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FC8329" w14:textId="64C7FE2F" w:rsidR="007F345A" w:rsidRPr="00C00630" w:rsidRDefault="00C00630" w:rsidP="007B0DE9">
      <w:pPr>
        <w:pStyle w:val="MDPI13authornames"/>
        <w:spacing w:after="0" w:line="360" w:lineRule="auto"/>
        <w:jc w:val="center"/>
        <w:rPr>
          <w:rFonts w:ascii="Times New Roman" w:hAnsi="Times New Roman"/>
          <w:sz w:val="24"/>
          <w:szCs w:val="24"/>
        </w:rPr>
      </w:pPr>
      <w:r w:rsidRPr="00C00630">
        <w:rPr>
          <w:rFonts w:ascii="Times New Roman" w:hAnsi="Times New Roman"/>
          <w:sz w:val="24"/>
          <w:szCs w:val="24"/>
          <w:lang w:val="en-GB"/>
        </w:rPr>
        <w:t>Machine Learning-Based Prediction of Combustion Characteristics of Ammonia-Blended Fuels for Automotive Applications</w:t>
      </w:r>
    </w:p>
    <w:p w14:paraId="345251A9" w14:textId="77777777" w:rsidR="00550B8D" w:rsidRDefault="00550B8D" w:rsidP="007B0DE9">
      <w:pPr>
        <w:pStyle w:val="MDPI13authornames"/>
        <w:spacing w:after="0" w:line="360" w:lineRule="auto"/>
        <w:jc w:val="center"/>
        <w:rPr>
          <w:rFonts w:ascii="Times New Roman" w:hAnsi="Times New Roman"/>
          <w:b w:val="0"/>
          <w:bCs/>
          <w:sz w:val="24"/>
          <w:szCs w:val="24"/>
        </w:rPr>
      </w:pPr>
    </w:p>
    <w:p w14:paraId="322F1DD9" w14:textId="77777777" w:rsidR="007F345A" w:rsidRPr="006F545F" w:rsidRDefault="007F345A" w:rsidP="007B0DE9">
      <w:pPr>
        <w:pStyle w:val="NormalWeb"/>
        <w:spacing w:line="360" w:lineRule="auto"/>
        <w:rPr>
          <w:rFonts w:ascii="Times New Roman" w:hAnsi="Times New Roman"/>
          <w:b/>
          <w:sz w:val="24"/>
        </w:rPr>
      </w:pPr>
    </w:p>
    <w:p w14:paraId="4CAE9E3A" w14:textId="77777777" w:rsidR="00650FFA" w:rsidRPr="006F545F" w:rsidRDefault="00256E09" w:rsidP="007B0DE9">
      <w:pPr>
        <w:pStyle w:val="NormalWeb"/>
        <w:spacing w:line="360" w:lineRule="auto"/>
        <w:rPr>
          <w:rFonts w:ascii="Times New Roman" w:hAnsi="Times New Roman"/>
          <w:b/>
          <w:sz w:val="24"/>
        </w:rPr>
      </w:pPr>
      <w:r w:rsidRPr="006F545F">
        <w:rPr>
          <w:rFonts w:ascii="Times New Roman" w:hAnsi="Times New Roman"/>
          <w:b/>
          <w:sz w:val="24"/>
        </w:rPr>
        <w:t xml:space="preserve">Abstract: </w:t>
      </w:r>
    </w:p>
    <w:p w14:paraId="460EA34A" w14:textId="085926D3" w:rsidR="00256E09" w:rsidRPr="002A6CC5" w:rsidRDefault="00F53C7A" w:rsidP="007B0DE9">
      <w:pPr>
        <w:pStyle w:val="NormalWeb"/>
        <w:spacing w:line="360" w:lineRule="auto"/>
        <w:rPr>
          <w:rFonts w:ascii="Times New Roman" w:hAnsi="Times New Roman"/>
          <w:sz w:val="24"/>
        </w:rPr>
      </w:pPr>
      <w:r w:rsidRPr="002A6CC5">
        <w:rPr>
          <w:rFonts w:ascii="Times New Roman" w:eastAsia="MS Mincho" w:hAnsi="Times New Roman"/>
          <w:sz w:val="24"/>
          <w:highlight w:val="yellow"/>
        </w:rPr>
        <w:t>This study presents a machine learning (ML)-based framework to predict the combustion characteristics of ammonia-blended fuels for automotive applications</w:t>
      </w:r>
      <w:r w:rsidRPr="002A6CC5">
        <w:rPr>
          <w:rFonts w:ascii="Times New Roman" w:eastAsia="MS Mincho" w:hAnsi="Times New Roman"/>
          <w:sz w:val="24"/>
        </w:rPr>
        <w:t>. Specifically, t</w:t>
      </w:r>
      <w:r w:rsidR="00256E09" w:rsidRPr="002A6CC5">
        <w:rPr>
          <w:rFonts w:ascii="Times New Roman" w:hAnsi="Times New Roman"/>
          <w:sz w:val="24"/>
        </w:rPr>
        <w:t>h</w:t>
      </w:r>
      <w:r w:rsidRPr="002A6CC5">
        <w:rPr>
          <w:rFonts w:ascii="Times New Roman" w:hAnsi="Times New Roman"/>
          <w:sz w:val="24"/>
        </w:rPr>
        <w:t>e</w:t>
      </w:r>
      <w:r w:rsidR="00256E09" w:rsidRPr="002A6CC5">
        <w:rPr>
          <w:rFonts w:ascii="Times New Roman" w:hAnsi="Times New Roman"/>
          <w:sz w:val="24"/>
        </w:rPr>
        <w:t xml:space="preserve"> study examines the combustion kinetics of ammonia-blend automotive fuels using Artificial Neural Networks (ANN) and Support Vector Machines (SVM) for optimal parameters performance, including laminar burning velocity (LBV), ignition delay timing (IDT), and equivalence ratio under lean and near-stoichiometric conditions</w:t>
      </w:r>
      <w:r w:rsidR="00A420EC" w:rsidRPr="002A6CC5">
        <w:rPr>
          <w:rFonts w:ascii="Times New Roman" w:hAnsi="Times New Roman"/>
          <w:sz w:val="24"/>
        </w:rPr>
        <w:t xml:space="preserve">. </w:t>
      </w:r>
      <w:r w:rsidR="00A420EC" w:rsidRPr="002A6CC5">
        <w:rPr>
          <w:rFonts w:ascii="Times New Roman" w:eastAsia="MS Mincho" w:hAnsi="Times New Roman"/>
          <w:sz w:val="24"/>
          <w:highlight w:val="yellow"/>
        </w:rPr>
        <w:t>. A total of 300 data points, sourced from both experimental and simulated datasets published between 2015 and 2025, were preprocessed to ensure consistency and accuracy. The models were validated using k-fold cross-validation and evaluated using performance metrics such as R², RMSE, and MSE</w:t>
      </w:r>
      <w:r w:rsidR="00A420EC" w:rsidRPr="002A6CC5">
        <w:rPr>
          <w:rFonts w:ascii="Times New Roman" w:eastAsia="MS Mincho" w:hAnsi="Times New Roman"/>
          <w:sz w:val="24"/>
        </w:rPr>
        <w:t>.</w:t>
      </w:r>
      <w:r w:rsidR="00256E09" w:rsidRPr="002A6CC5">
        <w:rPr>
          <w:rFonts w:ascii="Times New Roman" w:hAnsi="Times New Roman"/>
          <w:sz w:val="24"/>
        </w:rPr>
        <w:t xml:space="preserve"> A comparative analysis of various ammonia-blend fuels was c</w:t>
      </w:r>
      <w:r w:rsidR="0035384C" w:rsidRPr="002A6CC5">
        <w:rPr>
          <w:rFonts w:ascii="Times New Roman" w:hAnsi="Times New Roman"/>
          <w:sz w:val="24"/>
        </w:rPr>
        <w:t>onducted</w:t>
      </w:r>
      <w:r w:rsidR="00256E09" w:rsidRPr="002A6CC5">
        <w:rPr>
          <w:rFonts w:ascii="Times New Roman" w:hAnsi="Times New Roman"/>
          <w:sz w:val="24"/>
        </w:rPr>
        <w:t>, including blends with hydrogen, di-methyl ether, methanol, methane, ethanol, and di-methoxy methane. Ammonia-hydrogen, ammonia-di methyl ether, ammonia-methanol, and ammonia-methane blends demonstrated favorable combustion characteristics with high LBV (R² = 0.94–0.96)</w:t>
      </w:r>
      <w:r w:rsidR="00983EF8" w:rsidRPr="002A6CC5">
        <w:rPr>
          <w:rFonts w:ascii="Times New Roman" w:hAnsi="Times New Roman"/>
          <w:sz w:val="24"/>
        </w:rPr>
        <w:t xml:space="preserve">, </w:t>
      </w:r>
      <w:r w:rsidR="00256E09" w:rsidRPr="002A6CC5">
        <w:rPr>
          <w:rFonts w:ascii="Times New Roman" w:hAnsi="Times New Roman"/>
          <w:sz w:val="24"/>
        </w:rPr>
        <w:t xml:space="preserve">and short ignition delay times, </w:t>
      </w:r>
      <w:r w:rsidR="005F0BA4" w:rsidRPr="002A6CC5">
        <w:rPr>
          <w:rFonts w:ascii="Times New Roman" w:hAnsi="Times New Roman"/>
          <w:sz w:val="24"/>
        </w:rPr>
        <w:t>based on a proposed correlation (</w:t>
      </w:r>
      <m:oMath>
        <m:r>
          <m:rPr>
            <m:sty m:val="p"/>
          </m:rPr>
          <w:rPr>
            <w:rFonts w:ascii="Cambria Math" w:hAnsi="Cambria Math"/>
            <w:sz w:val="24"/>
          </w:rPr>
          <m:t>y=0.93x+8.57</m:t>
        </m:r>
      </m:oMath>
      <w:r w:rsidR="005F0BA4" w:rsidRPr="002A6CC5">
        <w:rPr>
          <w:rFonts w:ascii="Times New Roman" w:hAnsi="Times New Roman"/>
          <w:sz w:val="24"/>
        </w:rPr>
        <w:t>)</w:t>
      </w:r>
      <w:r w:rsidR="00A37E0D" w:rsidRPr="002A6CC5">
        <w:rPr>
          <w:rFonts w:ascii="Times New Roman" w:hAnsi="Times New Roman"/>
          <w:sz w:val="24"/>
        </w:rPr>
        <w:t xml:space="preserve"> from test dataset</w:t>
      </w:r>
      <w:r w:rsidR="00256E09" w:rsidRPr="002A6CC5">
        <w:rPr>
          <w:rFonts w:ascii="Times New Roman" w:hAnsi="Times New Roman"/>
          <w:sz w:val="24"/>
        </w:rPr>
        <w:t xml:space="preserve">. alternatively, ammonia-di methoxy methane and ammonia-ethanol blends exhibited weaker combustion performance, with lower LBV of R² = 0.84–0.88, and poor ignition characteristics. </w:t>
      </w:r>
      <w:r w:rsidR="00A420EC" w:rsidRPr="002A6CC5">
        <w:rPr>
          <w:rFonts w:ascii="Times New Roman" w:hAnsi="Times New Roman"/>
          <w:sz w:val="24"/>
        </w:rPr>
        <w:t>The outcome shows that the ANN model consistently outperformed the SVM model in the predictive accuracy of combustion parameters, particularly over LBV and IDT, as reflected by higher R</w:t>
      </w:r>
      <w:r w:rsidR="00A420EC" w:rsidRPr="002A6CC5">
        <w:rPr>
          <w:rFonts w:ascii="Times New Roman" w:hAnsi="Times New Roman"/>
          <w:sz w:val="24"/>
          <w:vertAlign w:val="superscript"/>
        </w:rPr>
        <w:t>2</w:t>
      </w:r>
      <w:r w:rsidR="00A420EC" w:rsidRPr="002A6CC5">
        <w:rPr>
          <w:rFonts w:ascii="Times New Roman" w:hAnsi="Times New Roman"/>
          <w:sz w:val="24"/>
        </w:rPr>
        <w:t xml:space="preserve"> and lower RMSE and MSE scores, confirming the suitability of</w:t>
      </w:r>
      <w:r w:rsidR="00256E09" w:rsidRPr="002A6CC5">
        <w:rPr>
          <w:rFonts w:ascii="Times New Roman" w:hAnsi="Times New Roman"/>
          <w:sz w:val="24"/>
        </w:rPr>
        <w:t xml:space="preserve"> machine learning models, particularly ANN for capturing complex, nonlinear combustion behaviors across varied compositional blends. These insights support the development of optimized fuel blends for next-generation internal combustion engines. The study </w:t>
      </w:r>
      <w:r w:rsidR="007F345A" w:rsidRPr="002A6CC5">
        <w:rPr>
          <w:rFonts w:ascii="Times New Roman" w:hAnsi="Times New Roman"/>
          <w:sz w:val="24"/>
        </w:rPr>
        <w:t>proposes a</w:t>
      </w:r>
      <w:r w:rsidR="00256E09" w:rsidRPr="002A6CC5">
        <w:rPr>
          <w:rFonts w:ascii="Times New Roman" w:hAnsi="Times New Roman"/>
          <w:sz w:val="24"/>
        </w:rPr>
        <w:t xml:space="preserve"> </w:t>
      </w:r>
      <w:r w:rsidR="007F345A" w:rsidRPr="002A6CC5">
        <w:rPr>
          <w:rFonts w:ascii="Times New Roman" w:hAnsi="Times New Roman"/>
          <w:sz w:val="24"/>
        </w:rPr>
        <w:t>correlation</w:t>
      </w:r>
      <w:r w:rsidR="00983EF8" w:rsidRPr="002A6CC5">
        <w:rPr>
          <w:rFonts w:ascii="Times New Roman" w:hAnsi="Times New Roman"/>
          <w:sz w:val="24"/>
        </w:rPr>
        <w:t xml:space="preserve"> </w:t>
      </w:r>
      <w:r w:rsidR="007F345A" w:rsidRPr="002A6CC5">
        <w:rPr>
          <w:rFonts w:ascii="Times New Roman" w:hAnsi="Times New Roman"/>
          <w:sz w:val="24"/>
        </w:rPr>
        <w:t xml:space="preserve">for </w:t>
      </w:r>
      <w:r w:rsidR="00256E09" w:rsidRPr="002A6CC5">
        <w:rPr>
          <w:rFonts w:ascii="Times New Roman" w:hAnsi="Times New Roman"/>
          <w:sz w:val="24"/>
        </w:rPr>
        <w:t xml:space="preserve">practical </w:t>
      </w:r>
      <w:r w:rsidR="007F345A" w:rsidRPr="002A6CC5">
        <w:rPr>
          <w:rFonts w:ascii="Times New Roman" w:hAnsi="Times New Roman"/>
          <w:sz w:val="24"/>
        </w:rPr>
        <w:t>ap</w:t>
      </w:r>
      <w:r w:rsidR="00256E09" w:rsidRPr="002A6CC5">
        <w:rPr>
          <w:rFonts w:ascii="Times New Roman" w:hAnsi="Times New Roman"/>
          <w:sz w:val="24"/>
        </w:rPr>
        <w:t xml:space="preserve">plications </w:t>
      </w:r>
      <w:r w:rsidR="007F345A" w:rsidRPr="002A6CC5">
        <w:rPr>
          <w:rFonts w:ascii="Times New Roman" w:hAnsi="Times New Roman"/>
          <w:sz w:val="24"/>
        </w:rPr>
        <w:t>in</w:t>
      </w:r>
      <w:r w:rsidR="00256E09" w:rsidRPr="002A6CC5">
        <w:rPr>
          <w:rFonts w:ascii="Times New Roman" w:hAnsi="Times New Roman"/>
          <w:sz w:val="24"/>
        </w:rPr>
        <w:t xml:space="preserve"> engine design, fuel calibration, and emission reduction, contributing to the global transition toward cleaner automotive energy systems. In addition, the outcome can serve as a policy formulation and industrial innovation guide for the utilization of ammonia-based alternative fuels.</w:t>
      </w:r>
    </w:p>
    <w:p w14:paraId="03E44D35" w14:textId="77777777" w:rsidR="00390FFD" w:rsidRDefault="00390FFD" w:rsidP="007B0DE9">
      <w:pPr>
        <w:pStyle w:val="MDPI18keywords"/>
        <w:spacing w:before="0" w:line="360" w:lineRule="auto"/>
        <w:ind w:left="1276" w:hanging="1276"/>
        <w:rPr>
          <w:rFonts w:ascii="Times New Roman" w:hAnsi="Times New Roman"/>
          <w:b/>
          <w:sz w:val="24"/>
          <w:szCs w:val="24"/>
        </w:rPr>
      </w:pPr>
    </w:p>
    <w:p w14:paraId="4455B362" w14:textId="68DE2C8D" w:rsidR="00256E09" w:rsidRPr="006F545F" w:rsidRDefault="00256E09" w:rsidP="007B0DE9">
      <w:pPr>
        <w:pStyle w:val="MDPI18keywords"/>
        <w:spacing w:before="0" w:line="360" w:lineRule="auto"/>
        <w:ind w:left="1276" w:hanging="1276"/>
        <w:rPr>
          <w:rFonts w:ascii="Times New Roman" w:hAnsi="Times New Roman"/>
          <w:sz w:val="24"/>
          <w:szCs w:val="24"/>
        </w:rPr>
      </w:pPr>
      <w:r w:rsidRPr="006F545F">
        <w:rPr>
          <w:rFonts w:ascii="Times New Roman" w:hAnsi="Times New Roman"/>
          <w:b/>
          <w:sz w:val="24"/>
          <w:szCs w:val="24"/>
        </w:rPr>
        <w:lastRenderedPageBreak/>
        <w:t xml:space="preserve">Keywords: </w:t>
      </w:r>
      <w:r w:rsidR="00390FFD" w:rsidRPr="005338C7">
        <w:rPr>
          <w:rStyle w:val="Strong"/>
          <w:rFonts w:ascii="Times New Roman" w:hAnsi="Times New Roman"/>
          <w:b w:val="0"/>
          <w:bCs w:val="0"/>
          <w:sz w:val="24"/>
          <w:szCs w:val="24"/>
        </w:rPr>
        <w:t>Machine learning, a</w:t>
      </w:r>
      <w:r w:rsidRPr="005338C7">
        <w:rPr>
          <w:rStyle w:val="Strong"/>
          <w:rFonts w:ascii="Times New Roman" w:hAnsi="Times New Roman"/>
          <w:b w:val="0"/>
          <w:bCs w:val="0"/>
          <w:sz w:val="24"/>
          <w:szCs w:val="24"/>
        </w:rPr>
        <w:t>mmonia-blend</w:t>
      </w:r>
      <w:r w:rsidR="00390FFD" w:rsidRPr="005338C7">
        <w:rPr>
          <w:rStyle w:val="Strong"/>
          <w:rFonts w:ascii="Times New Roman" w:hAnsi="Times New Roman"/>
          <w:b w:val="0"/>
          <w:bCs w:val="0"/>
          <w:sz w:val="24"/>
          <w:szCs w:val="24"/>
        </w:rPr>
        <w:t>ed</w:t>
      </w:r>
      <w:r w:rsidRPr="005338C7">
        <w:rPr>
          <w:rStyle w:val="Strong"/>
          <w:rFonts w:ascii="Times New Roman" w:hAnsi="Times New Roman"/>
          <w:b w:val="0"/>
          <w:bCs w:val="0"/>
          <w:sz w:val="24"/>
          <w:szCs w:val="24"/>
        </w:rPr>
        <w:t xml:space="preserve"> fuels</w:t>
      </w:r>
      <w:r w:rsidR="00650FFA" w:rsidRPr="005338C7">
        <w:rPr>
          <w:rStyle w:val="Strong"/>
          <w:rFonts w:ascii="Times New Roman" w:hAnsi="Times New Roman"/>
          <w:b w:val="0"/>
          <w:bCs w:val="0"/>
          <w:sz w:val="24"/>
          <w:szCs w:val="24"/>
        </w:rPr>
        <w:t>,</w:t>
      </w:r>
      <w:r w:rsidRPr="005338C7">
        <w:rPr>
          <w:rStyle w:val="Strong"/>
          <w:rFonts w:ascii="Times New Roman" w:hAnsi="Times New Roman"/>
          <w:b w:val="0"/>
          <w:bCs w:val="0"/>
          <w:sz w:val="24"/>
          <w:szCs w:val="24"/>
        </w:rPr>
        <w:t xml:space="preserve"> combustion kinetics</w:t>
      </w:r>
      <w:r w:rsidR="00650FFA" w:rsidRPr="005338C7">
        <w:rPr>
          <w:rStyle w:val="Strong"/>
          <w:rFonts w:ascii="Times New Roman" w:hAnsi="Times New Roman"/>
          <w:b w:val="0"/>
          <w:bCs w:val="0"/>
          <w:sz w:val="24"/>
          <w:szCs w:val="24"/>
        </w:rPr>
        <w:t>,</w:t>
      </w:r>
      <w:r w:rsidRPr="005338C7">
        <w:rPr>
          <w:rStyle w:val="Strong"/>
          <w:rFonts w:ascii="Times New Roman" w:hAnsi="Times New Roman"/>
          <w:b w:val="0"/>
          <w:bCs w:val="0"/>
          <w:sz w:val="24"/>
          <w:szCs w:val="24"/>
        </w:rPr>
        <w:t xml:space="preserve"> </w:t>
      </w:r>
      <w:r w:rsidR="008011CC" w:rsidRPr="005338C7">
        <w:rPr>
          <w:rFonts w:ascii="Times New Roman" w:hAnsi="Times New Roman"/>
          <w:sz w:val="24"/>
          <w:szCs w:val="24"/>
          <w:lang w:val="en-ZA"/>
        </w:rPr>
        <w:t>Artificial Neural Networks</w:t>
      </w:r>
      <w:r w:rsidR="00650FFA" w:rsidRPr="005338C7">
        <w:rPr>
          <w:rStyle w:val="Strong"/>
          <w:rFonts w:ascii="Times New Roman" w:hAnsi="Times New Roman"/>
          <w:b w:val="0"/>
          <w:bCs w:val="0"/>
          <w:sz w:val="24"/>
          <w:szCs w:val="24"/>
        </w:rPr>
        <w:t>,</w:t>
      </w:r>
      <w:r w:rsidRPr="005338C7">
        <w:rPr>
          <w:rStyle w:val="Strong"/>
          <w:rFonts w:ascii="Times New Roman" w:hAnsi="Times New Roman"/>
          <w:b w:val="0"/>
          <w:bCs w:val="0"/>
          <w:sz w:val="24"/>
          <w:szCs w:val="24"/>
        </w:rPr>
        <w:t xml:space="preserve"> </w:t>
      </w:r>
      <w:r w:rsidRPr="005338C7">
        <w:rPr>
          <w:rFonts w:ascii="Times New Roman" w:hAnsi="Times New Roman"/>
          <w:sz w:val="24"/>
          <w:szCs w:val="24"/>
        </w:rPr>
        <w:t>support vector machine</w:t>
      </w:r>
      <w:r w:rsidR="00650FFA" w:rsidRPr="005338C7">
        <w:rPr>
          <w:rStyle w:val="Strong"/>
          <w:rFonts w:ascii="Times New Roman" w:hAnsi="Times New Roman"/>
          <w:b w:val="0"/>
          <w:bCs w:val="0"/>
          <w:sz w:val="24"/>
          <w:szCs w:val="24"/>
        </w:rPr>
        <w:t>,</w:t>
      </w:r>
      <w:r w:rsidRPr="005338C7">
        <w:rPr>
          <w:rStyle w:val="Strong"/>
          <w:rFonts w:ascii="Times New Roman" w:hAnsi="Times New Roman"/>
          <w:b w:val="0"/>
          <w:bCs w:val="0"/>
          <w:sz w:val="24"/>
          <w:szCs w:val="24"/>
        </w:rPr>
        <w:t xml:space="preserve"> laminar burning velocity</w:t>
      </w:r>
      <w:r w:rsidR="00650FFA" w:rsidRPr="005338C7">
        <w:rPr>
          <w:rStyle w:val="Strong"/>
          <w:rFonts w:ascii="Times New Roman" w:hAnsi="Times New Roman"/>
          <w:b w:val="0"/>
          <w:bCs w:val="0"/>
          <w:sz w:val="24"/>
          <w:szCs w:val="24"/>
        </w:rPr>
        <w:t>,</w:t>
      </w:r>
      <w:r w:rsidRPr="005338C7">
        <w:rPr>
          <w:rStyle w:val="Strong"/>
          <w:rFonts w:ascii="Times New Roman" w:hAnsi="Times New Roman"/>
          <w:b w:val="0"/>
          <w:bCs w:val="0"/>
          <w:sz w:val="24"/>
          <w:szCs w:val="24"/>
        </w:rPr>
        <w:t xml:space="preserve"> ignition delay timing</w:t>
      </w:r>
    </w:p>
    <w:p w14:paraId="445FD6CA" w14:textId="77777777" w:rsidR="00390FFD" w:rsidRPr="006F545F" w:rsidRDefault="00390FFD" w:rsidP="00390FFD">
      <w:pPr>
        <w:pStyle w:val="MDPI21heading1"/>
        <w:spacing w:before="0" w:after="0" w:line="360" w:lineRule="auto"/>
        <w:ind w:left="0"/>
        <w:rPr>
          <w:rFonts w:ascii="Times New Roman" w:hAnsi="Times New Roman"/>
          <w:sz w:val="24"/>
          <w:szCs w:val="24"/>
          <w:lang w:eastAsia="zh-CN"/>
        </w:rPr>
      </w:pPr>
    </w:p>
    <w:p w14:paraId="01F986D7" w14:textId="711A4F3A" w:rsidR="00256E09" w:rsidRPr="006F545F" w:rsidRDefault="00256E09" w:rsidP="007B0DE9">
      <w:pPr>
        <w:pStyle w:val="MDPI21heading1"/>
        <w:spacing w:before="0" w:after="0" w:line="360" w:lineRule="auto"/>
        <w:ind w:left="0"/>
        <w:rPr>
          <w:rFonts w:ascii="Times New Roman" w:hAnsi="Times New Roman"/>
          <w:sz w:val="24"/>
          <w:szCs w:val="24"/>
          <w:lang w:eastAsia="zh-CN"/>
        </w:rPr>
      </w:pPr>
      <w:r w:rsidRPr="006F545F">
        <w:rPr>
          <w:rFonts w:ascii="Times New Roman" w:hAnsi="Times New Roman"/>
          <w:sz w:val="24"/>
          <w:szCs w:val="24"/>
          <w:lang w:eastAsia="zh-CN"/>
        </w:rPr>
        <w:t>1. Introduction</w:t>
      </w:r>
    </w:p>
    <w:p w14:paraId="5CB6A74B" w14:textId="330E5D94" w:rsidR="00256E09" w:rsidRPr="006F545F" w:rsidRDefault="00256E09" w:rsidP="00353014">
      <w:pPr>
        <w:spacing w:line="360" w:lineRule="auto"/>
        <w:jc w:val="both"/>
        <w:rPr>
          <w:lang w:eastAsia="en-GB"/>
        </w:rPr>
      </w:pPr>
      <w:r w:rsidRPr="006F545F">
        <w:rPr>
          <w:lang w:eastAsia="en-GB"/>
        </w:rPr>
        <w:t>The growing quest for alternative fuels which can either replace or enhance traditional hydrocarbon-based energy carriers is accelerating due to the pressing global push to decarbonize the transportation sector [</w:t>
      </w:r>
      <w:r w:rsidR="005B1A7B">
        <w:rPr>
          <w:lang w:eastAsia="en-GB"/>
        </w:rPr>
        <w:t>1-3</w:t>
      </w:r>
      <w:r w:rsidRPr="006F545F">
        <w:rPr>
          <w:lang w:eastAsia="en-GB"/>
        </w:rPr>
        <w:t>]. This includes examining a variety of options such as electricity, hydrogen, biofuels, and synthetic fuels for use in various modes of transportation [</w:t>
      </w:r>
      <w:r w:rsidR="003A2095">
        <w:rPr>
          <w:lang w:eastAsia="en-GB"/>
        </w:rPr>
        <w:t>4</w:t>
      </w:r>
      <w:r w:rsidRPr="006F545F">
        <w:rPr>
          <w:lang w:eastAsia="en-GB"/>
        </w:rPr>
        <w:t>] due to high degree of hydrogen content, carbon-less molecular structure, and compatibility with current fuel storage and distributed infrastructure, making ammonia (NH₃) to gain considerable level of attention among synthetic fuels [</w:t>
      </w:r>
      <w:r w:rsidR="003A2095">
        <w:rPr>
          <w:lang w:eastAsia="en-GB"/>
        </w:rPr>
        <w:t>5-</w:t>
      </w:r>
      <w:r w:rsidR="00D71268">
        <w:rPr>
          <w:lang w:eastAsia="en-GB"/>
        </w:rPr>
        <w:t>10</w:t>
      </w:r>
      <w:r w:rsidRPr="006F545F">
        <w:rPr>
          <w:lang w:eastAsia="en-GB"/>
        </w:rPr>
        <w:t>]. Its production using renewable energy via green hydrogen offers enormous potential to support climate-resilient and sustainable mobility systems [</w:t>
      </w:r>
      <w:r w:rsidR="003A2095">
        <w:rPr>
          <w:lang w:eastAsia="en-GB"/>
        </w:rPr>
        <w:t>1</w:t>
      </w:r>
      <w:r w:rsidR="00D71268">
        <w:rPr>
          <w:lang w:eastAsia="en-GB"/>
        </w:rPr>
        <w:t>1</w:t>
      </w:r>
      <w:r w:rsidRPr="006F545F">
        <w:rPr>
          <w:lang w:eastAsia="en-GB"/>
        </w:rPr>
        <w:t>] because of its low flame speed, high ignition temperature, and narrow flammability limits, presenting it with significant complexities for its direct application in internal combustion engines due to its complex combustion kinetics, which necessitate extensive research to maximize its performance, especially in ammonia-blend fuels [</w:t>
      </w:r>
      <w:r w:rsidR="003A2095">
        <w:rPr>
          <w:lang w:eastAsia="en-GB"/>
        </w:rPr>
        <w:t>1</w:t>
      </w:r>
      <w:r w:rsidR="00D71268">
        <w:rPr>
          <w:lang w:eastAsia="en-GB"/>
        </w:rPr>
        <w:t>2</w:t>
      </w:r>
      <w:r w:rsidR="003A2095">
        <w:rPr>
          <w:lang w:eastAsia="en-GB"/>
        </w:rPr>
        <w:t>; 1</w:t>
      </w:r>
      <w:r w:rsidR="00D71268">
        <w:rPr>
          <w:lang w:eastAsia="en-GB"/>
        </w:rPr>
        <w:t>3</w:t>
      </w:r>
      <w:r w:rsidRPr="006F545F">
        <w:rPr>
          <w:lang w:eastAsia="en-GB"/>
        </w:rPr>
        <w:t xml:space="preserve">]. </w:t>
      </w:r>
    </w:p>
    <w:p w14:paraId="663CC322" w14:textId="77777777" w:rsidR="00256E09" w:rsidRPr="006F545F" w:rsidRDefault="00256E09" w:rsidP="00353014">
      <w:pPr>
        <w:spacing w:line="360" w:lineRule="auto"/>
        <w:jc w:val="both"/>
        <w:rPr>
          <w:lang w:eastAsia="en-GB"/>
        </w:rPr>
      </w:pPr>
      <w:r w:rsidRPr="006F545F">
        <w:rPr>
          <w:lang w:eastAsia="en-GB"/>
        </w:rPr>
        <w:t>Studies have been reported on ammonia-blend fuels, particulqrly those that combine ammonia with more reactive fuels like hydrogen, methane, gasoline, or syngas, in an effort to overcome these restrictions. These mixtures advance flame propagation, decrease ignition latency, and increase combustion stability, however, due to changes in the fuel content, equivalency ratio, engine settings, and ambient thermodynamic characteristics, the combustion kinetics of such mixtures continue to be complicated and extremely nonlinear, making optimization of engine design and fuel delivery techniques to require ea thorough understanding of, and ability to accurately model the combustion behavior of ammonia mixtures.</w:t>
      </w:r>
    </w:p>
    <w:p w14:paraId="4416ECDB" w14:textId="75326D16" w:rsidR="00256E09" w:rsidRPr="006F545F" w:rsidRDefault="00256E09" w:rsidP="00353014">
      <w:pPr>
        <w:spacing w:line="360" w:lineRule="auto"/>
        <w:ind w:firstLine="720"/>
        <w:jc w:val="both"/>
      </w:pPr>
      <w:r w:rsidRPr="006F545F">
        <w:rPr>
          <w:lang w:eastAsia="en-GB"/>
        </w:rPr>
        <w:t>Machine learning (ML), a recent development among optimization techniques, is being utilised in the capture of intricate and nonlinear interactions in chemical and thermophysical systems during the fuel blend combustion phase [</w:t>
      </w:r>
      <w:r w:rsidR="003A2095">
        <w:rPr>
          <w:lang w:eastAsia="en-GB"/>
        </w:rPr>
        <w:t>1</w:t>
      </w:r>
      <w:r w:rsidR="00D71268">
        <w:rPr>
          <w:lang w:eastAsia="en-GB"/>
        </w:rPr>
        <w:t>4</w:t>
      </w:r>
      <w:r w:rsidR="003A2095">
        <w:rPr>
          <w:lang w:eastAsia="en-GB"/>
        </w:rPr>
        <w:t>-1</w:t>
      </w:r>
      <w:r w:rsidR="00D71268">
        <w:rPr>
          <w:lang w:eastAsia="en-GB"/>
        </w:rPr>
        <w:t>9</w:t>
      </w:r>
      <w:r w:rsidRPr="006F545F">
        <w:rPr>
          <w:lang w:eastAsia="en-GB"/>
        </w:rPr>
        <w:t xml:space="preserve">]. ML-based techniques </w:t>
      </w:r>
      <w:proofErr w:type="gramStart"/>
      <w:r w:rsidRPr="006F545F">
        <w:rPr>
          <w:lang w:eastAsia="en-GB"/>
        </w:rPr>
        <w:t>is</w:t>
      </w:r>
      <w:proofErr w:type="gramEnd"/>
      <w:r w:rsidRPr="006F545F">
        <w:rPr>
          <w:lang w:eastAsia="en-GB"/>
        </w:rPr>
        <w:t xml:space="preserve"> reported to be able to learn from experimental or simulated datasets to accurately predict important combustion parameters like ignition delay time, heat release rate, and laminar flame speed, in contrast to traditional chemical kinetic models that mainly rely on reaction mechanisms and rate constants [</w:t>
      </w:r>
      <w:r w:rsidR="00D71268">
        <w:rPr>
          <w:lang w:eastAsia="en-GB"/>
        </w:rPr>
        <w:t>10</w:t>
      </w:r>
      <w:r w:rsidRPr="006F545F">
        <w:rPr>
          <w:lang w:eastAsia="en-GB"/>
        </w:rPr>
        <w:t>]. Notwithstanding this potential, machine learning's application to the kinetics of ammonia-blended fuel combustion is still in its early stages [</w:t>
      </w:r>
      <w:r w:rsidR="00D71268">
        <w:rPr>
          <w:lang w:eastAsia="en-GB"/>
        </w:rPr>
        <w:t>20</w:t>
      </w:r>
      <w:r w:rsidR="003A2095">
        <w:rPr>
          <w:lang w:eastAsia="en-GB"/>
        </w:rPr>
        <w:t>-2</w:t>
      </w:r>
      <w:r w:rsidR="00D71268">
        <w:rPr>
          <w:lang w:eastAsia="en-GB"/>
        </w:rPr>
        <w:t>2</w:t>
      </w:r>
      <w:r w:rsidRPr="006F545F">
        <w:rPr>
          <w:lang w:eastAsia="en-GB"/>
        </w:rPr>
        <w:t xml:space="preserve">]. Additionally, </w:t>
      </w:r>
      <w:r w:rsidRPr="006F545F">
        <w:rPr>
          <w:lang w:eastAsia="en-GB"/>
        </w:rPr>
        <w:lastRenderedPageBreak/>
        <w:t xml:space="preserve">the equivalency ratio, ignition delay timing, and laminar burning velocity are vital parameters which affect emissions, power production, and efficiency of ammonia-fueled engines, a feat which numerical and experimental studies have failed to firmly establish via their contradictory reports, underscoring the need for a more thorough and precise methodology. </w:t>
      </w:r>
    </w:p>
    <w:p w14:paraId="3E8970EA" w14:textId="5D6AC4BC" w:rsidR="00256E09" w:rsidRPr="006F545F" w:rsidRDefault="00256E09" w:rsidP="00353014">
      <w:pPr>
        <w:spacing w:line="360" w:lineRule="auto"/>
        <w:ind w:firstLine="720"/>
        <w:jc w:val="both"/>
      </w:pPr>
      <w:r w:rsidRPr="006F545F">
        <w:t>Although ML has been extensively used in the burning of hydrocarbons, little is known about how it might be integrated into ammonia-fuel systems. Insufficiency in the physical significance of input parameters, the lack of validated, high-fidelity datasets that capture the entire spectrum of combustion behavior for different ammonia-based fuel blends under realistic engine conditions, and the unexplored/underexplored optimization of fuel blend ratios all require urgent attention. In order to improve engine performance, lower emissions, and increase energy efficiency for automotive applications, making the development of an ML-based method that models the combustion kinetics of ammonia-blend fuels using ML Algorithm important. Relevant studies in this domain includes the deep neural network (DNN)-based model on the prediction of rate constants and the potential evaluation of ML techniques to enable the development of combustion kinetic models are among studies on features, difficulties, and future directions in ML-based combustion kinetics that are currently being investigated to advance combustion science and and engineering of fuels [</w:t>
      </w:r>
      <w:r w:rsidR="00D71268">
        <w:t>23</w:t>
      </w:r>
      <w:r w:rsidRPr="006F545F">
        <w:t xml:space="preserve">]. They developed reaction fingerprints by using BERT transformer from NLP approaches to extract high-pressure limit reaction rate constants from nine significant reaction classes. Three modified-Arrhenius parameters are predicted by the model using these reaction fingerprints as input: activation energy (Ea), temperature exponent (n), and natural logarithm of the frequency parameter (ln A). </w:t>
      </w:r>
      <w:r w:rsidRPr="006F545F">
        <w:rPr>
          <w:color w:val="1F1F1F"/>
        </w:rPr>
        <w:t>They obtained coefficients of determination (R</w:t>
      </w:r>
      <w:r w:rsidRPr="006F545F">
        <w:rPr>
          <w:color w:val="1F1F1F"/>
          <w:vertAlign w:val="superscript"/>
        </w:rPr>
        <w:t>2</w:t>
      </w:r>
      <w:r w:rsidRPr="006F545F">
        <w:rPr>
          <w:color w:val="1F1F1F"/>
        </w:rPr>
        <w:t>) of 0.74, 0.71, and 0.96 for the predictions of ln A, n, and Ea, respectively, and controlled accuracy of overfitting in the computation of the rate constants by incorporating a joint loss function in the 500–2000 K temperature range, the estimated Arrhenius parameters showed an R</w:t>
      </w:r>
      <w:r w:rsidRPr="006F545F">
        <w:rPr>
          <w:color w:val="1F1F1F"/>
          <w:vertAlign w:val="superscript"/>
        </w:rPr>
        <w:t>2</w:t>
      </w:r>
      <w:r w:rsidRPr="006F545F">
        <w:rPr>
          <w:color w:val="1F1F1F"/>
        </w:rPr>
        <w:t xml:space="preserve"> of 0.95. By using automation, Amiri et al. </w:t>
      </w:r>
      <w:bookmarkStart w:id="0" w:name="_Hlk224823601"/>
      <w:r w:rsidRPr="006F545F">
        <w:rPr>
          <w:color w:val="1F1F1F"/>
        </w:rPr>
        <w:t>[</w:t>
      </w:r>
      <w:r w:rsidR="00D71268">
        <w:rPr>
          <w:color w:val="1F1F1F"/>
        </w:rPr>
        <w:t>24</w:t>
      </w:r>
      <w:r w:rsidRPr="006F545F">
        <w:rPr>
          <w:color w:val="1F1F1F"/>
        </w:rPr>
        <w:t xml:space="preserve">] </w:t>
      </w:r>
      <w:bookmarkEnd w:id="0"/>
      <w:r w:rsidRPr="006F545F">
        <w:rPr>
          <w:color w:val="1F1F1F"/>
        </w:rPr>
        <w:t xml:space="preserve">produced a concise chemical kinetic model suitable in the combustion of n-Pentane, and their report show that the model was developed and evaluated using the available thermodynamic and kinetic datasets for pressures of 1 and 10 atm and a variety of temperatures (650 - 1350 K), and equivalency ratios (0.5, 1.0, 2.0). </w:t>
      </w:r>
      <w:r w:rsidRPr="006F545F">
        <w:t xml:space="preserve">The model's performance and predictions were compared to published n-pentane laminar burning velocities (Su) and ignition delay times (IDT). A thorough analysis was conducted, including analysis of reaction and sensitivity paths of n-pentane oxidation, to adapt the thermochemistry and rate features for a few important order and reactions. The IDT computation demonstrated good agreement, with the anticipated flame speeds falling within 10% of the reported experimental data. </w:t>
      </w:r>
    </w:p>
    <w:p w14:paraId="39BD954E" w14:textId="77777777" w:rsidR="00256E09" w:rsidRPr="006F545F" w:rsidRDefault="00256E09" w:rsidP="00353014">
      <w:pPr>
        <w:spacing w:line="360" w:lineRule="auto"/>
        <w:ind w:firstLine="720"/>
        <w:jc w:val="both"/>
      </w:pPr>
      <w:r w:rsidRPr="006F545F">
        <w:lastRenderedPageBreak/>
        <w:t>Although generalization may not be assumed for the particular investigated fuels, these studies may aid in the development of more ecologically friendly, cleaner-burning, and efficient fuels. Additionally, there are still many fuel blends for which combustion kinetics research is still needed, including the present study. Therefore this study contributes to the provide predictive model for combustion kinetics of ammonia-blend automotive fuels, in the context of optimal fuel parameters such as laminar burning velocity (LBV), ignition delay timing (IDT), and equivalence ratio under lean and near-stoichiometric conditions, providing an efficient approach of capturing complex, nonlinear combustion behaviors which are complex to model traditionally, offering valuable contributions to fuel optimization, engine design, and emission reduction for cleaner automotive energy systems.</w:t>
      </w:r>
    </w:p>
    <w:p w14:paraId="58AD3B0D" w14:textId="77777777" w:rsidR="005260E6" w:rsidRDefault="005260E6" w:rsidP="00353014">
      <w:pPr>
        <w:spacing w:line="360" w:lineRule="auto"/>
        <w:jc w:val="both"/>
      </w:pPr>
    </w:p>
    <w:p w14:paraId="1AA2C348" w14:textId="08BF5830" w:rsidR="00942F8B" w:rsidRPr="00C03B39" w:rsidRDefault="00942F8B" w:rsidP="00353014">
      <w:pPr>
        <w:spacing w:line="360" w:lineRule="auto"/>
        <w:jc w:val="both"/>
        <w:rPr>
          <w:b/>
          <w:bCs/>
        </w:rPr>
      </w:pPr>
      <w:r>
        <w:rPr>
          <w:b/>
          <w:bCs/>
        </w:rPr>
        <w:t xml:space="preserve">1.1 </w:t>
      </w:r>
      <w:r w:rsidRPr="00C03B39">
        <w:rPr>
          <w:b/>
          <w:bCs/>
        </w:rPr>
        <w:t xml:space="preserve">ML Validation of Ammonia </w:t>
      </w:r>
      <w:r>
        <w:rPr>
          <w:b/>
          <w:bCs/>
        </w:rPr>
        <w:t>based Fuels</w:t>
      </w:r>
      <w:r w:rsidRPr="00C03B39">
        <w:rPr>
          <w:b/>
          <w:bCs/>
        </w:rPr>
        <w:t xml:space="preserve"> in Combustion Systems</w:t>
      </w:r>
    </w:p>
    <w:p w14:paraId="1FE4532A" w14:textId="58E82ECC" w:rsidR="00942F8B" w:rsidRPr="00942F8B" w:rsidRDefault="00942F8B" w:rsidP="00353014">
      <w:pPr>
        <w:spacing w:line="360" w:lineRule="auto"/>
        <w:jc w:val="both"/>
        <w:rPr>
          <w:bCs/>
          <w:highlight w:val="yellow"/>
        </w:rPr>
      </w:pPr>
      <w:r w:rsidRPr="00C03B39">
        <w:rPr>
          <w:bCs/>
        </w:rPr>
        <w:t>The</w:t>
      </w:r>
      <w:r>
        <w:rPr>
          <w:bCs/>
        </w:rPr>
        <w:t xml:space="preserve"> </w:t>
      </w:r>
      <w:r w:rsidRPr="00C03B39">
        <w:rPr>
          <w:bCs/>
        </w:rPr>
        <w:t>complexity of</w:t>
      </w:r>
      <w:r>
        <w:rPr>
          <w:bCs/>
        </w:rPr>
        <w:t xml:space="preserve"> </w:t>
      </w:r>
      <w:r w:rsidRPr="00653F7D">
        <w:rPr>
          <w:bCs/>
        </w:rPr>
        <w:t xml:space="preserve">the laminar flame speed (LFS), </w:t>
      </w:r>
      <w:r w:rsidRPr="00653F7D">
        <w:rPr>
          <w:bCs/>
          <w:lang w:val="en-GB"/>
        </w:rPr>
        <w:t>IDT</w:t>
      </w:r>
      <w:r w:rsidRPr="00B52319">
        <w:rPr>
          <w:bCs/>
          <w:lang w:val="en-GB"/>
        </w:rPr>
        <w:t xml:space="preserve">, </w:t>
      </w:r>
      <w:r>
        <w:rPr>
          <w:bCs/>
          <w:lang w:val="en-GB"/>
        </w:rPr>
        <w:t xml:space="preserve">and </w:t>
      </w:r>
      <w:r w:rsidRPr="00B52319">
        <w:rPr>
          <w:bCs/>
          <w:lang w:val="en-GB"/>
        </w:rPr>
        <w:t>NOx formation</w:t>
      </w:r>
      <w:r w:rsidRPr="00C03B39">
        <w:rPr>
          <w:bCs/>
        </w:rPr>
        <w:t xml:space="preserve"> of ammonia-based fuels</w:t>
      </w:r>
      <w:r>
        <w:rPr>
          <w:bCs/>
        </w:rPr>
        <w:t xml:space="preserve"> </w:t>
      </w:r>
      <w:r w:rsidRPr="00C03B39">
        <w:rPr>
          <w:bCs/>
        </w:rPr>
        <w:t>chemistry</w:t>
      </w:r>
      <w:r>
        <w:rPr>
          <w:bCs/>
        </w:rPr>
        <w:t xml:space="preserve"> in many reports indicates that t</w:t>
      </w:r>
      <w:r w:rsidRPr="00C03B39">
        <w:rPr>
          <w:bCs/>
        </w:rPr>
        <w:t>raditional chemical kinetic models a</w:t>
      </w:r>
      <w:r>
        <w:rPr>
          <w:bCs/>
        </w:rPr>
        <w:t>re</w:t>
      </w:r>
      <w:r w:rsidRPr="00C03B39">
        <w:rPr>
          <w:bCs/>
        </w:rPr>
        <w:t xml:space="preserve"> accurate</w:t>
      </w:r>
      <w:r>
        <w:rPr>
          <w:bCs/>
        </w:rPr>
        <w:t xml:space="preserve">, but are </w:t>
      </w:r>
      <w:r w:rsidRPr="00C03B39">
        <w:rPr>
          <w:bCs/>
        </w:rPr>
        <w:t>computationally intensive and require detailed reaction mechanisms, making them less suitable for rapid prediction and optimization tasks in engine-relevant conditions</w:t>
      </w:r>
      <w:r w:rsidR="004C7B75">
        <w:rPr>
          <w:bCs/>
        </w:rPr>
        <w:t xml:space="preserve"> [</w:t>
      </w:r>
      <w:r w:rsidR="00D71268">
        <w:rPr>
          <w:bCs/>
        </w:rPr>
        <w:t>25-30</w:t>
      </w:r>
      <w:r w:rsidR="004C7B75">
        <w:rPr>
          <w:bCs/>
        </w:rPr>
        <w:t>]</w:t>
      </w:r>
      <w:r w:rsidRPr="00C03B39">
        <w:rPr>
          <w:bCs/>
        </w:rPr>
        <w:t>.</w:t>
      </w:r>
      <w:r>
        <w:rPr>
          <w:bCs/>
        </w:rPr>
        <w:t xml:space="preserve"> </w:t>
      </w:r>
      <w:r w:rsidRPr="00653F7D">
        <w:rPr>
          <w:bCs/>
        </w:rPr>
        <w:t>Whereas ML models such as Artificial Neural Networks (ANN), Support Vector Machines (SVM), and genetic programming approaches</w:t>
      </w:r>
      <w:r w:rsidRPr="00C03B39">
        <w:rPr>
          <w:bCs/>
        </w:rPr>
        <w:t xml:space="preserve"> have demonstrated the ability to approximate nonlinear combustion behavior with high predictive efficiency </w:t>
      </w:r>
      <w:r w:rsidR="00653F7D">
        <w:rPr>
          <w:bCs/>
        </w:rPr>
        <w:t>[</w:t>
      </w:r>
      <w:r w:rsidR="00D71268">
        <w:rPr>
          <w:bCs/>
        </w:rPr>
        <w:t>18</w:t>
      </w:r>
      <w:r w:rsidR="00653F7D">
        <w:rPr>
          <w:bCs/>
        </w:rPr>
        <w:t>]</w:t>
      </w:r>
      <w:r w:rsidRPr="00C03B39">
        <w:rPr>
          <w:bCs/>
        </w:rPr>
        <w:t>.</w:t>
      </w:r>
    </w:p>
    <w:p w14:paraId="6E4DCCEC" w14:textId="2D399CF5" w:rsidR="00942F8B" w:rsidRPr="00C03B39" w:rsidRDefault="00942F8B" w:rsidP="00353014">
      <w:pPr>
        <w:spacing w:line="360" w:lineRule="auto"/>
        <w:jc w:val="both"/>
        <w:rPr>
          <w:bCs/>
        </w:rPr>
      </w:pPr>
      <w:r w:rsidRPr="00C03B39">
        <w:rPr>
          <w:bCs/>
        </w:rPr>
        <w:t xml:space="preserve">Recent studies have validated ML-based predictions of ammonia flame speed against experimental and detailed kinetic simulation data. For instance, </w:t>
      </w:r>
      <w:bookmarkStart w:id="1" w:name="_Hlk224823708"/>
      <w:r w:rsidRPr="00AC372E">
        <w:rPr>
          <w:bCs/>
          <w:highlight w:val="yellow"/>
        </w:rPr>
        <w:t xml:space="preserve">Ali et al. </w:t>
      </w:r>
      <w:r w:rsidR="00653F7D">
        <w:rPr>
          <w:bCs/>
          <w:highlight w:val="yellow"/>
        </w:rPr>
        <w:t>[</w:t>
      </w:r>
      <w:r w:rsidR="00D71268" w:rsidRPr="00D71268">
        <w:rPr>
          <w:bCs/>
        </w:rPr>
        <w:t>13</w:t>
      </w:r>
      <w:r w:rsidR="00653F7D">
        <w:rPr>
          <w:bCs/>
          <w:highlight w:val="yellow"/>
        </w:rPr>
        <w:t xml:space="preserve">] </w:t>
      </w:r>
      <w:bookmarkEnd w:id="1"/>
      <w:r w:rsidRPr="00C03B39">
        <w:rPr>
          <w:bCs/>
        </w:rPr>
        <w:t xml:space="preserve">ammonia flame speed ML study employed multi-gene genetic programming to predict laminar flame speed in NH₃/H₂/air mixtures and reported strong agreement with experimental datasets, achieving coefficients of determination (R²) above 0.90 across varying equivalence ratios and temperatures. Similarly, </w:t>
      </w:r>
      <w:r w:rsidR="008E55EC">
        <w:rPr>
          <w:bCs/>
        </w:rPr>
        <w:t xml:space="preserve">study by </w:t>
      </w:r>
      <w:r w:rsidRPr="00AC372E">
        <w:rPr>
          <w:bCs/>
          <w:highlight w:val="yellow"/>
        </w:rPr>
        <w:t xml:space="preserve">Li et al. </w:t>
      </w:r>
      <w:r w:rsidR="00653F7D">
        <w:rPr>
          <w:bCs/>
          <w:highlight w:val="yellow"/>
        </w:rPr>
        <w:t>[</w:t>
      </w:r>
      <w:r w:rsidR="00D71268" w:rsidRPr="00D71268">
        <w:rPr>
          <w:bCs/>
        </w:rPr>
        <w:t>23</w:t>
      </w:r>
      <w:r w:rsidR="00653F7D">
        <w:rPr>
          <w:bCs/>
          <w:highlight w:val="yellow"/>
        </w:rPr>
        <w:t xml:space="preserve">] </w:t>
      </w:r>
      <w:r w:rsidR="008E55EC">
        <w:rPr>
          <w:bCs/>
        </w:rPr>
        <w:t xml:space="preserve">on </w:t>
      </w:r>
      <w:r w:rsidRPr="00C03B39">
        <w:rPr>
          <w:bCs/>
        </w:rPr>
        <w:t>ML combustion kinetics demonstrated that ML-based models can reliably predict reaction rate constants, which are directly linked to flame propagation characteristics, thereby improving the accuracy of LFS estimation under different thermodynamic conditions.</w:t>
      </w:r>
    </w:p>
    <w:p w14:paraId="2B903BFC" w14:textId="3880EAD0" w:rsidR="00C7635D" w:rsidRPr="004C7CFC" w:rsidRDefault="00942F8B" w:rsidP="00353014">
      <w:pPr>
        <w:spacing w:line="360" w:lineRule="auto"/>
        <w:jc w:val="both"/>
        <w:rPr>
          <w:rFonts w:ascii="Palatino Linotype" w:hAnsi="Palatino Linotype"/>
          <w:bCs/>
          <w:sz w:val="20"/>
          <w:szCs w:val="20"/>
        </w:rPr>
      </w:pPr>
      <w:r w:rsidRPr="00F40C50">
        <w:rPr>
          <w:bCs/>
        </w:rPr>
        <w:t>Validation of ML models in combustion systems typically involves cross-validation techniques, comparison with benchmark experimental datasets, and evaluation using statistical performance metrics such as R², RMSE, and MAE. In ammonia</w:t>
      </w:r>
      <w:r w:rsidRPr="00C03B39">
        <w:rPr>
          <w:bCs/>
        </w:rPr>
        <w:t xml:space="preserve"> combustion studies, k-fold cross-validation has been widely adopted to ensure model generalizability and avoid overfitting, particularly when datasets are limited or heterogeneous </w:t>
      </w:r>
      <w:r w:rsidR="00653F7D">
        <w:rPr>
          <w:bCs/>
        </w:rPr>
        <w:t>[</w:t>
      </w:r>
      <w:r w:rsidR="00CE54B8">
        <w:rPr>
          <w:bCs/>
        </w:rPr>
        <w:t>19</w:t>
      </w:r>
      <w:r w:rsidR="00653F7D">
        <w:rPr>
          <w:bCs/>
        </w:rPr>
        <w:t>]</w:t>
      </w:r>
      <w:r w:rsidRPr="00C03B39">
        <w:rPr>
          <w:bCs/>
        </w:rPr>
        <w:t xml:space="preserve">. Furthermore, uncertainty quantification through confidence intervals and sensitivity analysis has been </w:t>
      </w:r>
      <w:r w:rsidRPr="00C03B39">
        <w:rPr>
          <w:bCs/>
        </w:rPr>
        <w:lastRenderedPageBreak/>
        <w:t xml:space="preserve">increasingly incorporated to assess the robustness of predictions, especially given the variability in ammonia blend compositions and experimental conditions </w:t>
      </w:r>
      <w:r w:rsidR="00653F7D">
        <w:rPr>
          <w:bCs/>
        </w:rPr>
        <w:t>[</w:t>
      </w:r>
      <w:r w:rsidR="00CE54B8">
        <w:rPr>
          <w:bCs/>
        </w:rPr>
        <w:t>17</w:t>
      </w:r>
      <w:r w:rsidR="00653F7D">
        <w:rPr>
          <w:bCs/>
        </w:rPr>
        <w:t>]</w:t>
      </w:r>
      <w:r w:rsidRPr="00C03B39">
        <w:rPr>
          <w:bCs/>
        </w:rPr>
        <w:t>.</w:t>
      </w:r>
      <w:r w:rsidR="004C7CFC">
        <w:rPr>
          <w:bCs/>
        </w:rPr>
        <w:t xml:space="preserve"> Other n</w:t>
      </w:r>
      <w:r w:rsidR="006621D6">
        <w:rPr>
          <w:highlight w:val="yellow"/>
        </w:rPr>
        <w:t>otable</w:t>
      </w:r>
      <w:r w:rsidR="003D5896">
        <w:rPr>
          <w:highlight w:val="yellow"/>
        </w:rPr>
        <w:t xml:space="preserve"> studies have examined the prospects of various </w:t>
      </w:r>
      <w:r w:rsidR="0084012B">
        <w:rPr>
          <w:highlight w:val="yellow"/>
        </w:rPr>
        <w:t xml:space="preserve">influencing parameters on ammonia-based fuel combustions, with </w:t>
      </w:r>
      <w:r w:rsidR="006621D6">
        <w:rPr>
          <w:highlight w:val="yellow"/>
        </w:rPr>
        <w:t xml:space="preserve">many </w:t>
      </w:r>
      <w:r w:rsidR="0084012B">
        <w:rPr>
          <w:highlight w:val="yellow"/>
        </w:rPr>
        <w:t xml:space="preserve">reports showing positive achievements, </w:t>
      </w:r>
      <w:r w:rsidR="006621D6">
        <w:rPr>
          <w:highlight w:val="yellow"/>
        </w:rPr>
        <w:t xml:space="preserve">however, </w:t>
      </w:r>
      <w:r w:rsidR="0084012B">
        <w:rPr>
          <w:highlight w:val="yellow"/>
        </w:rPr>
        <w:t xml:space="preserve">not without limitations as shown in Table </w:t>
      </w:r>
      <w:r w:rsidR="006621D6" w:rsidRPr="00353014">
        <w:rPr>
          <w:highlight w:val="yellow"/>
        </w:rPr>
        <w:t>1</w:t>
      </w:r>
      <w:r w:rsidR="0084012B" w:rsidRPr="00353014">
        <w:rPr>
          <w:highlight w:val="yellow"/>
        </w:rPr>
        <w:t>,</w:t>
      </w:r>
      <w:r w:rsidR="0084012B">
        <w:rPr>
          <w:highlight w:val="yellow"/>
        </w:rPr>
        <w:t xml:space="preserve"> which can influence the potential of ML validity.</w:t>
      </w:r>
    </w:p>
    <w:p w14:paraId="21542EEA" w14:textId="77777777" w:rsidR="0084012B" w:rsidRDefault="0084012B" w:rsidP="004540EB">
      <w:pPr>
        <w:spacing w:line="360" w:lineRule="auto"/>
        <w:rPr>
          <w:highlight w:val="yellow"/>
        </w:rPr>
      </w:pPr>
    </w:p>
    <w:p w14:paraId="2FB9A43E" w14:textId="7C1D9523" w:rsidR="005375FC" w:rsidRDefault="00C7635D" w:rsidP="004540EB">
      <w:pPr>
        <w:spacing w:line="360" w:lineRule="auto"/>
      </w:pPr>
      <w:r w:rsidRPr="00C7635D">
        <w:rPr>
          <w:highlight w:val="yellow"/>
        </w:rPr>
        <w:t xml:space="preserve">Table </w:t>
      </w:r>
      <w:r w:rsidR="006621D6">
        <w:t>1</w:t>
      </w:r>
      <w:r>
        <w:t xml:space="preserve">: </w:t>
      </w:r>
      <w:r w:rsidR="00857665">
        <w:t xml:space="preserve">Some </w:t>
      </w:r>
      <w:r w:rsidR="00DF6876">
        <w:t>A</w:t>
      </w:r>
      <w:r w:rsidR="00857665" w:rsidRPr="00C7635D">
        <w:t xml:space="preserve">mmonia-based </w:t>
      </w:r>
      <w:r w:rsidR="00DF6876">
        <w:t>C</w:t>
      </w:r>
      <w:r w:rsidR="00857665" w:rsidRPr="00C7635D">
        <w:t>ombustion</w:t>
      </w:r>
      <w:r w:rsidR="00857665">
        <w:t xml:space="preserve"> Studies</w:t>
      </w:r>
      <w:r w:rsidR="003D5896">
        <w:t xml:space="preserve"> and Limitations</w:t>
      </w:r>
    </w:p>
    <w:tbl>
      <w:tblPr>
        <w:tblStyle w:val="ListTable6Colorful"/>
        <w:tblW w:w="0" w:type="auto"/>
        <w:tblLayout w:type="fixed"/>
        <w:tblLook w:val="04A0" w:firstRow="1" w:lastRow="0" w:firstColumn="1" w:lastColumn="0" w:noHBand="0" w:noVBand="1"/>
      </w:tblPr>
      <w:tblGrid>
        <w:gridCol w:w="2268"/>
        <w:gridCol w:w="2268"/>
        <w:gridCol w:w="2694"/>
        <w:gridCol w:w="1796"/>
      </w:tblGrid>
      <w:tr w:rsidR="004F49AF" w:rsidRPr="00092A91" w14:paraId="0B0FD373" w14:textId="77777777" w:rsidTr="004F49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03CF0ECC" w14:textId="77777777" w:rsidR="004F22F0" w:rsidRPr="00B36DAB" w:rsidRDefault="004F22F0" w:rsidP="00632C7D">
            <w:pPr>
              <w:spacing w:after="160" w:line="278" w:lineRule="auto"/>
              <w:rPr>
                <w:b w:val="0"/>
                <w:bCs w:val="0"/>
              </w:rPr>
            </w:pPr>
            <w:r w:rsidRPr="00B36DAB">
              <w:rPr>
                <w:b w:val="0"/>
                <w:bCs w:val="0"/>
              </w:rPr>
              <w:t>Study Summary</w:t>
            </w:r>
          </w:p>
        </w:tc>
        <w:tc>
          <w:tcPr>
            <w:tcW w:w="2268" w:type="dxa"/>
            <w:hideMark/>
          </w:tcPr>
          <w:p w14:paraId="39774914" w14:textId="77777777" w:rsidR="004F22F0" w:rsidRPr="00B36DAB" w:rsidRDefault="004F22F0" w:rsidP="00632C7D">
            <w:pPr>
              <w:spacing w:after="160" w:line="278" w:lineRule="auto"/>
              <w:cnfStyle w:val="100000000000" w:firstRow="1" w:lastRow="0" w:firstColumn="0" w:lastColumn="0" w:oddVBand="0" w:evenVBand="0" w:oddHBand="0" w:evenHBand="0" w:firstRowFirstColumn="0" w:firstRowLastColumn="0" w:lastRowFirstColumn="0" w:lastRowLastColumn="0"/>
              <w:rPr>
                <w:b w:val="0"/>
                <w:bCs w:val="0"/>
              </w:rPr>
            </w:pPr>
            <w:r w:rsidRPr="00B36DAB">
              <w:rPr>
                <w:b w:val="0"/>
                <w:bCs w:val="0"/>
              </w:rPr>
              <w:t>Method Used</w:t>
            </w:r>
          </w:p>
        </w:tc>
        <w:tc>
          <w:tcPr>
            <w:tcW w:w="2694" w:type="dxa"/>
            <w:hideMark/>
          </w:tcPr>
          <w:p w14:paraId="303B5B1C" w14:textId="77777777" w:rsidR="004F22F0" w:rsidRPr="00B36DAB" w:rsidRDefault="004F22F0" w:rsidP="00632C7D">
            <w:pPr>
              <w:spacing w:after="160" w:line="278" w:lineRule="auto"/>
              <w:cnfStyle w:val="100000000000" w:firstRow="1" w:lastRow="0" w:firstColumn="0" w:lastColumn="0" w:oddVBand="0" w:evenVBand="0" w:oddHBand="0" w:evenHBand="0" w:firstRowFirstColumn="0" w:firstRowLastColumn="0" w:lastRowFirstColumn="0" w:lastRowLastColumn="0"/>
              <w:rPr>
                <w:b w:val="0"/>
                <w:bCs w:val="0"/>
              </w:rPr>
            </w:pPr>
            <w:r w:rsidRPr="00B36DAB">
              <w:rPr>
                <w:b w:val="0"/>
                <w:bCs w:val="0"/>
              </w:rPr>
              <w:t>Findings/Remarks/bias</w:t>
            </w:r>
          </w:p>
        </w:tc>
        <w:tc>
          <w:tcPr>
            <w:tcW w:w="1796" w:type="dxa"/>
            <w:hideMark/>
          </w:tcPr>
          <w:p w14:paraId="702308A7" w14:textId="77777777" w:rsidR="004F22F0" w:rsidRPr="00B36DAB" w:rsidRDefault="004F22F0" w:rsidP="00632C7D">
            <w:pPr>
              <w:spacing w:after="160" w:line="278" w:lineRule="auto"/>
              <w:cnfStyle w:val="100000000000" w:firstRow="1" w:lastRow="0" w:firstColumn="0" w:lastColumn="0" w:oddVBand="0" w:evenVBand="0" w:oddHBand="0" w:evenHBand="0" w:firstRowFirstColumn="0" w:firstRowLastColumn="0" w:lastRowFirstColumn="0" w:lastRowLastColumn="0"/>
              <w:rPr>
                <w:b w:val="0"/>
                <w:bCs w:val="0"/>
              </w:rPr>
            </w:pPr>
            <w:r w:rsidRPr="00B36DAB">
              <w:rPr>
                <w:b w:val="0"/>
                <w:bCs w:val="0"/>
              </w:rPr>
              <w:t>Enhancement Potential of Biases</w:t>
            </w:r>
          </w:p>
        </w:tc>
      </w:tr>
      <w:tr w:rsidR="004F49AF" w:rsidRPr="00092A91" w14:paraId="7E211CFE"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3DDA3" w14:textId="32BCF094" w:rsidR="00670BBE" w:rsidRPr="00FE0F4D" w:rsidRDefault="00670BBE" w:rsidP="00670BBE">
            <w:pPr>
              <w:spacing w:after="160" w:line="278" w:lineRule="auto"/>
              <w:rPr>
                <w:b w:val="0"/>
                <w:bCs w:val="0"/>
                <w:highlight w:val="yellow"/>
              </w:rPr>
            </w:pPr>
            <w:r w:rsidRPr="00FE0F4D">
              <w:rPr>
                <w:b w:val="0"/>
                <w:bCs w:val="0"/>
                <w:highlight w:val="yellow"/>
              </w:rPr>
              <w:t>Figueroa-Labastida et al. (2023) measured high-temperature laminar flame speeds of ammonia behind reflected shock waves, targeting a temperature range that is hard to access with conventional low-temperature flame-speed methods</w:t>
            </w:r>
            <w:r w:rsidR="0042035D" w:rsidRPr="00FE0F4D">
              <w:rPr>
                <w:b w:val="0"/>
                <w:bCs w:val="0"/>
                <w:highlight w:val="yellow"/>
              </w:rPr>
              <w:t xml:space="preserve"> [</w:t>
            </w:r>
            <w:r w:rsidR="00CE54B8">
              <w:rPr>
                <w:b w:val="0"/>
                <w:bCs w:val="0"/>
                <w:highlight w:val="yellow"/>
              </w:rPr>
              <w:t>31</w:t>
            </w:r>
            <w:r w:rsidR="0042035D" w:rsidRPr="00FE0F4D">
              <w:rPr>
                <w:b w:val="0"/>
                <w:bCs w:val="0"/>
                <w:highlight w:val="yellow"/>
              </w:rPr>
              <w:t>]</w:t>
            </w:r>
            <w:r w:rsidRPr="00FE0F4D">
              <w:rPr>
                <w:b w:val="0"/>
                <w:bCs w:val="0"/>
                <w:highlight w:val="yellow"/>
              </w:rPr>
              <w:t>.</w:t>
            </w:r>
          </w:p>
        </w:tc>
        <w:tc>
          <w:tcPr>
            <w:tcW w:w="2268" w:type="dxa"/>
            <w:shd w:val="clear" w:color="auto" w:fill="auto"/>
            <w:hideMark/>
          </w:tcPr>
          <w:p w14:paraId="4E2A72E8"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Shock-tube flame-speed method with stoichiometric NH₃ in airgon (79% Ar/21% O₂) at about 1 atm and 477–747 K; flame development tracked with sidewall schlieren and endwall OH* chemiluminescence after Nd:YAG laser ignition.</w:t>
            </w:r>
          </w:p>
        </w:tc>
        <w:tc>
          <w:tcPr>
            <w:tcW w:w="2694" w:type="dxa"/>
            <w:shd w:val="clear" w:color="auto" w:fill="auto"/>
            <w:hideMark/>
          </w:tcPr>
          <w:p w14:paraId="4D870D11" w14:textId="4BA76E36"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The study extended ammonia flame-speed data to temperatures above 450 K. Model predictions established at room temperature but diverged at higher temperatures. Observation shows that this study is limited to stoichiometric airgon, so generalization to air, pressure variation, and fuel blends is limited</w:t>
            </w:r>
            <w:r w:rsidR="00A00891" w:rsidRPr="00FE0F4D">
              <w:rPr>
                <w:highlight w:val="yellow"/>
              </w:rPr>
              <w:t>.</w:t>
            </w:r>
          </w:p>
        </w:tc>
        <w:tc>
          <w:tcPr>
            <w:tcW w:w="1796" w:type="dxa"/>
            <w:shd w:val="clear" w:color="auto" w:fill="auto"/>
            <w:hideMark/>
          </w:tcPr>
          <w:p w14:paraId="510D1666"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Broader validation at different equivalence ratios, pressures, and oxidizers, plus a full journal version with uncertainty analysis and comparison to additional mechanisms, would reduce the current scope bias.</w:t>
            </w:r>
          </w:p>
        </w:tc>
      </w:tr>
      <w:tr w:rsidR="004F49AF" w:rsidRPr="00092A91" w14:paraId="48AE5E05" w14:textId="77777777" w:rsidTr="004F49AF">
        <w:tc>
          <w:tcPr>
            <w:cnfStyle w:val="001000000000" w:firstRow="0" w:lastRow="0" w:firstColumn="1" w:lastColumn="0" w:oddVBand="0" w:evenVBand="0" w:oddHBand="0" w:evenHBand="0" w:firstRowFirstColumn="0" w:firstRowLastColumn="0" w:lastRowFirstColumn="0" w:lastRowLastColumn="0"/>
            <w:tcW w:w="2268" w:type="dxa"/>
            <w:hideMark/>
          </w:tcPr>
          <w:p w14:paraId="57624996" w14:textId="1AF073C8" w:rsidR="00670BBE" w:rsidRPr="00FE0F4D" w:rsidRDefault="00670BBE" w:rsidP="00670BBE">
            <w:pPr>
              <w:spacing w:after="160" w:line="278" w:lineRule="auto"/>
              <w:rPr>
                <w:b w:val="0"/>
                <w:bCs w:val="0"/>
                <w:highlight w:val="yellow"/>
              </w:rPr>
            </w:pPr>
            <w:r w:rsidRPr="00FE0F4D">
              <w:rPr>
                <w:b w:val="0"/>
                <w:bCs w:val="0"/>
                <w:highlight w:val="yellow"/>
              </w:rPr>
              <w:t>Zhou et al. (2023) investigated premixed laminar flame propagation for NH₃/air, NH₃/H₂/air, NH₃/CO/air, and NH₃/CH₄/air at elevated initial temperature, while also examining associated NOx chemistry</w:t>
            </w:r>
            <w:r w:rsidR="0042035D" w:rsidRPr="00FE0F4D">
              <w:rPr>
                <w:b w:val="0"/>
                <w:bCs w:val="0"/>
                <w:highlight w:val="yellow"/>
              </w:rPr>
              <w:t xml:space="preserve"> [</w:t>
            </w:r>
            <w:r w:rsidR="00CE54B8">
              <w:rPr>
                <w:b w:val="0"/>
                <w:bCs w:val="0"/>
                <w:highlight w:val="yellow"/>
              </w:rPr>
              <w:t>32</w:t>
            </w:r>
            <w:r w:rsidR="0042035D" w:rsidRPr="00FE0F4D">
              <w:rPr>
                <w:b w:val="0"/>
                <w:bCs w:val="0"/>
                <w:highlight w:val="yellow"/>
              </w:rPr>
              <w:t>]</w:t>
            </w:r>
            <w:r w:rsidRPr="00FE0F4D">
              <w:rPr>
                <w:b w:val="0"/>
                <w:bCs w:val="0"/>
                <w:highlight w:val="yellow"/>
              </w:rPr>
              <w:t>.</w:t>
            </w:r>
          </w:p>
        </w:tc>
        <w:tc>
          <w:tcPr>
            <w:tcW w:w="2268" w:type="dxa"/>
            <w:hideMark/>
          </w:tcPr>
          <w:p w14:paraId="70ADEF82" w14:textId="0559CAB0"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Constant-volume combustion vessel experiments covering additive-fuel mole fraction, ϕ = 0.7–1.4, and initial temperature 298–423 K, combined with development/</w:t>
            </w:r>
            <w:r w:rsidR="004F49AF" w:rsidRPr="00FE0F4D">
              <w:rPr>
                <w:highlight w:val="yellow"/>
              </w:rPr>
              <w:t xml:space="preserve"> </w:t>
            </w:r>
            <w:r w:rsidRPr="00FE0F4D">
              <w:rPr>
                <w:highlight w:val="yellow"/>
              </w:rPr>
              <w:t xml:space="preserve">validation of a detailed kinetic model and </w:t>
            </w:r>
            <w:r w:rsidRPr="00FE0F4D">
              <w:rPr>
                <w:highlight w:val="yellow"/>
              </w:rPr>
              <w:lastRenderedPageBreak/>
              <w:t>sensitivity/consumption-flux analysis.</w:t>
            </w:r>
          </w:p>
        </w:tc>
        <w:tc>
          <w:tcPr>
            <w:tcW w:w="2694" w:type="dxa"/>
            <w:hideMark/>
          </w:tcPr>
          <w:p w14:paraId="5BCA3D45" w14:textId="7F70B6F9"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Additives enhanced NH₃ flame propagation, while kinetic analysis indicated that lean and stoichiometric flames of the blended systems favored both NOx formation and reduction because of stronger NH</w:t>
            </w:r>
            <w:r w:rsidRPr="00FE0F4D">
              <w:rPr>
                <w:rFonts w:ascii="Arial" w:hAnsi="Arial" w:cs="Arial"/>
                <w:highlight w:val="yellow"/>
              </w:rPr>
              <w:t>ᵢ</w:t>
            </w:r>
            <w:r w:rsidRPr="00FE0F4D">
              <w:rPr>
                <w:highlight w:val="yellow"/>
              </w:rPr>
              <w:t xml:space="preserve"> and H/O/OH radical chemistry; in lean flames, H₂, CO, and CH₄ promoted conversion of </w:t>
            </w:r>
            <w:r w:rsidRPr="00FE0F4D">
              <w:rPr>
                <w:highlight w:val="yellow"/>
              </w:rPr>
              <w:lastRenderedPageBreak/>
              <w:t>NH₂ to NO, increasing NO emissions. Limitation: results come from a lab-scale constant-volume vessel and premixed flames, not from practical combustors with stronger turbulence and residence-time effects.</w:t>
            </w:r>
          </w:p>
        </w:tc>
        <w:tc>
          <w:tcPr>
            <w:tcW w:w="1796" w:type="dxa"/>
            <w:hideMark/>
          </w:tcPr>
          <w:p w14:paraId="789D6165" w14:textId="77777777"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 xml:space="preserve">Extending the work to pressurized burners, turbulent flames, and direct emissions validation would reduce vessel-specific bias and improve </w:t>
            </w:r>
            <w:r w:rsidRPr="00FE0F4D">
              <w:rPr>
                <w:highlight w:val="yellow"/>
              </w:rPr>
              <w:lastRenderedPageBreak/>
              <w:t>engineering relevance.</w:t>
            </w:r>
          </w:p>
        </w:tc>
      </w:tr>
      <w:tr w:rsidR="004F49AF" w:rsidRPr="00092A91" w14:paraId="03220E17"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459C93F" w14:textId="5FC478B2" w:rsidR="00670BBE" w:rsidRPr="00FE0F4D" w:rsidRDefault="00670BBE" w:rsidP="00670BBE">
            <w:pPr>
              <w:spacing w:after="160" w:line="278" w:lineRule="auto"/>
              <w:rPr>
                <w:b w:val="0"/>
                <w:bCs w:val="0"/>
                <w:highlight w:val="yellow"/>
              </w:rPr>
            </w:pPr>
            <w:r w:rsidRPr="00FE0F4D">
              <w:rPr>
                <w:b w:val="0"/>
                <w:bCs w:val="0"/>
                <w:highlight w:val="yellow"/>
              </w:rPr>
              <w:lastRenderedPageBreak/>
              <w:t>Kobayashi et al. (2019) conducted a broad review of ammonia combustion science and technology, covering chemistry, flame behavior, NOx formation, model validation, and emerging applications such as turbines and furnaces</w:t>
            </w:r>
            <w:r w:rsidR="0042035D" w:rsidRPr="00FE0F4D">
              <w:rPr>
                <w:b w:val="0"/>
                <w:bCs w:val="0"/>
                <w:highlight w:val="yellow"/>
              </w:rPr>
              <w:t xml:space="preserve"> [</w:t>
            </w:r>
            <w:r w:rsidR="00CE54B8">
              <w:rPr>
                <w:b w:val="0"/>
                <w:bCs w:val="0"/>
                <w:highlight w:val="yellow"/>
              </w:rPr>
              <w:t>33</w:t>
            </w:r>
            <w:r w:rsidR="0042035D" w:rsidRPr="00FE0F4D">
              <w:rPr>
                <w:b w:val="0"/>
                <w:bCs w:val="0"/>
                <w:highlight w:val="yellow"/>
              </w:rPr>
              <w:t>]</w:t>
            </w:r>
            <w:r w:rsidRPr="00FE0F4D">
              <w:rPr>
                <w:b w:val="0"/>
                <w:bCs w:val="0"/>
                <w:highlight w:val="yellow"/>
              </w:rPr>
              <w:t>.</w:t>
            </w:r>
          </w:p>
        </w:tc>
        <w:tc>
          <w:tcPr>
            <w:tcW w:w="2268" w:type="dxa"/>
            <w:shd w:val="clear" w:color="auto" w:fill="auto"/>
            <w:hideMark/>
          </w:tcPr>
          <w:p w14:paraId="638A5126" w14:textId="753D63F6" w:rsidR="00670BBE" w:rsidRPr="00FE0F4D" w:rsidRDefault="004F49AF"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The r</w:t>
            </w:r>
            <w:r w:rsidR="00670BBE" w:rsidRPr="00FE0F4D">
              <w:rPr>
                <w:highlight w:val="yellow"/>
              </w:rPr>
              <w:t>eview paper synthesiz</w:t>
            </w:r>
            <w:r w:rsidRPr="00FE0F4D">
              <w:rPr>
                <w:highlight w:val="yellow"/>
              </w:rPr>
              <w:t xml:space="preserve">ed </w:t>
            </w:r>
            <w:r w:rsidR="00670BBE" w:rsidRPr="00FE0F4D">
              <w:rPr>
                <w:highlight w:val="yellow"/>
              </w:rPr>
              <w:t>experimental, modeling, and application studies on ammonia combustion, including laminar/turbulent flames, NOx-reduction processes, and gas-turbine-like swirl-burner LES.</w:t>
            </w:r>
          </w:p>
        </w:tc>
        <w:tc>
          <w:tcPr>
            <w:tcW w:w="2694" w:type="dxa"/>
            <w:shd w:val="clear" w:color="auto" w:fill="auto"/>
            <w:hideMark/>
          </w:tcPr>
          <w:p w14:paraId="4C5801C9" w14:textId="4EFE97BD"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S</w:t>
            </w:r>
            <w:r w:rsidR="00C86DD8" w:rsidRPr="00FE0F4D">
              <w:rPr>
                <w:highlight w:val="yellow"/>
              </w:rPr>
              <w:t>tudy is a s</w:t>
            </w:r>
            <w:r w:rsidRPr="00FE0F4D">
              <w:rPr>
                <w:highlight w:val="yellow"/>
              </w:rPr>
              <w:t>trong foundational review that frames ammonia as a carbon-free fuel and hydrogen carrier but stresses the main barriers: low flammability, high NOx, and low radiation intensity. Limitation: because it is a broad review, its conclusions inherit the heterogeneity of prior datasets and application types.</w:t>
            </w:r>
          </w:p>
        </w:tc>
        <w:tc>
          <w:tcPr>
            <w:tcW w:w="1796" w:type="dxa"/>
            <w:shd w:val="clear" w:color="auto" w:fill="auto"/>
            <w:hideMark/>
          </w:tcPr>
          <w:p w14:paraId="674953D5"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A more explicit systematic comparison by operating pressure, combustor type, and emissions metric would reduce narrative-selection bias and sharpen design guidance.</w:t>
            </w:r>
          </w:p>
        </w:tc>
      </w:tr>
      <w:tr w:rsidR="004F49AF" w:rsidRPr="00092A91" w14:paraId="064BE2FF" w14:textId="77777777" w:rsidTr="004F49AF">
        <w:tc>
          <w:tcPr>
            <w:cnfStyle w:val="001000000000" w:firstRow="0" w:lastRow="0" w:firstColumn="1" w:lastColumn="0" w:oddVBand="0" w:evenVBand="0" w:oddHBand="0" w:evenHBand="0" w:firstRowFirstColumn="0" w:firstRowLastColumn="0" w:lastRowFirstColumn="0" w:lastRowLastColumn="0"/>
            <w:tcW w:w="2268" w:type="dxa"/>
            <w:hideMark/>
          </w:tcPr>
          <w:p w14:paraId="4C83378F" w14:textId="44D1504C" w:rsidR="00670BBE" w:rsidRPr="00FE0F4D" w:rsidRDefault="00670BBE" w:rsidP="00670BBE">
            <w:pPr>
              <w:spacing w:after="160" w:line="278" w:lineRule="auto"/>
              <w:rPr>
                <w:b w:val="0"/>
                <w:bCs w:val="0"/>
                <w:highlight w:val="yellow"/>
              </w:rPr>
            </w:pPr>
            <w:r w:rsidRPr="00FE0F4D">
              <w:rPr>
                <w:b w:val="0"/>
                <w:bCs w:val="0"/>
                <w:highlight w:val="yellow"/>
              </w:rPr>
              <w:t>Cheng et al. (2025) reviewed ammonia as a sustainable fuel, with emphasis on internal-combustion-engine use and newer strategies to overcome slow ignition and poor flame propagation</w:t>
            </w:r>
            <w:r w:rsidR="0042035D" w:rsidRPr="00FE0F4D">
              <w:rPr>
                <w:b w:val="0"/>
                <w:bCs w:val="0"/>
                <w:highlight w:val="yellow"/>
              </w:rPr>
              <w:t xml:space="preserve"> [</w:t>
            </w:r>
            <w:r w:rsidR="00CE54B8">
              <w:rPr>
                <w:b w:val="0"/>
                <w:bCs w:val="0"/>
                <w:highlight w:val="yellow"/>
              </w:rPr>
              <w:t>34</w:t>
            </w:r>
            <w:r w:rsidR="0042035D" w:rsidRPr="00FE0F4D">
              <w:rPr>
                <w:b w:val="0"/>
                <w:bCs w:val="0"/>
                <w:highlight w:val="yellow"/>
              </w:rPr>
              <w:t>]</w:t>
            </w:r>
            <w:r w:rsidRPr="00FE0F4D">
              <w:rPr>
                <w:b w:val="0"/>
                <w:bCs w:val="0"/>
                <w:highlight w:val="yellow"/>
              </w:rPr>
              <w:t>.</w:t>
            </w:r>
          </w:p>
        </w:tc>
        <w:tc>
          <w:tcPr>
            <w:tcW w:w="2268" w:type="dxa"/>
            <w:hideMark/>
          </w:tcPr>
          <w:p w14:paraId="60F7536C" w14:textId="3BB4A67C" w:rsidR="00670BBE" w:rsidRPr="00FE0F4D" w:rsidRDefault="00C86DD8"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The</w:t>
            </w:r>
            <w:r w:rsidR="00670BBE" w:rsidRPr="00FE0F4D">
              <w:rPr>
                <w:highlight w:val="yellow"/>
              </w:rPr>
              <w:t xml:space="preserve"> review cover</w:t>
            </w:r>
            <w:r w:rsidR="0082711F" w:rsidRPr="00FE0F4D">
              <w:rPr>
                <w:highlight w:val="yellow"/>
              </w:rPr>
              <w:t>ed</w:t>
            </w:r>
            <w:r w:rsidR="00670BBE" w:rsidRPr="00FE0F4D">
              <w:rPr>
                <w:highlight w:val="yellow"/>
              </w:rPr>
              <w:t xml:space="preserve"> ammonia properties, SI/CI engine progress, combustion mechanisms, fuel-injection strategies, and advanced ignition technologies</w:t>
            </w:r>
            <w:r w:rsidR="0082711F" w:rsidRPr="00FE0F4D">
              <w:rPr>
                <w:highlight w:val="yellow"/>
              </w:rPr>
              <w:t>, from open access studies</w:t>
            </w:r>
            <w:r w:rsidR="00670BBE" w:rsidRPr="00FE0F4D">
              <w:rPr>
                <w:highlight w:val="yellow"/>
              </w:rPr>
              <w:t>.</w:t>
            </w:r>
          </w:p>
        </w:tc>
        <w:tc>
          <w:tcPr>
            <w:tcW w:w="2694" w:type="dxa"/>
            <w:hideMark/>
          </w:tcPr>
          <w:p w14:paraId="0B484B5A" w14:textId="0E1C121C"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The review highlights hydrogen and hydrocarbon promoters, different injection strategies, and advanced ignition systems such as plasma, turbulent-jet, and laser ignition; it identifies the intelligent liquid-gas twin-fluid co-injection system (iTFI) as a promising route for improved mixture preparation and stability. Limitation: the paper spans a wide engineering range, so some </w:t>
            </w:r>
            <w:r w:rsidRPr="00FE0F4D">
              <w:rPr>
                <w:highlight w:val="yellow"/>
              </w:rPr>
              <w:lastRenderedPageBreak/>
              <w:t>conclusions remain high-level rather than condition-specific.</w:t>
            </w:r>
          </w:p>
        </w:tc>
        <w:tc>
          <w:tcPr>
            <w:tcW w:w="1796" w:type="dxa"/>
            <w:hideMark/>
          </w:tcPr>
          <w:p w14:paraId="6F7F6B7F" w14:textId="77777777"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More quantitative comparison of strategies by engine type, load, efficiency penalty, and NOx outcome would reduce broad-scope bias and make the recommendations more directly actionable.</w:t>
            </w:r>
          </w:p>
        </w:tc>
      </w:tr>
      <w:tr w:rsidR="004F49AF" w:rsidRPr="00092A91" w14:paraId="631CB357"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500DDB" w14:textId="0A49346C" w:rsidR="00670BBE" w:rsidRPr="00FE0F4D" w:rsidRDefault="00670BBE" w:rsidP="00670BBE">
            <w:pPr>
              <w:spacing w:after="160" w:line="278" w:lineRule="auto"/>
              <w:rPr>
                <w:b w:val="0"/>
                <w:bCs w:val="0"/>
                <w:highlight w:val="yellow"/>
              </w:rPr>
            </w:pPr>
            <w:r w:rsidRPr="00FE0F4D">
              <w:rPr>
                <w:b w:val="0"/>
                <w:bCs w:val="0"/>
                <w:highlight w:val="yellow"/>
              </w:rPr>
              <w:lastRenderedPageBreak/>
              <w:t>Awad et al. (2019) reviewed NH₃/H₂ blended fuels as carbon-free combustion options, focusing on safety, in-situ NH₃ dissociation, combustion behavior, and low-NOx strategies</w:t>
            </w:r>
            <w:r w:rsidR="0042035D" w:rsidRPr="00FE0F4D">
              <w:rPr>
                <w:b w:val="0"/>
                <w:bCs w:val="0"/>
                <w:highlight w:val="yellow"/>
              </w:rPr>
              <w:t xml:space="preserve"> [</w:t>
            </w:r>
            <w:r w:rsidR="00CE54B8">
              <w:rPr>
                <w:b w:val="0"/>
                <w:bCs w:val="0"/>
                <w:highlight w:val="yellow"/>
              </w:rPr>
              <w:t>35</w:t>
            </w:r>
            <w:r w:rsidR="0042035D" w:rsidRPr="00FE0F4D">
              <w:rPr>
                <w:b w:val="0"/>
                <w:bCs w:val="0"/>
                <w:highlight w:val="yellow"/>
              </w:rPr>
              <w:t>]</w:t>
            </w:r>
            <w:r w:rsidRPr="00FE0F4D">
              <w:rPr>
                <w:b w:val="0"/>
                <w:bCs w:val="0"/>
                <w:highlight w:val="yellow"/>
              </w:rPr>
              <w:t>.</w:t>
            </w:r>
          </w:p>
        </w:tc>
        <w:tc>
          <w:tcPr>
            <w:tcW w:w="2268" w:type="dxa"/>
            <w:shd w:val="clear" w:color="auto" w:fill="auto"/>
            <w:hideMark/>
          </w:tcPr>
          <w:p w14:paraId="22304D66"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Narrative review of influential NH₃/H₂ studies covering fuel properties, safety behavior, combustion characterization, low-NOx techniques, and future challenges.</w:t>
            </w:r>
          </w:p>
        </w:tc>
        <w:tc>
          <w:tcPr>
            <w:tcW w:w="2694" w:type="dxa"/>
            <w:shd w:val="clear" w:color="auto" w:fill="auto"/>
            <w:hideMark/>
          </w:tcPr>
          <w:p w14:paraId="3215F66E" w14:textId="16023124"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It concludes that H₂ blending can improve ignition and flammability and may help make ammonia combustion more practical. Limitation: as a review, it depends on prior studies that vary widely in burner design, equivalence ratio, and pressure, which can make direct comparison difficult.</w:t>
            </w:r>
          </w:p>
        </w:tc>
        <w:tc>
          <w:tcPr>
            <w:tcW w:w="1796" w:type="dxa"/>
            <w:shd w:val="clear" w:color="auto" w:fill="auto"/>
            <w:hideMark/>
          </w:tcPr>
          <w:p w14:paraId="0F9BB288"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A more structured comparison by blend ratio, pressure, flame configuration, and NOx metric would reduce heterogeneity bias.</w:t>
            </w:r>
          </w:p>
        </w:tc>
      </w:tr>
      <w:tr w:rsidR="004F49AF" w:rsidRPr="00092A91" w14:paraId="4D3E64A4" w14:textId="77777777" w:rsidTr="004F49AF">
        <w:tc>
          <w:tcPr>
            <w:cnfStyle w:val="001000000000" w:firstRow="0" w:lastRow="0" w:firstColumn="1" w:lastColumn="0" w:oddVBand="0" w:evenVBand="0" w:oddHBand="0" w:evenHBand="0" w:firstRowFirstColumn="0" w:firstRowLastColumn="0" w:lastRowFirstColumn="0" w:lastRowLastColumn="0"/>
            <w:tcW w:w="2268" w:type="dxa"/>
            <w:hideMark/>
          </w:tcPr>
          <w:p w14:paraId="5F1909B0" w14:textId="069357B0" w:rsidR="00670BBE" w:rsidRPr="00FE0F4D" w:rsidRDefault="00670BBE" w:rsidP="00670BBE">
            <w:pPr>
              <w:spacing w:after="160" w:line="278" w:lineRule="auto"/>
              <w:rPr>
                <w:b w:val="0"/>
                <w:bCs w:val="0"/>
                <w:highlight w:val="yellow"/>
              </w:rPr>
            </w:pPr>
            <w:r w:rsidRPr="00FE0F4D">
              <w:rPr>
                <w:b w:val="0"/>
                <w:bCs w:val="0"/>
                <w:highlight w:val="yellow"/>
              </w:rPr>
              <w:t>Han et al. (2019) generated a widely used experimental dataset for laminar burning velocities of NH₃/air, NH₃/H₂/air, NH₃/CO/air, and NH₃/CH₄/air at atmospheric pressure</w:t>
            </w:r>
            <w:r w:rsidR="0042035D" w:rsidRPr="00FE0F4D">
              <w:rPr>
                <w:b w:val="0"/>
                <w:bCs w:val="0"/>
                <w:highlight w:val="yellow"/>
              </w:rPr>
              <w:t xml:space="preserve"> [</w:t>
            </w:r>
            <w:r w:rsidR="00CE54B8">
              <w:rPr>
                <w:b w:val="0"/>
                <w:bCs w:val="0"/>
                <w:highlight w:val="yellow"/>
              </w:rPr>
              <w:t>36</w:t>
            </w:r>
            <w:r w:rsidR="0042035D" w:rsidRPr="00FE0F4D">
              <w:rPr>
                <w:b w:val="0"/>
                <w:bCs w:val="0"/>
                <w:highlight w:val="yellow"/>
              </w:rPr>
              <w:t>]</w:t>
            </w:r>
            <w:r w:rsidRPr="00FE0F4D">
              <w:rPr>
                <w:b w:val="0"/>
                <w:bCs w:val="0"/>
                <w:highlight w:val="yellow"/>
              </w:rPr>
              <w:t>.</w:t>
            </w:r>
          </w:p>
        </w:tc>
        <w:tc>
          <w:tcPr>
            <w:tcW w:w="2268" w:type="dxa"/>
            <w:hideMark/>
          </w:tcPr>
          <w:p w14:paraId="5E959328" w14:textId="5641B525"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Heat-flux burner experiments over a broad range of equivalence ratios and blending ratios, combined with kinetic modeling using GRI-Mech 3.0</w:t>
            </w:r>
            <w:r w:rsidR="00C91BD5" w:rsidRPr="00FE0F4D">
              <w:rPr>
                <w:highlight w:val="yellow"/>
              </w:rPr>
              <w:t>.</w:t>
            </w:r>
          </w:p>
        </w:tc>
        <w:tc>
          <w:tcPr>
            <w:tcW w:w="2694" w:type="dxa"/>
            <w:hideMark/>
          </w:tcPr>
          <w:p w14:paraId="2B3B46CA" w14:textId="070EEE3D"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The paper found that H₂ is the most effective additive for increasing NH₃ burning velocity, more effective than CO or CH₄. It also showed that the available mechanisms could not accurately reproduce most of the measured data, with discrepancies tied mainly to N-chemistry rate parameters. Limitation: the study is mostly at atmospheric pressure, so it cannot by itself capture elevated-pressure effects important for turbines and engines.</w:t>
            </w:r>
          </w:p>
        </w:tc>
        <w:tc>
          <w:tcPr>
            <w:tcW w:w="1796" w:type="dxa"/>
            <w:hideMark/>
          </w:tcPr>
          <w:p w14:paraId="1C178462" w14:textId="77777777"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Adding high-pressure and elevated-temperature datasets plus re-optimization of N-containing reactions would reduce pressure-range bias and improve mechanism robustness.</w:t>
            </w:r>
          </w:p>
        </w:tc>
      </w:tr>
      <w:tr w:rsidR="004F49AF" w:rsidRPr="00092A91" w14:paraId="7877645D"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DA7B487" w14:textId="22E8D645" w:rsidR="00670BBE" w:rsidRPr="00FE0F4D" w:rsidRDefault="00670BBE" w:rsidP="00670BBE">
            <w:pPr>
              <w:spacing w:after="160" w:line="278" w:lineRule="auto"/>
              <w:rPr>
                <w:b w:val="0"/>
                <w:bCs w:val="0"/>
                <w:highlight w:val="yellow"/>
              </w:rPr>
            </w:pPr>
            <w:r w:rsidRPr="00FE0F4D">
              <w:rPr>
                <w:b w:val="0"/>
                <w:bCs w:val="0"/>
                <w:highlight w:val="yellow"/>
              </w:rPr>
              <w:t xml:space="preserve">Yan et al. (2024) critically reviewed NH₃–H₂ combustion mechanisms, especially their </w:t>
            </w:r>
            <w:r w:rsidRPr="00FE0F4D">
              <w:rPr>
                <w:b w:val="0"/>
                <w:bCs w:val="0"/>
                <w:highlight w:val="yellow"/>
              </w:rPr>
              <w:lastRenderedPageBreak/>
              <w:t>ability to predict flame speed, ignition delay, species, and N</w:t>
            </w:r>
            <w:r w:rsidR="0042035D" w:rsidRPr="00FE0F4D">
              <w:rPr>
                <w:b w:val="0"/>
                <w:bCs w:val="0"/>
                <w:highlight w:val="yellow"/>
              </w:rPr>
              <w:t>o</w:t>
            </w:r>
            <w:r w:rsidRPr="00FE0F4D">
              <w:rPr>
                <w:b w:val="0"/>
                <w:bCs w:val="0"/>
                <w:highlight w:val="yellow"/>
              </w:rPr>
              <w:t>x</w:t>
            </w:r>
            <w:r w:rsidR="0042035D" w:rsidRPr="00FE0F4D">
              <w:rPr>
                <w:b w:val="0"/>
                <w:bCs w:val="0"/>
                <w:highlight w:val="yellow"/>
              </w:rPr>
              <w:t xml:space="preserve"> [</w:t>
            </w:r>
            <w:r w:rsidR="00CE54B8">
              <w:rPr>
                <w:b w:val="0"/>
                <w:bCs w:val="0"/>
                <w:highlight w:val="yellow"/>
              </w:rPr>
              <w:t>37</w:t>
            </w:r>
            <w:r w:rsidR="0042035D" w:rsidRPr="00FE0F4D">
              <w:rPr>
                <w:b w:val="0"/>
                <w:bCs w:val="0"/>
                <w:highlight w:val="yellow"/>
              </w:rPr>
              <w:t>]</w:t>
            </w:r>
            <w:r w:rsidRPr="00FE0F4D">
              <w:rPr>
                <w:b w:val="0"/>
                <w:bCs w:val="0"/>
                <w:highlight w:val="yellow"/>
              </w:rPr>
              <w:t>.</w:t>
            </w:r>
          </w:p>
        </w:tc>
        <w:tc>
          <w:tcPr>
            <w:tcW w:w="2268" w:type="dxa"/>
            <w:shd w:val="clear" w:color="auto" w:fill="auto"/>
            <w:hideMark/>
          </w:tcPr>
          <w:p w14:paraId="55C58DC9"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lastRenderedPageBreak/>
              <w:t xml:space="preserve">Critical mechanism review comparing published NH₃–H₂ mechanisms, underlying kinetic </w:t>
            </w:r>
            <w:r w:rsidRPr="00FE0F4D">
              <w:rPr>
                <w:highlight w:val="yellow"/>
              </w:rPr>
              <w:lastRenderedPageBreak/>
              <w:t>studies, and the sensitivity of predictions to key intermediate reactions.</w:t>
            </w:r>
          </w:p>
        </w:tc>
        <w:tc>
          <w:tcPr>
            <w:tcW w:w="2694" w:type="dxa"/>
            <w:shd w:val="clear" w:color="auto" w:fill="auto"/>
            <w:hideMark/>
          </w:tcPr>
          <w:p w14:paraId="16DD43D8" w14:textId="73A8BF65"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lastRenderedPageBreak/>
              <w:t xml:space="preserve">The review concludes that current mechanisms still have weaknesses, including unclear key reactions and inaccurate </w:t>
            </w:r>
            <w:r w:rsidRPr="00FE0F4D">
              <w:rPr>
                <w:highlight w:val="yellow"/>
              </w:rPr>
              <w:lastRenderedPageBreak/>
              <w:t>simulations under broader conditions. It points especially to N₂H</w:t>
            </w:r>
            <w:r w:rsidRPr="00FE0F4D">
              <w:rPr>
                <w:rFonts w:ascii="Cambria Math" w:hAnsi="Cambria Math" w:cs="Cambria Math"/>
                <w:highlight w:val="yellow"/>
              </w:rPr>
              <w:t>ₓ</w:t>
            </w:r>
            <w:r w:rsidRPr="00FE0F4D">
              <w:rPr>
                <w:highlight w:val="yellow"/>
              </w:rPr>
              <w:t xml:space="preserve"> and H</w:t>
            </w:r>
            <w:r w:rsidRPr="00FE0F4D">
              <w:rPr>
                <w:rFonts w:ascii="Aptos" w:hAnsi="Aptos" w:cs="Aptos"/>
                <w:highlight w:val="yellow"/>
              </w:rPr>
              <w:t>₂</w:t>
            </w:r>
            <w:r w:rsidRPr="00FE0F4D">
              <w:rPr>
                <w:highlight w:val="yellow"/>
              </w:rPr>
              <w:t>NO kinetics as priorities for improvement and calls for more experimental NOx data. Limitation: it is centered on mechanism comparison rather than experimental validation under one unified dataset.</w:t>
            </w:r>
          </w:p>
        </w:tc>
        <w:tc>
          <w:tcPr>
            <w:tcW w:w="1796" w:type="dxa"/>
            <w:shd w:val="clear" w:color="auto" w:fill="auto"/>
            <w:hideMark/>
          </w:tcPr>
          <w:p w14:paraId="4180778E"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lastRenderedPageBreak/>
              <w:t xml:space="preserve">Coordinated benchmarking against shared experimental datasets </w:t>
            </w:r>
            <w:r w:rsidRPr="00FE0F4D">
              <w:rPr>
                <w:highlight w:val="yellow"/>
              </w:rPr>
              <w:lastRenderedPageBreak/>
              <w:t>spanning flame speed, IDT, species, and NOx would reduce cross-study inconsistency bias.</w:t>
            </w:r>
          </w:p>
        </w:tc>
      </w:tr>
      <w:tr w:rsidR="004F49AF" w:rsidRPr="00092A91" w14:paraId="052A4600" w14:textId="77777777" w:rsidTr="004F49AF">
        <w:tc>
          <w:tcPr>
            <w:cnfStyle w:val="001000000000" w:firstRow="0" w:lastRow="0" w:firstColumn="1" w:lastColumn="0" w:oddVBand="0" w:evenVBand="0" w:oddHBand="0" w:evenHBand="0" w:firstRowFirstColumn="0" w:firstRowLastColumn="0" w:lastRowFirstColumn="0" w:lastRowLastColumn="0"/>
            <w:tcW w:w="2268" w:type="dxa"/>
            <w:hideMark/>
          </w:tcPr>
          <w:p w14:paraId="17524590" w14:textId="014781B3" w:rsidR="00670BBE" w:rsidRPr="00FE0F4D" w:rsidRDefault="00670BBE" w:rsidP="00670BBE">
            <w:pPr>
              <w:spacing w:after="160" w:line="278" w:lineRule="auto"/>
              <w:rPr>
                <w:b w:val="0"/>
                <w:bCs w:val="0"/>
                <w:highlight w:val="yellow"/>
              </w:rPr>
            </w:pPr>
            <w:r w:rsidRPr="00FE0F4D">
              <w:rPr>
                <w:b w:val="0"/>
                <w:bCs w:val="0"/>
                <w:highlight w:val="yellow"/>
              </w:rPr>
              <w:lastRenderedPageBreak/>
              <w:t>Okafor et al. (2019) measured and modeled laminar burning velocity of methane–ammonia–air flames at high pressure, with the goal of building a compact mechanism suitable for combustor design</w:t>
            </w:r>
            <w:r w:rsidR="0042035D" w:rsidRPr="00FE0F4D">
              <w:rPr>
                <w:b w:val="0"/>
                <w:bCs w:val="0"/>
                <w:highlight w:val="yellow"/>
              </w:rPr>
              <w:t xml:space="preserve"> [</w:t>
            </w:r>
            <w:r w:rsidR="00CE54B8">
              <w:rPr>
                <w:b w:val="0"/>
                <w:bCs w:val="0"/>
                <w:highlight w:val="yellow"/>
              </w:rPr>
              <w:t>38</w:t>
            </w:r>
            <w:r w:rsidR="0042035D" w:rsidRPr="00FE0F4D">
              <w:rPr>
                <w:b w:val="0"/>
                <w:bCs w:val="0"/>
                <w:highlight w:val="yellow"/>
              </w:rPr>
              <w:t>]</w:t>
            </w:r>
            <w:r w:rsidRPr="00FE0F4D">
              <w:rPr>
                <w:b w:val="0"/>
                <w:bCs w:val="0"/>
                <w:highlight w:val="yellow"/>
              </w:rPr>
              <w:t>.</w:t>
            </w:r>
          </w:p>
        </w:tc>
        <w:tc>
          <w:tcPr>
            <w:tcW w:w="2268" w:type="dxa"/>
            <w:hideMark/>
          </w:tcPr>
          <w:p w14:paraId="4A436FDE" w14:textId="4B051952"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Constant-volume chamber experiments measuring unstretched laminar burning velocity and Markstein lengths for ammonia heat fractions 0–0.30, ϕ = 0.7–1.3, and 0.10–0.50 MPa, followed by optimization of a reduced reaction mechanism derived from a detailed model</w:t>
            </w:r>
            <w:r w:rsidR="00A408BD" w:rsidRPr="00FE0F4D">
              <w:rPr>
                <w:highlight w:val="yellow"/>
              </w:rPr>
              <w:t xml:space="preserve"> were conducted</w:t>
            </w:r>
            <w:r w:rsidRPr="00FE0F4D">
              <w:rPr>
                <w:highlight w:val="yellow"/>
              </w:rPr>
              <w:t>.</w:t>
            </w:r>
          </w:p>
        </w:tc>
        <w:tc>
          <w:tcPr>
            <w:tcW w:w="2694" w:type="dxa"/>
            <w:hideMark/>
          </w:tcPr>
          <w:p w14:paraId="1827673A" w14:textId="3D44B5F3"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The study found that burning velocity decreases as ammonia concentration increases and also decreases with increasing pressure. It also supplied the first extensive high-pressure CH₄–NH₃ flame-speed and Markstein-length dataset and proposed a reduced mechanism for NH₃-air and CH₄–NH₃-air flames. </w:t>
            </w:r>
            <w:r w:rsidR="00966CFC" w:rsidRPr="00FE0F4D">
              <w:rPr>
                <w:highlight w:val="yellow"/>
              </w:rPr>
              <w:t>L</w:t>
            </w:r>
            <w:r w:rsidRPr="00FE0F4D">
              <w:rPr>
                <w:highlight w:val="yellow"/>
              </w:rPr>
              <w:t>imitation: the ammonia fraction was limited to 30% heat share, so very NH₃-rich blends were not covered.</w:t>
            </w:r>
          </w:p>
        </w:tc>
        <w:tc>
          <w:tcPr>
            <w:tcW w:w="1796" w:type="dxa"/>
            <w:hideMark/>
          </w:tcPr>
          <w:p w14:paraId="3AAFCBCD" w14:textId="77777777" w:rsidR="00670BBE" w:rsidRPr="00FE0F4D" w:rsidRDefault="00670BBE" w:rsidP="00670BBE">
            <w:pPr>
              <w:spacing w:after="160" w:line="278" w:lineRule="auto"/>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Extending the data to higher ammonia fractions, wider temperatures, and direct NOx validation would reduce compositional-range bias and strengthen combustor applicability.</w:t>
            </w:r>
          </w:p>
        </w:tc>
      </w:tr>
      <w:tr w:rsidR="004F49AF" w:rsidRPr="00092A91" w14:paraId="194E8533"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1CC2F43" w14:textId="517231B2" w:rsidR="00670BBE" w:rsidRPr="00FE0F4D" w:rsidRDefault="00670BBE" w:rsidP="00670BBE">
            <w:pPr>
              <w:spacing w:after="160" w:line="278" w:lineRule="auto"/>
              <w:rPr>
                <w:b w:val="0"/>
                <w:bCs w:val="0"/>
                <w:highlight w:val="yellow"/>
              </w:rPr>
            </w:pPr>
            <w:r w:rsidRPr="00FE0F4D">
              <w:rPr>
                <w:b w:val="0"/>
                <w:bCs w:val="0"/>
                <w:highlight w:val="yellow"/>
              </w:rPr>
              <w:t>Shrestha et al. (2021) examined the laminar flame speed of ammonia with oxygen enrichment and ammonia/hydrogen blends at elevated pressure and temperature</w:t>
            </w:r>
            <w:r w:rsidR="0042035D" w:rsidRPr="00FE0F4D">
              <w:rPr>
                <w:b w:val="0"/>
                <w:bCs w:val="0"/>
                <w:highlight w:val="yellow"/>
              </w:rPr>
              <w:t xml:space="preserve"> [</w:t>
            </w:r>
            <w:r w:rsidR="00CE54B8">
              <w:rPr>
                <w:b w:val="0"/>
                <w:bCs w:val="0"/>
                <w:highlight w:val="yellow"/>
              </w:rPr>
              <w:t>39</w:t>
            </w:r>
            <w:r w:rsidR="0042035D" w:rsidRPr="00FE0F4D">
              <w:rPr>
                <w:b w:val="0"/>
                <w:bCs w:val="0"/>
                <w:highlight w:val="yellow"/>
              </w:rPr>
              <w:t>]</w:t>
            </w:r>
            <w:r w:rsidRPr="00FE0F4D">
              <w:rPr>
                <w:b w:val="0"/>
                <w:bCs w:val="0"/>
                <w:highlight w:val="yellow"/>
              </w:rPr>
              <w:t>.</w:t>
            </w:r>
          </w:p>
        </w:tc>
        <w:tc>
          <w:tcPr>
            <w:tcW w:w="2268" w:type="dxa"/>
            <w:shd w:val="clear" w:color="auto" w:fill="auto"/>
            <w:hideMark/>
          </w:tcPr>
          <w:p w14:paraId="513DFF32"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Experimental flame-speed measurements at elevated pressure and temperature, coupled with a kinetic model developed and checked against both present and literature data.</w:t>
            </w:r>
          </w:p>
        </w:tc>
        <w:tc>
          <w:tcPr>
            <w:tcW w:w="2694" w:type="dxa"/>
            <w:shd w:val="clear" w:color="auto" w:fill="auto"/>
            <w:hideMark/>
          </w:tcPr>
          <w:p w14:paraId="5274038B" w14:textId="3542123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The study showed that higher initial temperature, more hydrogen in the fuel, and higher oxygen content all increase laminar flame speed, while higher pressure decreases it. The model reproduced the overall trends reasonably well and suggested that </w:t>
            </w:r>
            <w:r w:rsidRPr="00FE0F4D">
              <w:rPr>
                <w:highlight w:val="yellow"/>
              </w:rPr>
              <w:lastRenderedPageBreak/>
              <w:t>N₂H₂ formation is favored under rich conditions. Limitation: it focuses on flame-speed behavior and does not directly resolve device-level stability or emissions control.</w:t>
            </w:r>
          </w:p>
        </w:tc>
        <w:tc>
          <w:tcPr>
            <w:tcW w:w="1796" w:type="dxa"/>
            <w:shd w:val="clear" w:color="auto" w:fill="auto"/>
            <w:hideMark/>
          </w:tcPr>
          <w:p w14:paraId="47B8D84B" w14:textId="77777777" w:rsidR="00670BBE" w:rsidRPr="00FE0F4D" w:rsidRDefault="00670BBE" w:rsidP="00670BBE">
            <w:pPr>
              <w:spacing w:after="160" w:line="278" w:lineRule="auto"/>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lastRenderedPageBreak/>
              <w:t xml:space="preserve">Complementary NOx measurements, burner-scale tests, and broader pressure/temperature mapping would reduce flame-speed-only bias and </w:t>
            </w:r>
            <w:r w:rsidRPr="00FE0F4D">
              <w:rPr>
                <w:highlight w:val="yellow"/>
              </w:rPr>
              <w:lastRenderedPageBreak/>
              <w:t>improve practical relevance.</w:t>
            </w:r>
          </w:p>
        </w:tc>
      </w:tr>
      <w:tr w:rsidR="004F49AF" w:rsidRPr="00092A91" w14:paraId="1D40CC8C" w14:textId="77777777" w:rsidTr="004F49AF">
        <w:tc>
          <w:tcPr>
            <w:cnfStyle w:val="001000000000" w:firstRow="0" w:lastRow="0" w:firstColumn="1" w:lastColumn="0" w:oddVBand="0" w:evenVBand="0" w:oddHBand="0" w:evenHBand="0" w:firstRowFirstColumn="0" w:firstRowLastColumn="0" w:lastRowFirstColumn="0" w:lastRowLastColumn="0"/>
            <w:tcW w:w="2268" w:type="dxa"/>
            <w:vAlign w:val="center"/>
          </w:tcPr>
          <w:p w14:paraId="63C81D48" w14:textId="654C5C0F" w:rsidR="00670BBE" w:rsidRPr="00FE0F4D" w:rsidRDefault="00670BBE" w:rsidP="00670BBE">
            <w:pPr>
              <w:rPr>
                <w:b w:val="0"/>
                <w:bCs w:val="0"/>
                <w:highlight w:val="yellow"/>
              </w:rPr>
            </w:pPr>
            <w:r w:rsidRPr="00FE0F4D">
              <w:rPr>
                <w:b w:val="0"/>
                <w:bCs w:val="0"/>
                <w:highlight w:val="yellow"/>
              </w:rPr>
              <w:lastRenderedPageBreak/>
              <w:t>Shu et al. (2023) investigated the auto-ignition behavior of NH₃/CH₄ mixtures at elevated pressures to determine how methane blending alters ammonia reactivity under intermediate-temperature conditions</w:t>
            </w:r>
            <w:r w:rsidR="0042035D" w:rsidRPr="00FE0F4D">
              <w:rPr>
                <w:b w:val="0"/>
                <w:bCs w:val="0"/>
                <w:highlight w:val="yellow"/>
              </w:rPr>
              <w:t xml:space="preserve"> [</w:t>
            </w:r>
            <w:r w:rsidR="00CE54B8">
              <w:rPr>
                <w:b w:val="0"/>
                <w:bCs w:val="0"/>
                <w:highlight w:val="yellow"/>
              </w:rPr>
              <w:t>40</w:t>
            </w:r>
            <w:r w:rsidR="0042035D" w:rsidRPr="00FE0F4D">
              <w:rPr>
                <w:b w:val="0"/>
                <w:bCs w:val="0"/>
                <w:highlight w:val="yellow"/>
              </w:rPr>
              <w:t>]</w:t>
            </w:r>
            <w:r w:rsidRPr="00FE0F4D">
              <w:rPr>
                <w:b w:val="0"/>
                <w:bCs w:val="0"/>
                <w:highlight w:val="yellow"/>
              </w:rPr>
              <w:t>.</w:t>
            </w:r>
          </w:p>
        </w:tc>
        <w:tc>
          <w:tcPr>
            <w:tcW w:w="2268" w:type="dxa"/>
            <w:vAlign w:val="center"/>
          </w:tcPr>
          <w:p w14:paraId="0F1841AE" w14:textId="50BC93BF"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RCM experiments on NH₃/CH₄/O₂ mixtures diluted in Ar or Ar/N₂ at 900–1100 K, 20 and 40 bar, and ϕ = 0.5, 1.0, 2.0, combined with mechanism comparison against the models of Glarborg et al. and Li et al. </w:t>
            </w:r>
            <w:r w:rsidR="00C94C31" w:rsidRPr="00FE0F4D">
              <w:rPr>
                <w:highlight w:val="yellow"/>
              </w:rPr>
              <w:t>were conducted</w:t>
            </w:r>
          </w:p>
        </w:tc>
        <w:tc>
          <w:tcPr>
            <w:tcW w:w="2694" w:type="dxa"/>
            <w:vAlign w:val="center"/>
          </w:tcPr>
          <w:p w14:paraId="309C609E" w14:textId="148F9914"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Increasing the CH₄ mole fraction increased reactivity, while increasing the equivalence ratio decreased reactivity. Both detailed mechanisms predicted the measurements reasonably well, and the study also noted that CH₄ promotion was less effective than H₂ addition. Limitation: the work is confined to RCM conditions and binary NH₃/CH₄ blends, so transfer to practical turbulent combustors is not direct. </w:t>
            </w:r>
          </w:p>
        </w:tc>
        <w:tc>
          <w:tcPr>
            <w:tcW w:w="1796" w:type="dxa"/>
            <w:vAlign w:val="center"/>
          </w:tcPr>
          <w:p w14:paraId="7A334DE9"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Extend validation to burner- and engine-relevant systems, include species/NOx measurements, and broaden the range of diluents and pressures to improve applicability beyond controlled auto-ignition experiments. </w:t>
            </w:r>
          </w:p>
        </w:tc>
      </w:tr>
      <w:tr w:rsidR="00670BBE" w:rsidRPr="00092A91" w14:paraId="1C07D8DF"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9F3D5B9" w14:textId="2DA63C4D" w:rsidR="00670BBE" w:rsidRPr="00FE0F4D" w:rsidRDefault="00670BBE" w:rsidP="00670BBE">
            <w:pPr>
              <w:rPr>
                <w:b w:val="0"/>
                <w:bCs w:val="0"/>
                <w:highlight w:val="yellow"/>
              </w:rPr>
            </w:pPr>
            <w:r w:rsidRPr="00FE0F4D">
              <w:rPr>
                <w:b w:val="0"/>
                <w:bCs w:val="0"/>
                <w:highlight w:val="yellow"/>
              </w:rPr>
              <w:t>Liu et al. (2023) examined ignition delay times of highly diluted NH₃/CH₄ mixtures at high temperatures and developed a dedicated kinetic model for those lean, high-dilution conditions</w:t>
            </w:r>
            <w:r w:rsidR="0042035D" w:rsidRPr="00FE0F4D">
              <w:rPr>
                <w:b w:val="0"/>
                <w:bCs w:val="0"/>
                <w:highlight w:val="yellow"/>
              </w:rPr>
              <w:t xml:space="preserve"> [</w:t>
            </w:r>
            <w:r w:rsidR="00CE54B8">
              <w:rPr>
                <w:b w:val="0"/>
                <w:bCs w:val="0"/>
                <w:highlight w:val="yellow"/>
              </w:rPr>
              <w:t>41</w:t>
            </w:r>
            <w:r w:rsidR="0042035D" w:rsidRPr="00FE0F4D">
              <w:rPr>
                <w:b w:val="0"/>
                <w:bCs w:val="0"/>
                <w:highlight w:val="yellow"/>
              </w:rPr>
              <w:t>]</w:t>
            </w:r>
            <w:r w:rsidRPr="00FE0F4D">
              <w:rPr>
                <w:b w:val="0"/>
                <w:bCs w:val="0"/>
                <w:highlight w:val="yellow"/>
              </w:rPr>
              <w:t xml:space="preserve">. </w:t>
            </w:r>
          </w:p>
        </w:tc>
        <w:tc>
          <w:tcPr>
            <w:tcW w:w="2268" w:type="dxa"/>
            <w:shd w:val="clear" w:color="auto" w:fill="auto"/>
            <w:vAlign w:val="center"/>
          </w:tcPr>
          <w:p w14:paraId="7A5B0341" w14:textId="77777777"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Shock-tube measurements of NH₃/CH₄ mixtures diluted 98% in Ar with CH₄ mole fractions of 0%, 10%, and 50%, at ϕ = 0.5, 1.75 and 10 bar, and 1421–2149 K, followed by development and validation of the HUST-NH₃ model against IDTs, laminar flame speeds, and species profiles. </w:t>
            </w:r>
          </w:p>
        </w:tc>
        <w:tc>
          <w:tcPr>
            <w:tcW w:w="2694" w:type="dxa"/>
            <w:shd w:val="clear" w:color="auto" w:fill="auto"/>
            <w:vAlign w:val="center"/>
          </w:tcPr>
          <w:p w14:paraId="1098C7C8" w14:textId="1786D7FC"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The HUST-NH₃ model outperformed the Glarborg, Okafor, and CEU models for the examined NH₃/CH₄ oxidation data. The paper also identified missing or mis-scaled reactions as major causes of deviation in competing models. Limitation: the study used a single lean equivalence ratio and extreme dilution, so the results may underrepresent behavior at richer or less-diluted practical conditions. </w:t>
            </w:r>
          </w:p>
        </w:tc>
        <w:tc>
          <w:tcPr>
            <w:tcW w:w="1796" w:type="dxa"/>
            <w:shd w:val="clear" w:color="auto" w:fill="auto"/>
            <w:vAlign w:val="center"/>
          </w:tcPr>
          <w:p w14:paraId="5034FE2D" w14:textId="77777777"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Add broader equivalence-ratio coverage, lower-dilution cases, and direct emissions/speciation validation in combustor-like environments to reduce the lean-shock-tube bias. </w:t>
            </w:r>
          </w:p>
        </w:tc>
      </w:tr>
      <w:tr w:rsidR="00670BBE" w:rsidRPr="00092A91" w14:paraId="14A02D05" w14:textId="77777777" w:rsidTr="004F49AF">
        <w:tc>
          <w:tcPr>
            <w:cnfStyle w:val="001000000000" w:firstRow="0" w:lastRow="0" w:firstColumn="1" w:lastColumn="0" w:oddVBand="0" w:evenVBand="0" w:oddHBand="0" w:evenHBand="0" w:firstRowFirstColumn="0" w:firstRowLastColumn="0" w:lastRowFirstColumn="0" w:lastRowLastColumn="0"/>
            <w:tcW w:w="2268" w:type="dxa"/>
            <w:vAlign w:val="center"/>
          </w:tcPr>
          <w:p w14:paraId="7417924A" w14:textId="75AB24B4" w:rsidR="00670BBE" w:rsidRPr="00FE0F4D" w:rsidRDefault="00670BBE" w:rsidP="00670BBE">
            <w:pPr>
              <w:rPr>
                <w:b w:val="0"/>
                <w:bCs w:val="0"/>
                <w:highlight w:val="yellow"/>
              </w:rPr>
            </w:pPr>
            <w:r w:rsidRPr="00FE0F4D">
              <w:rPr>
                <w:b w:val="0"/>
                <w:bCs w:val="0"/>
                <w:highlight w:val="yellow"/>
              </w:rPr>
              <w:t>Liao et al. (2022) studied NH₃ auto-</w:t>
            </w:r>
            <w:r w:rsidRPr="00FE0F4D">
              <w:rPr>
                <w:b w:val="0"/>
                <w:bCs w:val="0"/>
                <w:highlight w:val="yellow"/>
              </w:rPr>
              <w:lastRenderedPageBreak/>
              <w:t>ignition enhancement by N₂O and H₂ addition to widen the experimental window for ammonia chemistry and provide new constraints for mechanism development</w:t>
            </w:r>
            <w:r w:rsidR="0042035D" w:rsidRPr="00FE0F4D">
              <w:rPr>
                <w:b w:val="0"/>
                <w:bCs w:val="0"/>
                <w:highlight w:val="yellow"/>
              </w:rPr>
              <w:t xml:space="preserve"> [</w:t>
            </w:r>
            <w:r w:rsidR="00CE54B8">
              <w:rPr>
                <w:b w:val="0"/>
                <w:bCs w:val="0"/>
                <w:highlight w:val="yellow"/>
              </w:rPr>
              <w:t>42</w:t>
            </w:r>
            <w:r w:rsidR="0042035D" w:rsidRPr="00FE0F4D">
              <w:rPr>
                <w:b w:val="0"/>
                <w:bCs w:val="0"/>
                <w:highlight w:val="yellow"/>
              </w:rPr>
              <w:t>]</w:t>
            </w:r>
            <w:r w:rsidRPr="00FE0F4D">
              <w:rPr>
                <w:b w:val="0"/>
                <w:bCs w:val="0"/>
                <w:highlight w:val="yellow"/>
              </w:rPr>
              <w:t>.</w:t>
            </w:r>
          </w:p>
        </w:tc>
        <w:tc>
          <w:tcPr>
            <w:tcW w:w="2268" w:type="dxa"/>
            <w:vAlign w:val="center"/>
          </w:tcPr>
          <w:p w14:paraId="47541253" w14:textId="5998B836" w:rsidR="00670BBE" w:rsidRPr="00FE0F4D" w:rsidRDefault="0000592B"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 xml:space="preserve">Study utilised </w:t>
            </w:r>
            <w:r w:rsidR="00670BBE" w:rsidRPr="00FE0F4D">
              <w:rPr>
                <w:highlight w:val="yellow"/>
              </w:rPr>
              <w:t xml:space="preserve">RCM measurements at 30 </w:t>
            </w:r>
            <w:r w:rsidR="00670BBE" w:rsidRPr="00FE0F4D">
              <w:rPr>
                <w:highlight w:val="yellow"/>
              </w:rPr>
              <w:lastRenderedPageBreak/>
              <w:t>bar and 950–1437 K for pure NH₃, NH₃/N₂O, and NH₃/H₂ mixtures, combined with time-resolved species measurements using fast sampling plus gas chromatography and 0-D CHEMKIN modeling</w:t>
            </w:r>
            <w:r w:rsidRPr="00FE0F4D">
              <w:rPr>
                <w:highlight w:val="yellow"/>
              </w:rPr>
              <w:t>.</w:t>
            </w:r>
          </w:p>
        </w:tc>
        <w:tc>
          <w:tcPr>
            <w:tcW w:w="2694" w:type="dxa"/>
            <w:vAlign w:val="center"/>
          </w:tcPr>
          <w:p w14:paraId="7F4FD44A" w14:textId="6E2AC9B2"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 xml:space="preserve">N₂O and H₂ both substantially lowered the </w:t>
            </w:r>
            <w:r w:rsidRPr="00FE0F4D">
              <w:rPr>
                <w:highlight w:val="yellow"/>
              </w:rPr>
              <w:lastRenderedPageBreak/>
              <w:t>minimum ignition temperature for NH₃; the lowest ignition temperature dropped from 1224 K for pure NH₃ to 1089 K with 50% N₂O and to 950 K with 25% H₂. The study also reported two-stage ignition for NH₃/H₂ mixtures between 1000 and 1140 K. Limitation: although very useful for mechanism refinement, the additive strategy changes the chemistry and is not a direct representation of plain NH₃/air combustion hardware.</w:t>
            </w:r>
          </w:p>
        </w:tc>
        <w:tc>
          <w:tcPr>
            <w:tcW w:w="1796" w:type="dxa"/>
            <w:vAlign w:val="center"/>
          </w:tcPr>
          <w:p w14:paraId="3490086E"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 xml:space="preserve">Future work could validate </w:t>
            </w:r>
            <w:r w:rsidRPr="00FE0F4D">
              <w:rPr>
                <w:highlight w:val="yellow"/>
              </w:rPr>
              <w:lastRenderedPageBreak/>
              <w:t>the updated mechanism in plain NH₃/air, NH₃/CH₄, and flow-reactor or flame systems so that the additive-assisted constraints are tested against more application-relevant combustion modes.</w:t>
            </w:r>
          </w:p>
        </w:tc>
      </w:tr>
      <w:tr w:rsidR="00670BBE" w:rsidRPr="00092A91" w14:paraId="57F32CBF"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FEBD01D" w14:textId="5BB99746" w:rsidR="00670BBE" w:rsidRPr="00FE0F4D" w:rsidRDefault="00670BBE" w:rsidP="00670BBE">
            <w:pPr>
              <w:rPr>
                <w:b w:val="0"/>
                <w:bCs w:val="0"/>
                <w:highlight w:val="yellow"/>
              </w:rPr>
            </w:pPr>
            <w:r w:rsidRPr="00FE0F4D">
              <w:rPr>
                <w:b w:val="0"/>
                <w:bCs w:val="0"/>
                <w:highlight w:val="yellow"/>
              </w:rPr>
              <w:lastRenderedPageBreak/>
              <w:t>Liu et al. (2024) investigated ignition delay times and kinetic behavior of ammonia–natural gas blends, recognizing that real NG is not identical to pure methane</w:t>
            </w:r>
            <w:r w:rsidR="0042035D" w:rsidRPr="00FE0F4D">
              <w:rPr>
                <w:b w:val="0"/>
                <w:bCs w:val="0"/>
                <w:highlight w:val="yellow"/>
              </w:rPr>
              <w:t xml:space="preserve"> [</w:t>
            </w:r>
            <w:r w:rsidR="00CE54B8">
              <w:rPr>
                <w:b w:val="0"/>
                <w:bCs w:val="0"/>
                <w:highlight w:val="yellow"/>
              </w:rPr>
              <w:t>43</w:t>
            </w:r>
            <w:r w:rsidR="0042035D" w:rsidRPr="00FE0F4D">
              <w:rPr>
                <w:b w:val="0"/>
                <w:bCs w:val="0"/>
                <w:highlight w:val="yellow"/>
              </w:rPr>
              <w:t>]</w:t>
            </w:r>
            <w:r w:rsidRPr="00FE0F4D">
              <w:rPr>
                <w:b w:val="0"/>
                <w:bCs w:val="0"/>
                <w:highlight w:val="yellow"/>
              </w:rPr>
              <w:t xml:space="preserve">. </w:t>
            </w:r>
          </w:p>
        </w:tc>
        <w:tc>
          <w:tcPr>
            <w:tcW w:w="2268" w:type="dxa"/>
            <w:shd w:val="clear" w:color="auto" w:fill="auto"/>
            <w:vAlign w:val="center"/>
          </w:tcPr>
          <w:p w14:paraId="749BC452" w14:textId="13CDA0D5"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High-pressure shock-tube study with accompanying chemical kinetic analysis for NH₃–NG blends; the </w:t>
            </w:r>
            <w:r w:rsidR="0000592B" w:rsidRPr="00FE0F4D">
              <w:rPr>
                <w:highlight w:val="yellow"/>
              </w:rPr>
              <w:t>study</w:t>
            </w:r>
            <w:r w:rsidRPr="00FE0F4D">
              <w:rPr>
                <w:highlight w:val="yellow"/>
              </w:rPr>
              <w:t xml:space="preserve"> explicitly compared NH₃–NG behavior with NH₃–CH₄ behavior. </w:t>
            </w:r>
          </w:p>
        </w:tc>
        <w:tc>
          <w:tcPr>
            <w:tcW w:w="2694" w:type="dxa"/>
            <w:shd w:val="clear" w:color="auto" w:fill="auto"/>
            <w:vAlign w:val="center"/>
          </w:tcPr>
          <w:p w14:paraId="16C76B30" w14:textId="040FA145"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The reported reactivity order was 100% NH₃ &gt; 50% NH₃–50% CH₄ &gt; 50% NH₃–50% NG &gt; 100% NG in terms of ignition delay, meaning 100% NG was most reactive and pure NH₃ was least reactive. The paper also indicates that NH₃–NG blends had longer IDTs than comparable NH₃–CH₄ blends, showing that using methane alone can overestimate the reactivity of real NG blends. Limitation: the study is centered on shock-tube ignition behavior, so flame stability, emissions, and burner-level transport effects are not directly resolved. </w:t>
            </w:r>
          </w:p>
        </w:tc>
        <w:tc>
          <w:tcPr>
            <w:tcW w:w="1796" w:type="dxa"/>
            <w:shd w:val="clear" w:color="auto" w:fill="auto"/>
            <w:vAlign w:val="center"/>
          </w:tcPr>
          <w:p w14:paraId="7B67CB67" w14:textId="77777777"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Pair the kinetic analysis with laminar flame speed, NOx, and burner/engine tests using actual NG compositions from different sources to improve real-world representativeness. </w:t>
            </w:r>
          </w:p>
        </w:tc>
      </w:tr>
      <w:tr w:rsidR="00670BBE" w:rsidRPr="00092A91" w14:paraId="6A120847" w14:textId="77777777" w:rsidTr="004F49AF">
        <w:tc>
          <w:tcPr>
            <w:cnfStyle w:val="001000000000" w:firstRow="0" w:lastRow="0" w:firstColumn="1" w:lastColumn="0" w:oddVBand="0" w:evenVBand="0" w:oddHBand="0" w:evenHBand="0" w:firstRowFirstColumn="0" w:firstRowLastColumn="0" w:lastRowFirstColumn="0" w:lastRowLastColumn="0"/>
            <w:tcW w:w="2268" w:type="dxa"/>
            <w:vAlign w:val="center"/>
          </w:tcPr>
          <w:p w14:paraId="27087ED2" w14:textId="50C70BE5" w:rsidR="00670BBE" w:rsidRPr="00FE0F4D" w:rsidRDefault="00670BBE" w:rsidP="00670BBE">
            <w:pPr>
              <w:rPr>
                <w:b w:val="0"/>
                <w:bCs w:val="0"/>
                <w:highlight w:val="yellow"/>
              </w:rPr>
            </w:pPr>
            <w:r w:rsidRPr="00FE0F4D">
              <w:rPr>
                <w:b w:val="0"/>
                <w:bCs w:val="0"/>
                <w:highlight w:val="yellow"/>
              </w:rPr>
              <w:t xml:space="preserve">Baker et al. (2023) explored hydrogen/ammonia/natural-gas fuel oxidation to obtain </w:t>
            </w:r>
            <w:r w:rsidRPr="00FE0F4D">
              <w:rPr>
                <w:b w:val="0"/>
                <w:bCs w:val="0"/>
                <w:highlight w:val="yellow"/>
              </w:rPr>
              <w:lastRenderedPageBreak/>
              <w:t>ignition and CO-formation data useful for gas-turbine-oriented kinetic-model improvement</w:t>
            </w:r>
            <w:r w:rsidR="0042035D" w:rsidRPr="00FE0F4D">
              <w:rPr>
                <w:b w:val="0"/>
                <w:bCs w:val="0"/>
                <w:highlight w:val="yellow"/>
              </w:rPr>
              <w:t xml:space="preserve"> [</w:t>
            </w:r>
            <w:r w:rsidR="00CE54B8">
              <w:rPr>
                <w:b w:val="0"/>
                <w:bCs w:val="0"/>
                <w:highlight w:val="yellow"/>
              </w:rPr>
              <w:t>44</w:t>
            </w:r>
            <w:r w:rsidR="0042035D" w:rsidRPr="00FE0F4D">
              <w:rPr>
                <w:b w:val="0"/>
                <w:bCs w:val="0"/>
                <w:highlight w:val="yellow"/>
              </w:rPr>
              <w:t>]</w:t>
            </w:r>
            <w:r w:rsidRPr="00FE0F4D">
              <w:rPr>
                <w:b w:val="0"/>
                <w:bCs w:val="0"/>
                <w:highlight w:val="yellow"/>
              </w:rPr>
              <w:t xml:space="preserve">. </w:t>
            </w:r>
          </w:p>
        </w:tc>
        <w:tc>
          <w:tcPr>
            <w:tcW w:w="2268" w:type="dxa"/>
            <w:vAlign w:val="center"/>
          </w:tcPr>
          <w:p w14:paraId="0BF5F331" w14:textId="07F41F8E"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S</w:t>
            </w:r>
            <w:r w:rsidR="0000592B" w:rsidRPr="00FE0F4D">
              <w:rPr>
                <w:highlight w:val="yellow"/>
              </w:rPr>
              <w:t>tudy conducted s</w:t>
            </w:r>
            <w:r w:rsidRPr="00FE0F4D">
              <w:rPr>
                <w:highlight w:val="yellow"/>
              </w:rPr>
              <w:t xml:space="preserve">hock-tube experiments at 1200–1800 K and an average pressure of </w:t>
            </w:r>
            <w:r w:rsidRPr="00FE0F4D">
              <w:rPr>
                <w:highlight w:val="yellow"/>
              </w:rPr>
              <w:lastRenderedPageBreak/>
              <w:t xml:space="preserve">about 2.2 atm, using OH* chemiluminescence for ignition and laser absorption spectroscopy for CO time histories, followed by comparison with GRI 3.0 and a new UCF 2022 mechanism in CHEMKIN-Pro. </w:t>
            </w:r>
          </w:p>
        </w:tc>
        <w:tc>
          <w:tcPr>
            <w:tcW w:w="2694" w:type="dxa"/>
            <w:vAlign w:val="center"/>
          </w:tcPr>
          <w:p w14:paraId="757F5B6A" w14:textId="1874CC3F"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 xml:space="preserve">Both models captured trends for natural gas and ammonia mixtures, but GRI 3.0 failed for ammonia–hydrogen </w:t>
            </w:r>
            <w:r w:rsidRPr="00FE0F4D">
              <w:rPr>
                <w:highlight w:val="yellow"/>
              </w:rPr>
              <w:lastRenderedPageBreak/>
              <w:t xml:space="preserve">ignition, whereas the UCF 2022 mechanism reproduced those IDTs within experimental uncertainty. Limitation: the pressure level is relatively low compared with many practical gas-turbine combustors, and most mixtures were tested near ϕ = 1, which narrows the operating envelope. </w:t>
            </w:r>
          </w:p>
        </w:tc>
        <w:tc>
          <w:tcPr>
            <w:tcW w:w="1796" w:type="dxa"/>
            <w:vAlign w:val="center"/>
          </w:tcPr>
          <w:p w14:paraId="31E2EFB0"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Future studies should test higher pressures, wider equivalence-</w:t>
            </w:r>
            <w:r w:rsidRPr="00FE0F4D">
              <w:rPr>
                <w:highlight w:val="yellow"/>
              </w:rPr>
              <w:lastRenderedPageBreak/>
              <w:t xml:space="preserve">ratio ranges, and more application-specific fuel compositions to strengthen model robustness for industrial combustion systems. </w:t>
            </w:r>
          </w:p>
        </w:tc>
      </w:tr>
      <w:tr w:rsidR="00670BBE" w:rsidRPr="00092A91" w14:paraId="0FBE3EDA"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D487B9" w14:textId="2DF5CC7F" w:rsidR="00670BBE" w:rsidRPr="00FE0F4D" w:rsidRDefault="00670BBE" w:rsidP="00670BBE">
            <w:pPr>
              <w:rPr>
                <w:b w:val="0"/>
                <w:bCs w:val="0"/>
                <w:highlight w:val="yellow"/>
              </w:rPr>
            </w:pPr>
            <w:proofErr w:type="gramStart"/>
            <w:r w:rsidRPr="00FE0F4D">
              <w:rPr>
                <w:b w:val="0"/>
                <w:bCs w:val="0"/>
                <w:highlight w:val="yellow"/>
              </w:rPr>
              <w:lastRenderedPageBreak/>
              <w:t>Awad  et al.</w:t>
            </w:r>
            <w:proofErr w:type="gramEnd"/>
            <w:r w:rsidRPr="00FE0F4D">
              <w:rPr>
                <w:b w:val="0"/>
                <w:bCs w:val="0"/>
                <w:highlight w:val="yellow"/>
              </w:rPr>
              <w:t xml:space="preserve"> (2023) reviewed the combustion characteristics, safety aspects, and low-NOx strategies for NH₃/H₂ blends as carbon-free fuels</w:t>
            </w:r>
            <w:r w:rsidR="0042035D" w:rsidRPr="00FE0F4D">
              <w:rPr>
                <w:b w:val="0"/>
                <w:bCs w:val="0"/>
                <w:highlight w:val="yellow"/>
              </w:rPr>
              <w:t xml:space="preserve"> [</w:t>
            </w:r>
            <w:r w:rsidR="00CE54B8">
              <w:rPr>
                <w:b w:val="0"/>
                <w:bCs w:val="0"/>
                <w:highlight w:val="yellow"/>
              </w:rPr>
              <w:t>45</w:t>
            </w:r>
            <w:r w:rsidR="0042035D" w:rsidRPr="00FE0F4D">
              <w:rPr>
                <w:b w:val="0"/>
                <w:bCs w:val="0"/>
                <w:highlight w:val="yellow"/>
              </w:rPr>
              <w:t>]</w:t>
            </w:r>
            <w:r w:rsidRPr="00FE0F4D">
              <w:rPr>
                <w:b w:val="0"/>
                <w:bCs w:val="0"/>
                <w:highlight w:val="yellow"/>
              </w:rPr>
              <w:t xml:space="preserve">. </w:t>
            </w:r>
          </w:p>
        </w:tc>
        <w:tc>
          <w:tcPr>
            <w:tcW w:w="2268" w:type="dxa"/>
            <w:shd w:val="clear" w:color="auto" w:fill="auto"/>
            <w:vAlign w:val="center"/>
          </w:tcPr>
          <w:p w14:paraId="0467AEAF" w14:textId="4BE7F8AE" w:rsidR="00670BBE" w:rsidRPr="00FE0F4D" w:rsidRDefault="0000592B"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Study is a n</w:t>
            </w:r>
            <w:r w:rsidR="00670BBE" w:rsidRPr="00FE0F4D">
              <w:rPr>
                <w:highlight w:val="yellow"/>
              </w:rPr>
              <w:t xml:space="preserve">arrative review covering NH₃-assisted H₂ safety behavior, in-situ NH₃ dissociation, fundamental properties, combustion characterization, low-NOx techniques, and remaining challenges. </w:t>
            </w:r>
          </w:p>
        </w:tc>
        <w:tc>
          <w:tcPr>
            <w:tcW w:w="2694" w:type="dxa"/>
            <w:shd w:val="clear" w:color="auto" w:fill="auto"/>
            <w:vAlign w:val="center"/>
          </w:tcPr>
          <w:p w14:paraId="18A52753" w14:textId="460D6DD9"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The review argues that H₂ addition can improve ignition and flammability and help make NH₃ use more practical, while also highlighting the ongoing challenge of low-NOx NH₃/H₂ combustion. </w:t>
            </w:r>
            <w:r w:rsidR="0000592B" w:rsidRPr="00FE0F4D">
              <w:rPr>
                <w:highlight w:val="yellow"/>
              </w:rPr>
              <w:t>Li</w:t>
            </w:r>
            <w:r w:rsidRPr="00FE0F4D">
              <w:rPr>
                <w:highlight w:val="yellow"/>
              </w:rPr>
              <w:t xml:space="preserve">mitation: as a review, its conclusions depend on the consistency and quality of prior studies, which vary widely in burner type, pressure, and diagnostics. </w:t>
            </w:r>
          </w:p>
        </w:tc>
        <w:tc>
          <w:tcPr>
            <w:tcW w:w="1796" w:type="dxa"/>
            <w:shd w:val="clear" w:color="auto" w:fill="auto"/>
            <w:vAlign w:val="center"/>
          </w:tcPr>
          <w:p w14:paraId="12E25407" w14:textId="6E00AA74"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A more explicitly systematic review structure, with clearer condition-by-condition comparison and quantitative synthesis, would reduce narrative-selection bias and sharpen engineering </w:t>
            </w:r>
            <w:r w:rsidR="0000592B" w:rsidRPr="00FE0F4D">
              <w:rPr>
                <w:highlight w:val="yellow"/>
              </w:rPr>
              <w:t>applicability</w:t>
            </w:r>
            <w:r w:rsidRPr="00FE0F4D">
              <w:rPr>
                <w:highlight w:val="yellow"/>
              </w:rPr>
              <w:t xml:space="preserve">. </w:t>
            </w:r>
          </w:p>
        </w:tc>
      </w:tr>
      <w:tr w:rsidR="00670BBE" w:rsidRPr="00092A91" w14:paraId="3FA83C3A" w14:textId="77777777" w:rsidTr="004F49AF">
        <w:tc>
          <w:tcPr>
            <w:cnfStyle w:val="001000000000" w:firstRow="0" w:lastRow="0" w:firstColumn="1" w:lastColumn="0" w:oddVBand="0" w:evenVBand="0" w:oddHBand="0" w:evenHBand="0" w:firstRowFirstColumn="0" w:firstRowLastColumn="0" w:lastRowFirstColumn="0" w:lastRowLastColumn="0"/>
            <w:tcW w:w="2268" w:type="dxa"/>
            <w:vAlign w:val="center"/>
          </w:tcPr>
          <w:p w14:paraId="72ACF213" w14:textId="0ED1946F" w:rsidR="00670BBE" w:rsidRPr="00FE0F4D" w:rsidRDefault="00670BBE" w:rsidP="00670BBE">
            <w:pPr>
              <w:rPr>
                <w:b w:val="0"/>
                <w:bCs w:val="0"/>
                <w:highlight w:val="yellow"/>
              </w:rPr>
            </w:pPr>
            <w:r w:rsidRPr="00FE0F4D">
              <w:rPr>
                <w:b w:val="0"/>
                <w:bCs w:val="0"/>
                <w:highlight w:val="yellow"/>
              </w:rPr>
              <w:t>Wei et al. (2025) reviewed recent work on NH₃/CH₄ blended-fuel combustion, focusing on ignition, flame propagation, flame stabilization, and NOx formation mechanisms. It emphasizes the role of H, O, and OH radicals and also discusses conventional diagnostics together with PLIF-based NO/OH detection</w:t>
            </w:r>
            <w:r w:rsidR="0042035D" w:rsidRPr="00FE0F4D">
              <w:rPr>
                <w:b w:val="0"/>
                <w:bCs w:val="0"/>
                <w:highlight w:val="yellow"/>
              </w:rPr>
              <w:t xml:space="preserve"> [</w:t>
            </w:r>
            <w:r w:rsidR="00CE54B8">
              <w:rPr>
                <w:b w:val="0"/>
                <w:bCs w:val="0"/>
                <w:highlight w:val="yellow"/>
              </w:rPr>
              <w:t>46</w:t>
            </w:r>
            <w:r w:rsidR="0042035D" w:rsidRPr="00FE0F4D">
              <w:rPr>
                <w:b w:val="0"/>
                <w:bCs w:val="0"/>
                <w:highlight w:val="yellow"/>
              </w:rPr>
              <w:t>]</w:t>
            </w:r>
            <w:r w:rsidRPr="00FE0F4D">
              <w:rPr>
                <w:b w:val="0"/>
                <w:bCs w:val="0"/>
                <w:highlight w:val="yellow"/>
              </w:rPr>
              <w:t>.</w:t>
            </w:r>
          </w:p>
        </w:tc>
        <w:tc>
          <w:tcPr>
            <w:tcW w:w="2268" w:type="dxa"/>
            <w:vAlign w:val="center"/>
          </w:tcPr>
          <w:p w14:paraId="6FCFB11F"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Narrative review of recent experimental and numerical studies on ammonia/methane blended-fuel combustion and NOx pathways.</w:t>
            </w:r>
          </w:p>
        </w:tc>
        <w:tc>
          <w:tcPr>
            <w:tcW w:w="2694" w:type="dxa"/>
            <w:vAlign w:val="center"/>
          </w:tcPr>
          <w:p w14:paraId="0DCAD399" w14:textId="406F31F1" w:rsidR="00670BBE" w:rsidRPr="00FE0F4D" w:rsidRDefault="00BA1F5B"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The study highlights are</w:t>
            </w:r>
            <w:r w:rsidR="00670BBE" w:rsidRPr="00FE0F4D">
              <w:rPr>
                <w:highlight w:val="yellow"/>
              </w:rPr>
              <w:t xml:space="preserve"> useful for synthesizing mechanisms and diagnostics, but as a review it is dependent on the quality and consistency of prior studies; it does not generate new primary data, so conclusions may inherit variations in burner type, pressure, equivalence ratio, and kinetics models across the literature. </w:t>
            </w:r>
          </w:p>
        </w:tc>
        <w:tc>
          <w:tcPr>
            <w:tcW w:w="1796" w:type="dxa"/>
            <w:vAlign w:val="center"/>
          </w:tcPr>
          <w:p w14:paraId="39244643"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A more transparent systematic-review protocol, explicit study-selection criteria, and side-by-side comparison of conditions such as pressure, equivalence ratio, and blending ratio would reduce narrative-selection bias and improve reproducibility.</w:t>
            </w:r>
          </w:p>
        </w:tc>
      </w:tr>
      <w:tr w:rsidR="00670BBE" w:rsidRPr="00092A91" w14:paraId="14C33E02"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341B4647" w14:textId="7AA446EE" w:rsidR="00670BBE" w:rsidRPr="00FE0F4D" w:rsidRDefault="00670BBE" w:rsidP="00670BBE">
            <w:pPr>
              <w:rPr>
                <w:b w:val="0"/>
                <w:bCs w:val="0"/>
                <w:highlight w:val="yellow"/>
              </w:rPr>
            </w:pPr>
            <w:r w:rsidRPr="00FE0F4D">
              <w:rPr>
                <w:b w:val="0"/>
                <w:bCs w:val="0"/>
                <w:highlight w:val="yellow"/>
              </w:rPr>
              <w:lastRenderedPageBreak/>
              <w:t>Du et al. (2023) investigated NOx formation and inhibition during combustion of NH₃/CH₄ and NH₃/CO mixtures, with attention to ammonia ratio, excess-air coefficient, temperature, residence time, and fuel concentration</w:t>
            </w:r>
            <w:r w:rsidR="0042035D" w:rsidRPr="00FE0F4D">
              <w:rPr>
                <w:b w:val="0"/>
                <w:bCs w:val="0"/>
                <w:highlight w:val="yellow"/>
              </w:rPr>
              <w:t xml:space="preserve"> [</w:t>
            </w:r>
            <w:r w:rsidR="00CE54B8">
              <w:rPr>
                <w:b w:val="0"/>
                <w:bCs w:val="0"/>
                <w:highlight w:val="yellow"/>
              </w:rPr>
              <w:t>47</w:t>
            </w:r>
            <w:r w:rsidR="0042035D" w:rsidRPr="00FE0F4D">
              <w:rPr>
                <w:b w:val="0"/>
                <w:bCs w:val="0"/>
                <w:highlight w:val="yellow"/>
              </w:rPr>
              <w:t>]</w:t>
            </w:r>
            <w:r w:rsidRPr="00FE0F4D">
              <w:rPr>
                <w:b w:val="0"/>
                <w:bCs w:val="0"/>
                <w:highlight w:val="yellow"/>
              </w:rPr>
              <w:t>.</w:t>
            </w:r>
          </w:p>
        </w:tc>
        <w:tc>
          <w:tcPr>
            <w:tcW w:w="2268" w:type="dxa"/>
            <w:shd w:val="clear" w:color="auto" w:fill="auto"/>
            <w:vAlign w:val="center"/>
          </w:tcPr>
          <w:p w14:paraId="1563D708" w14:textId="1138F8C3"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Experimental high-temperature furnace reaction system using NH₃/CH₄/Ar and NH₃/CO/Ar mixtures under controlled operating conditions. </w:t>
            </w:r>
          </w:p>
        </w:tc>
        <w:tc>
          <w:tcPr>
            <w:tcW w:w="2694" w:type="dxa"/>
            <w:shd w:val="clear" w:color="auto" w:fill="auto"/>
            <w:vAlign w:val="center"/>
          </w:tcPr>
          <w:p w14:paraId="323CFB17" w14:textId="299B1ADE" w:rsidR="00670BBE" w:rsidRPr="00FE0F4D" w:rsidRDefault="0000592B"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Study r</w:t>
            </w:r>
            <w:r w:rsidR="00670BBE" w:rsidRPr="00FE0F4D">
              <w:rPr>
                <w:highlight w:val="yellow"/>
              </w:rPr>
              <w:t>eported that when α ≥ 1, NOx first increased and then decreased with increasing ammonia share; from 900–1500 °C, NOx decreased with increasing temperature; and NH₃/CH₄ and NH₃/CO cases emitted more NOx than pure ammonia combustion. Limitation: the reactor setup is informative mechanistically, but it may not fully represent practical turbulent combustors or engines.</w:t>
            </w:r>
          </w:p>
        </w:tc>
        <w:tc>
          <w:tcPr>
            <w:tcW w:w="1796" w:type="dxa"/>
            <w:shd w:val="clear" w:color="auto" w:fill="auto"/>
            <w:vAlign w:val="center"/>
          </w:tcPr>
          <w:p w14:paraId="68796922" w14:textId="77777777"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Extending the work to practical burners/engines, broader pressure ranges, and validated kinetic modeling would improve external validity and reduce configuration-specific bias.</w:t>
            </w:r>
          </w:p>
        </w:tc>
      </w:tr>
      <w:tr w:rsidR="00670BBE" w:rsidRPr="00092A91" w14:paraId="0E39CAE8" w14:textId="77777777" w:rsidTr="004F49AF">
        <w:tc>
          <w:tcPr>
            <w:cnfStyle w:val="001000000000" w:firstRow="0" w:lastRow="0" w:firstColumn="1" w:lastColumn="0" w:oddVBand="0" w:evenVBand="0" w:oddHBand="0" w:evenHBand="0" w:firstRowFirstColumn="0" w:firstRowLastColumn="0" w:lastRowFirstColumn="0" w:lastRowLastColumn="0"/>
            <w:tcW w:w="2268" w:type="dxa"/>
            <w:vAlign w:val="center"/>
          </w:tcPr>
          <w:p w14:paraId="212E817C" w14:textId="55792929" w:rsidR="00670BBE" w:rsidRPr="00FE0F4D" w:rsidRDefault="00670BBE" w:rsidP="00670BBE">
            <w:pPr>
              <w:rPr>
                <w:b w:val="0"/>
                <w:bCs w:val="0"/>
                <w:highlight w:val="yellow"/>
              </w:rPr>
            </w:pPr>
            <w:r w:rsidRPr="00FE0F4D">
              <w:rPr>
                <w:b w:val="0"/>
                <w:bCs w:val="0"/>
                <w:highlight w:val="yellow"/>
              </w:rPr>
              <w:t>Mashruk et al. (2024) synthesized recent knowledge on NOx and N₂O emissions from ammonia combustion across flames, burners, furnaces, gas turbines, and engines, including the effects of equivalence ratio, pressure, temperature, and fuel blending</w:t>
            </w:r>
            <w:r w:rsidR="0042035D" w:rsidRPr="00FE0F4D">
              <w:rPr>
                <w:b w:val="0"/>
                <w:bCs w:val="0"/>
                <w:highlight w:val="yellow"/>
              </w:rPr>
              <w:t xml:space="preserve"> [</w:t>
            </w:r>
            <w:r w:rsidR="00CE54B8">
              <w:rPr>
                <w:b w:val="0"/>
                <w:bCs w:val="0"/>
                <w:highlight w:val="yellow"/>
              </w:rPr>
              <w:t>48</w:t>
            </w:r>
            <w:r w:rsidR="0042035D" w:rsidRPr="00FE0F4D">
              <w:rPr>
                <w:b w:val="0"/>
                <w:bCs w:val="0"/>
                <w:highlight w:val="yellow"/>
              </w:rPr>
              <w:t>]</w:t>
            </w:r>
            <w:r w:rsidRPr="00FE0F4D">
              <w:rPr>
                <w:b w:val="0"/>
                <w:bCs w:val="0"/>
                <w:highlight w:val="yellow"/>
              </w:rPr>
              <w:t>.</w:t>
            </w:r>
          </w:p>
        </w:tc>
        <w:tc>
          <w:tcPr>
            <w:tcW w:w="2268" w:type="dxa"/>
            <w:vAlign w:val="center"/>
          </w:tcPr>
          <w:p w14:paraId="102A32B7" w14:textId="04DC2205" w:rsidR="00670BBE" w:rsidRPr="00FE0F4D" w:rsidRDefault="00BA1F5B"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Study technique involve c</w:t>
            </w:r>
            <w:r w:rsidR="00670BBE" w:rsidRPr="00FE0F4D">
              <w:rPr>
                <w:highlight w:val="yellow"/>
              </w:rPr>
              <w:t xml:space="preserve">omprehensive review of experimental, computational, and mechanism-development studies, including discussion of mitigation strategies such as rich operation, staged combustion, MILD combustion, plasma assistance, and improved kinetics/CFD. </w:t>
            </w:r>
          </w:p>
        </w:tc>
        <w:tc>
          <w:tcPr>
            <w:tcW w:w="2694" w:type="dxa"/>
            <w:vAlign w:val="center"/>
          </w:tcPr>
          <w:p w14:paraId="3DE84097"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Strong overview paper, but its breadth means evidence comes from many heterogeneous platforms and conditions, which can blur comparison across studies. It concludes that richer blends can suppress NO through increased NH</w:t>
            </w:r>
            <w:r w:rsidRPr="00FE0F4D">
              <w:rPr>
                <w:rFonts w:ascii="Arial" w:hAnsi="Arial" w:cs="Arial"/>
                <w:highlight w:val="yellow"/>
              </w:rPr>
              <w:t>ᵢ</w:t>
            </w:r>
            <w:r w:rsidRPr="00FE0F4D">
              <w:rPr>
                <w:highlight w:val="yellow"/>
              </w:rPr>
              <w:t xml:space="preserve"> radicals, while further work is still needed on mechanisms, models, and stability limits. </w:t>
            </w:r>
          </w:p>
        </w:tc>
        <w:tc>
          <w:tcPr>
            <w:tcW w:w="1796" w:type="dxa"/>
            <w:vAlign w:val="center"/>
          </w:tcPr>
          <w:p w14:paraId="1202BDD8"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A structured comparison by combustor type, pressure level, fuel blend, and NOx metric, plus quantitative meta-analysis where possible, would reduce heterogeneity bias and sharpen engineering guidance.</w:t>
            </w:r>
          </w:p>
        </w:tc>
      </w:tr>
      <w:tr w:rsidR="00670BBE" w:rsidRPr="00092A91" w14:paraId="2DA96A1E"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A29EC0A" w14:textId="1464E65C" w:rsidR="00670BBE" w:rsidRPr="00FE0F4D" w:rsidRDefault="00670BBE" w:rsidP="00670BBE">
            <w:pPr>
              <w:rPr>
                <w:b w:val="0"/>
                <w:bCs w:val="0"/>
                <w:highlight w:val="yellow"/>
              </w:rPr>
            </w:pPr>
            <w:r w:rsidRPr="00FE0F4D">
              <w:rPr>
                <w:b w:val="0"/>
                <w:bCs w:val="0"/>
                <w:highlight w:val="yellow"/>
              </w:rPr>
              <w:t>Shimokuri et al. (2025) examined low-NOx NH₃/CH₄ combustion with highly preheated air for industrial-heating conditions in a furnace environment</w:t>
            </w:r>
            <w:r w:rsidR="0042035D" w:rsidRPr="00FE0F4D">
              <w:rPr>
                <w:b w:val="0"/>
                <w:bCs w:val="0"/>
                <w:highlight w:val="yellow"/>
              </w:rPr>
              <w:t xml:space="preserve"> [</w:t>
            </w:r>
            <w:r w:rsidR="00CE54B8">
              <w:rPr>
                <w:b w:val="0"/>
                <w:bCs w:val="0"/>
                <w:highlight w:val="yellow"/>
              </w:rPr>
              <w:t>49</w:t>
            </w:r>
            <w:r w:rsidR="0042035D" w:rsidRPr="00FE0F4D">
              <w:rPr>
                <w:b w:val="0"/>
                <w:bCs w:val="0"/>
                <w:highlight w:val="yellow"/>
              </w:rPr>
              <w:t>]</w:t>
            </w:r>
            <w:r w:rsidRPr="00FE0F4D">
              <w:rPr>
                <w:b w:val="0"/>
                <w:bCs w:val="0"/>
                <w:highlight w:val="yellow"/>
              </w:rPr>
              <w:t>.</w:t>
            </w:r>
          </w:p>
        </w:tc>
        <w:tc>
          <w:tcPr>
            <w:tcW w:w="2268" w:type="dxa"/>
            <w:shd w:val="clear" w:color="auto" w:fill="auto"/>
            <w:vAlign w:val="center"/>
          </w:tcPr>
          <w:p w14:paraId="15511999" w14:textId="77777777"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Bench-scale furnace experiment with about 1000 °C inlet air, 1200 °C furnace atmosphere, 40 kW thermal input, and a fuel blend of 30% NH₃ / 70% CH₄ by LHV; includes staged NH₃ injection through an additional nozzle system. </w:t>
            </w:r>
          </w:p>
        </w:tc>
        <w:tc>
          <w:tcPr>
            <w:tcW w:w="2694" w:type="dxa"/>
            <w:shd w:val="clear" w:color="auto" w:fill="auto"/>
            <w:vAlign w:val="center"/>
          </w:tcPr>
          <w:p w14:paraId="634FAD84" w14:textId="3760C646" w:rsidR="00670BBE" w:rsidRPr="00FE0F4D" w:rsidRDefault="00BA1F5B"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Study r</w:t>
            </w:r>
            <w:r w:rsidR="00670BBE" w:rsidRPr="00FE0F4D">
              <w:rPr>
                <w:highlight w:val="yellow"/>
              </w:rPr>
              <w:t xml:space="preserve">eported that direct NH₃ burner injection produced &gt;1000 ppm NOx, while downstream NH₃ injection into a low-O₂ region reduced NOx to 464 ppm and then to 160 ppm at the farthest injection location; unburned NH₃ and N₂O were not detected in the examined cases. Likely bias: results are promising but tied to one furnace geometry, one </w:t>
            </w:r>
            <w:r w:rsidR="00670BBE" w:rsidRPr="00FE0F4D">
              <w:rPr>
                <w:highlight w:val="yellow"/>
              </w:rPr>
              <w:lastRenderedPageBreak/>
              <w:t xml:space="preserve">main blend ratio, and one thermal-input class. </w:t>
            </w:r>
          </w:p>
        </w:tc>
        <w:tc>
          <w:tcPr>
            <w:tcW w:w="1796" w:type="dxa"/>
            <w:shd w:val="clear" w:color="auto" w:fill="auto"/>
            <w:vAlign w:val="center"/>
          </w:tcPr>
          <w:p w14:paraId="02C07DDE" w14:textId="77777777"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lastRenderedPageBreak/>
              <w:t>Testing multiple blend ratios, furnace scales, residence times, and oxygen-field distributions would reduce geometry-specific bias and improve scale-up confidence.</w:t>
            </w:r>
          </w:p>
        </w:tc>
      </w:tr>
      <w:tr w:rsidR="00670BBE" w:rsidRPr="00092A91" w14:paraId="0EB1EAA8" w14:textId="77777777" w:rsidTr="004F49AF">
        <w:tc>
          <w:tcPr>
            <w:cnfStyle w:val="001000000000" w:firstRow="0" w:lastRow="0" w:firstColumn="1" w:lastColumn="0" w:oddVBand="0" w:evenVBand="0" w:oddHBand="0" w:evenHBand="0" w:firstRowFirstColumn="0" w:firstRowLastColumn="0" w:lastRowFirstColumn="0" w:lastRowLastColumn="0"/>
            <w:tcW w:w="2268" w:type="dxa"/>
            <w:vAlign w:val="center"/>
          </w:tcPr>
          <w:p w14:paraId="5758CAC7" w14:textId="407410FF" w:rsidR="00670BBE" w:rsidRPr="00FE0F4D" w:rsidRDefault="00670BBE" w:rsidP="00670BBE">
            <w:pPr>
              <w:rPr>
                <w:b w:val="0"/>
                <w:bCs w:val="0"/>
                <w:highlight w:val="yellow"/>
              </w:rPr>
            </w:pPr>
            <w:r w:rsidRPr="00FE0F4D">
              <w:rPr>
                <w:b w:val="0"/>
                <w:bCs w:val="0"/>
                <w:highlight w:val="yellow"/>
              </w:rPr>
              <w:lastRenderedPageBreak/>
              <w:t>Ariemma et al. (2022) studied ammonia/methane combustion under MILD combustion conditions with emphasis on stability limits and pollutant emissions</w:t>
            </w:r>
            <w:r w:rsidR="0042035D" w:rsidRPr="00FE0F4D">
              <w:rPr>
                <w:b w:val="0"/>
                <w:bCs w:val="0"/>
                <w:highlight w:val="yellow"/>
              </w:rPr>
              <w:t xml:space="preserve"> [</w:t>
            </w:r>
            <w:r w:rsidR="00CE54B8">
              <w:rPr>
                <w:b w:val="0"/>
                <w:bCs w:val="0"/>
                <w:highlight w:val="yellow"/>
              </w:rPr>
              <w:t>50</w:t>
            </w:r>
            <w:r w:rsidR="0042035D" w:rsidRPr="00FE0F4D">
              <w:rPr>
                <w:b w:val="0"/>
                <w:bCs w:val="0"/>
                <w:highlight w:val="yellow"/>
              </w:rPr>
              <w:t>]</w:t>
            </w:r>
            <w:r w:rsidRPr="00FE0F4D">
              <w:rPr>
                <w:b w:val="0"/>
                <w:bCs w:val="0"/>
                <w:highlight w:val="yellow"/>
              </w:rPr>
              <w:t>.</w:t>
            </w:r>
          </w:p>
        </w:tc>
        <w:tc>
          <w:tcPr>
            <w:tcW w:w="2268" w:type="dxa"/>
            <w:vAlign w:val="center"/>
          </w:tcPr>
          <w:p w14:paraId="046828E3"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Experimental lab-scale cyclonic combustor study under MILD combustion, supported by simplified chemical-kinetics analysis. </w:t>
            </w:r>
          </w:p>
        </w:tc>
        <w:tc>
          <w:tcPr>
            <w:tcW w:w="2694" w:type="dxa"/>
            <w:vAlign w:val="center"/>
          </w:tcPr>
          <w:p w14:paraId="2AF531DB" w14:textId="6EC9F078" w:rsidR="00670BBE" w:rsidRPr="00FE0F4D" w:rsidRDefault="00BA1F5B"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Study noted</w:t>
            </w:r>
            <w:r w:rsidR="00670BBE" w:rsidRPr="00FE0F4D">
              <w:rPr>
                <w:highlight w:val="yellow"/>
              </w:rPr>
              <w:t xml:space="preserve"> that NH₃/CH₄ blends extended the stable operating range relative to pure NH₃, in terms of both temperature and equivalence ratio, but also produced higher NOx emissions than both pure NH₃ and pure CH₄ cases. Limitation: the conclusions are anchored to a specific burner concept and MILD regime. </w:t>
            </w:r>
          </w:p>
        </w:tc>
        <w:tc>
          <w:tcPr>
            <w:tcW w:w="1796" w:type="dxa"/>
            <w:vAlign w:val="center"/>
          </w:tcPr>
          <w:p w14:paraId="1B866A8A"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Validation in other combustor architectures, with detailed kinetics and wider operating maps, would help separate fuel-blend effects from combustor-design effects.</w:t>
            </w:r>
          </w:p>
        </w:tc>
      </w:tr>
      <w:tr w:rsidR="00670BBE" w:rsidRPr="00092A91" w14:paraId="00C6CDA3"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A83DD30" w14:textId="142FC316" w:rsidR="00670BBE" w:rsidRPr="00FE0F4D" w:rsidRDefault="00670BBE" w:rsidP="00670BBE">
            <w:pPr>
              <w:rPr>
                <w:b w:val="0"/>
                <w:bCs w:val="0"/>
                <w:highlight w:val="yellow"/>
              </w:rPr>
            </w:pPr>
            <w:r w:rsidRPr="00FE0F4D">
              <w:rPr>
                <w:b w:val="0"/>
                <w:bCs w:val="0"/>
                <w:highlight w:val="yellow"/>
              </w:rPr>
              <w:t>Yousefi et al. (2025) reviewed the broader development of ammonia combustion technology for NOx reduction, with strong emphasis on equivalence ratio control, gas recirculation, staged combustion, and flameless combustion</w:t>
            </w:r>
            <w:r w:rsidR="0042035D" w:rsidRPr="00FE0F4D">
              <w:rPr>
                <w:b w:val="0"/>
                <w:bCs w:val="0"/>
                <w:highlight w:val="yellow"/>
              </w:rPr>
              <w:t xml:space="preserve"> [</w:t>
            </w:r>
            <w:r w:rsidR="00CE54B8">
              <w:rPr>
                <w:b w:val="0"/>
                <w:bCs w:val="0"/>
                <w:highlight w:val="yellow"/>
              </w:rPr>
              <w:t>51</w:t>
            </w:r>
            <w:r w:rsidR="0042035D" w:rsidRPr="00FE0F4D">
              <w:rPr>
                <w:b w:val="0"/>
                <w:bCs w:val="0"/>
                <w:highlight w:val="yellow"/>
              </w:rPr>
              <w:t>]</w:t>
            </w:r>
            <w:r w:rsidRPr="00FE0F4D">
              <w:rPr>
                <w:b w:val="0"/>
                <w:bCs w:val="0"/>
                <w:highlight w:val="yellow"/>
              </w:rPr>
              <w:t>.</w:t>
            </w:r>
          </w:p>
        </w:tc>
        <w:tc>
          <w:tcPr>
            <w:tcW w:w="2268" w:type="dxa"/>
            <w:shd w:val="clear" w:color="auto" w:fill="auto"/>
            <w:vAlign w:val="center"/>
          </w:tcPr>
          <w:p w14:paraId="0FC95015" w14:textId="77777777"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Engineering review of ammonia combustion theory, combustion characteristics, oxidation chemistry, combustion technologies, and NOx-reduction approaches. </w:t>
            </w:r>
          </w:p>
        </w:tc>
        <w:tc>
          <w:tcPr>
            <w:tcW w:w="2694" w:type="dxa"/>
            <w:shd w:val="clear" w:color="auto" w:fill="auto"/>
            <w:vAlign w:val="center"/>
          </w:tcPr>
          <w:p w14:paraId="391200B5" w14:textId="2C976BA1" w:rsidR="00670BBE" w:rsidRPr="00FE0F4D" w:rsidRDefault="00B02D32"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Study c</w:t>
            </w:r>
            <w:r w:rsidR="00670BBE" w:rsidRPr="00FE0F4D">
              <w:rPr>
                <w:highlight w:val="yellow"/>
              </w:rPr>
              <w:t xml:space="preserve">oncludes that equivalence ratio is the most important factor governing stability and NOx, and that internal recirculation and flameless combustion are promising for stable low-emission ammonia combustion; however, at overall ER &lt; 1, post-treatment is still often needed. Limitation: broad review scope may underweight application-specific constraints such as hardware design and safety implementation. </w:t>
            </w:r>
          </w:p>
        </w:tc>
        <w:tc>
          <w:tcPr>
            <w:tcW w:w="1796" w:type="dxa"/>
            <w:shd w:val="clear" w:color="auto" w:fill="auto"/>
            <w:vAlign w:val="center"/>
          </w:tcPr>
          <w:p w14:paraId="02B1F9BF" w14:textId="77777777" w:rsidR="00670BBE" w:rsidRPr="00FE0F4D" w:rsidRDefault="00670BBE"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A more application-segmented treatment, for example separating gas turbines, furnaces, and engines, plus techno-economic and aftertreatment comparisons, would reduce generalization bias.</w:t>
            </w:r>
          </w:p>
        </w:tc>
      </w:tr>
      <w:tr w:rsidR="00670BBE" w:rsidRPr="00092A91" w14:paraId="5BAE5482" w14:textId="77777777" w:rsidTr="004F49AF">
        <w:tc>
          <w:tcPr>
            <w:cnfStyle w:val="001000000000" w:firstRow="0" w:lastRow="0" w:firstColumn="1" w:lastColumn="0" w:oddVBand="0" w:evenVBand="0" w:oddHBand="0" w:evenHBand="0" w:firstRowFirstColumn="0" w:firstRowLastColumn="0" w:lastRowFirstColumn="0" w:lastRowLastColumn="0"/>
            <w:tcW w:w="2268" w:type="dxa"/>
            <w:vAlign w:val="center"/>
          </w:tcPr>
          <w:p w14:paraId="65CB9100" w14:textId="394D2ABF" w:rsidR="00670BBE" w:rsidRPr="00FE0F4D" w:rsidRDefault="00670BBE" w:rsidP="00670BBE">
            <w:pPr>
              <w:rPr>
                <w:b w:val="0"/>
                <w:bCs w:val="0"/>
                <w:highlight w:val="yellow"/>
              </w:rPr>
            </w:pPr>
            <w:r w:rsidRPr="00FE0F4D">
              <w:rPr>
                <w:b w:val="0"/>
                <w:bCs w:val="0"/>
                <w:highlight w:val="yellow"/>
              </w:rPr>
              <w:t>Trujillo et al. (2025) investigated NOx and N₂O formation in CH₄–NH₃ blends for engine application, using a numerical approach checked against experiment</w:t>
            </w:r>
            <w:r w:rsidR="0042035D" w:rsidRPr="00FE0F4D">
              <w:rPr>
                <w:b w:val="0"/>
                <w:bCs w:val="0"/>
                <w:highlight w:val="yellow"/>
              </w:rPr>
              <w:t xml:space="preserve"> [</w:t>
            </w:r>
            <w:r w:rsidR="00CE54B8">
              <w:rPr>
                <w:b w:val="0"/>
                <w:bCs w:val="0"/>
                <w:highlight w:val="yellow"/>
              </w:rPr>
              <w:t>52</w:t>
            </w:r>
            <w:r w:rsidR="0042035D" w:rsidRPr="00FE0F4D">
              <w:rPr>
                <w:b w:val="0"/>
                <w:bCs w:val="0"/>
                <w:highlight w:val="yellow"/>
              </w:rPr>
              <w:t>]</w:t>
            </w:r>
            <w:r w:rsidRPr="00FE0F4D">
              <w:rPr>
                <w:b w:val="0"/>
                <w:bCs w:val="0"/>
                <w:highlight w:val="yellow"/>
              </w:rPr>
              <w:t>.</w:t>
            </w:r>
          </w:p>
        </w:tc>
        <w:tc>
          <w:tcPr>
            <w:tcW w:w="2268" w:type="dxa"/>
            <w:vAlign w:val="center"/>
          </w:tcPr>
          <w:p w14:paraId="4D8692F9"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Numerical engine study, using the SI Engine Zonal Simulator in Ansys CHEMKIN PRO for a heavy-duty CI engine converted to SI, with validation against experimental trends such as in-cylinder pressure, combustion phasing, and engine-out emissions. </w:t>
            </w:r>
          </w:p>
        </w:tc>
        <w:tc>
          <w:tcPr>
            <w:tcW w:w="2694" w:type="dxa"/>
            <w:vAlign w:val="center"/>
          </w:tcPr>
          <w:p w14:paraId="3EC1295B"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Useful because it bridges mechanism-based modeling with engine-relevant validation; likely limitation is that the model remains tied to one engine platform and a zonal representation, which may simplify spatial in-cylinder inhomogeneities. Available source records indicate it studies the effect of NH₃ energy substitution ratio on </w:t>
            </w:r>
            <w:r w:rsidRPr="00FE0F4D">
              <w:rPr>
                <w:highlight w:val="yellow"/>
              </w:rPr>
              <w:lastRenderedPageBreak/>
              <w:t xml:space="preserve">emissions and compares the numerical outputs with experiments. </w:t>
            </w:r>
          </w:p>
        </w:tc>
        <w:tc>
          <w:tcPr>
            <w:tcW w:w="1796" w:type="dxa"/>
            <w:vAlign w:val="center"/>
          </w:tcPr>
          <w:p w14:paraId="135C6C2A" w14:textId="77777777" w:rsidR="00670BBE" w:rsidRPr="00FE0F4D" w:rsidRDefault="00670BBE"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Full-cycle 3D CFD validation, wider operating loads/speeds, and additional aftertreatment-coupled analysis would reduce model-form bias and improve transferability to other engines.</w:t>
            </w:r>
          </w:p>
        </w:tc>
      </w:tr>
      <w:tr w:rsidR="00825377" w:rsidRPr="00092A91" w14:paraId="51600CE6" w14:textId="77777777" w:rsidTr="00175B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31589774" w14:textId="31193618" w:rsidR="00825377" w:rsidRPr="00FE0F4D" w:rsidRDefault="0042035D" w:rsidP="00670BBE">
            <w:pPr>
              <w:rPr>
                <w:b w:val="0"/>
                <w:bCs w:val="0"/>
                <w:highlight w:val="yellow"/>
              </w:rPr>
            </w:pPr>
            <w:r w:rsidRPr="00FE0F4D">
              <w:rPr>
                <w:b w:val="0"/>
                <w:bCs w:val="0"/>
                <w:highlight w:val="yellow"/>
              </w:rPr>
              <w:lastRenderedPageBreak/>
              <w:t>F</w:t>
            </w:r>
            <w:r w:rsidR="00825377" w:rsidRPr="00FE0F4D">
              <w:rPr>
                <w:rFonts w:eastAsiaTheme="majorEastAsia"/>
                <w:b w:val="0"/>
                <w:bCs w:val="0"/>
                <w:highlight w:val="yellow"/>
              </w:rPr>
              <w:t>arzana et al.</w:t>
            </w:r>
            <w:r w:rsidR="00825377" w:rsidRPr="00FE0F4D">
              <w:rPr>
                <w:b w:val="0"/>
                <w:bCs w:val="0"/>
                <w:highlight w:val="yellow"/>
              </w:rPr>
              <w:t xml:space="preserve"> studied </w:t>
            </w:r>
            <w:r w:rsidR="00825377" w:rsidRPr="00FE0F4D">
              <w:rPr>
                <w:rFonts w:eastAsiaTheme="majorEastAsia"/>
                <w:b w:val="0"/>
                <w:bCs w:val="0"/>
                <w:highlight w:val="yellow"/>
              </w:rPr>
              <w:t>ignition delay time (IDT)</w:t>
            </w:r>
            <w:r w:rsidR="00825377" w:rsidRPr="00FE0F4D">
              <w:rPr>
                <w:b w:val="0"/>
                <w:bCs w:val="0"/>
                <w:highlight w:val="yellow"/>
              </w:rPr>
              <w:t xml:space="preserve"> and </w:t>
            </w:r>
            <w:r w:rsidR="00825377" w:rsidRPr="00FE0F4D">
              <w:rPr>
                <w:rFonts w:eastAsiaTheme="majorEastAsia"/>
                <w:b w:val="0"/>
                <w:bCs w:val="0"/>
                <w:highlight w:val="yellow"/>
              </w:rPr>
              <w:t>time-resolved species evolution</w:t>
            </w:r>
            <w:r w:rsidR="00825377" w:rsidRPr="00FE0F4D">
              <w:rPr>
                <w:b w:val="0"/>
                <w:bCs w:val="0"/>
                <w:highlight w:val="yellow"/>
              </w:rPr>
              <w:t xml:space="preserve"> for ammonia blended with C1 fuels, specifically </w:t>
            </w:r>
            <w:r w:rsidR="00825377" w:rsidRPr="00FE0F4D">
              <w:rPr>
                <w:rFonts w:eastAsiaTheme="majorEastAsia"/>
                <w:b w:val="0"/>
                <w:bCs w:val="0"/>
                <w:highlight w:val="yellow"/>
              </w:rPr>
              <w:t>CO, CH₄, and CH₃OH</w:t>
            </w:r>
            <w:r w:rsidR="00825377" w:rsidRPr="00FE0F4D">
              <w:rPr>
                <w:b w:val="0"/>
                <w:bCs w:val="0"/>
                <w:highlight w:val="yellow"/>
              </w:rPr>
              <w:t>, to improve understanding of ammonia-promoted combustion chemistry. The work generated both global ignition data and multi-speciation data for model validation</w:t>
            </w:r>
            <w:r w:rsidRPr="00FE0F4D">
              <w:rPr>
                <w:b w:val="0"/>
                <w:bCs w:val="0"/>
                <w:highlight w:val="yellow"/>
              </w:rPr>
              <w:t xml:space="preserve"> [</w:t>
            </w:r>
            <w:r w:rsidR="00CE54B8">
              <w:rPr>
                <w:b w:val="0"/>
                <w:bCs w:val="0"/>
                <w:highlight w:val="yellow"/>
              </w:rPr>
              <w:t>53</w:t>
            </w:r>
            <w:r w:rsidRPr="00FE0F4D">
              <w:rPr>
                <w:b w:val="0"/>
                <w:bCs w:val="0"/>
                <w:highlight w:val="yellow"/>
              </w:rPr>
              <w:t>]</w:t>
            </w:r>
            <w:r w:rsidR="00825377" w:rsidRPr="00FE0F4D">
              <w:rPr>
                <w:b w:val="0"/>
                <w:bCs w:val="0"/>
                <w:highlight w:val="yellow"/>
              </w:rPr>
              <w:t>.</w:t>
            </w:r>
          </w:p>
        </w:tc>
        <w:tc>
          <w:tcPr>
            <w:tcW w:w="2268" w:type="dxa"/>
            <w:shd w:val="clear" w:color="auto" w:fill="auto"/>
            <w:vAlign w:val="center"/>
          </w:tcPr>
          <w:p w14:paraId="2EB6FBC8" w14:textId="2BBCEBB4" w:rsidR="00825377" w:rsidRPr="00FE0F4D" w:rsidRDefault="00825377"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rFonts w:eastAsiaTheme="majorEastAsia"/>
                <w:highlight w:val="yellow"/>
              </w:rPr>
              <w:t>Shock-tube experiments</w:t>
            </w:r>
            <w:r w:rsidRPr="00FE0F4D">
              <w:rPr>
                <w:highlight w:val="yellow"/>
              </w:rPr>
              <w:t xml:space="preserve"> with </w:t>
            </w:r>
            <w:r w:rsidRPr="00FE0F4D">
              <w:rPr>
                <w:rFonts w:eastAsiaTheme="majorEastAsia"/>
                <w:highlight w:val="yellow"/>
              </w:rPr>
              <w:t>laser absorption spectroscopy</w:t>
            </w:r>
            <w:r w:rsidRPr="00FE0F4D">
              <w:rPr>
                <w:highlight w:val="yellow"/>
              </w:rPr>
              <w:t xml:space="preserve"> were used to measure IDTs and species histories of </w:t>
            </w:r>
            <w:r w:rsidRPr="00FE0F4D">
              <w:rPr>
                <w:rFonts w:eastAsiaTheme="majorEastAsia"/>
                <w:highlight w:val="yellow"/>
              </w:rPr>
              <w:t>NH₃, NO, and CO</w:t>
            </w:r>
            <w:r w:rsidRPr="00FE0F4D">
              <w:rPr>
                <w:highlight w:val="yellow"/>
              </w:rPr>
              <w:t xml:space="preserve"> for </w:t>
            </w:r>
            <w:r w:rsidRPr="00FE0F4D">
              <w:rPr>
                <w:rFonts w:eastAsiaTheme="majorEastAsia"/>
                <w:highlight w:val="yellow"/>
              </w:rPr>
              <w:t>15 NH₃/C1 mixtures</w:t>
            </w:r>
            <w:r w:rsidRPr="00FE0F4D">
              <w:rPr>
                <w:highlight w:val="yellow"/>
              </w:rPr>
              <w:t xml:space="preserve"> over </w:t>
            </w:r>
            <w:r w:rsidRPr="00FE0F4D">
              <w:rPr>
                <w:rFonts w:eastAsiaTheme="majorEastAsia"/>
                <w:highlight w:val="yellow"/>
              </w:rPr>
              <w:t>ϕ = 0.5, 1.0, 1.5</w:t>
            </w:r>
            <w:r w:rsidRPr="00FE0F4D">
              <w:rPr>
                <w:highlight w:val="yellow"/>
              </w:rPr>
              <w:t xml:space="preserve">, </w:t>
            </w:r>
            <w:r w:rsidRPr="00FE0F4D">
              <w:rPr>
                <w:rFonts w:eastAsiaTheme="majorEastAsia"/>
                <w:highlight w:val="yellow"/>
              </w:rPr>
              <w:t>5–20% C1 addition</w:t>
            </w:r>
            <w:r w:rsidRPr="00FE0F4D">
              <w:rPr>
                <w:highlight w:val="yellow"/>
              </w:rPr>
              <w:t xml:space="preserve">, </w:t>
            </w:r>
            <w:r w:rsidRPr="00FE0F4D">
              <w:rPr>
                <w:rFonts w:eastAsiaTheme="majorEastAsia"/>
                <w:highlight w:val="yellow"/>
              </w:rPr>
              <w:t>1477–2236 K</w:t>
            </w:r>
            <w:r w:rsidRPr="00FE0F4D">
              <w:rPr>
                <w:highlight w:val="yellow"/>
              </w:rPr>
              <w:t xml:space="preserve">, and about </w:t>
            </w:r>
            <w:r w:rsidRPr="00FE0F4D">
              <w:rPr>
                <w:rFonts w:eastAsiaTheme="majorEastAsia"/>
                <w:highlight w:val="yellow"/>
              </w:rPr>
              <w:t>2.5 bar</w:t>
            </w:r>
            <w:r w:rsidRPr="00FE0F4D">
              <w:rPr>
                <w:highlight w:val="yellow"/>
              </w:rPr>
              <w:t xml:space="preserve">. Simulations were performed with the </w:t>
            </w:r>
            <w:r w:rsidRPr="00FE0F4D">
              <w:rPr>
                <w:rFonts w:eastAsiaTheme="majorEastAsia"/>
                <w:highlight w:val="yellow"/>
              </w:rPr>
              <w:t>PTB-NH₃/C2 1.1 mechanism</w:t>
            </w:r>
            <w:r w:rsidRPr="00FE0F4D">
              <w:rPr>
                <w:highlight w:val="yellow"/>
              </w:rPr>
              <w:t xml:space="preserve"> in Cantera.</w:t>
            </w:r>
          </w:p>
        </w:tc>
        <w:tc>
          <w:tcPr>
            <w:tcW w:w="2694" w:type="dxa"/>
            <w:shd w:val="clear" w:color="auto" w:fill="auto"/>
            <w:vAlign w:val="center"/>
          </w:tcPr>
          <w:p w14:paraId="3CE5FBCD" w14:textId="6CFB0912" w:rsidR="00825377" w:rsidRPr="00FE0F4D" w:rsidRDefault="00825377"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 xml:space="preserve">The study found that the mechanism captured </w:t>
            </w:r>
            <w:r w:rsidRPr="00FE0F4D">
              <w:rPr>
                <w:rFonts w:eastAsiaTheme="majorEastAsia"/>
                <w:highlight w:val="yellow"/>
              </w:rPr>
              <w:t>high-temperature trends reasonably well</w:t>
            </w:r>
            <w:r w:rsidRPr="00FE0F4D">
              <w:rPr>
                <w:highlight w:val="yellow"/>
              </w:rPr>
              <w:t xml:space="preserve">, but showed limitations at </w:t>
            </w:r>
            <w:r w:rsidRPr="00FE0F4D">
              <w:rPr>
                <w:rFonts w:eastAsiaTheme="majorEastAsia"/>
                <w:highlight w:val="yellow"/>
              </w:rPr>
              <w:t>lower temperatures and fuel-rich conditions</w:t>
            </w:r>
            <w:r w:rsidRPr="00FE0F4D">
              <w:rPr>
                <w:highlight w:val="yellow"/>
              </w:rPr>
              <w:t xml:space="preserve">, where it overpredicted </w:t>
            </w:r>
            <w:r w:rsidRPr="00FE0F4D">
              <w:rPr>
                <w:rFonts w:eastAsiaTheme="majorEastAsia"/>
                <w:highlight w:val="yellow"/>
              </w:rPr>
              <w:t>CO and NH₃</w:t>
            </w:r>
            <w:r w:rsidRPr="00FE0F4D">
              <w:rPr>
                <w:highlight w:val="yellow"/>
              </w:rPr>
              <w:t xml:space="preserve"> mole fractions. Among the C1 additives, </w:t>
            </w:r>
            <w:r w:rsidRPr="00FE0F4D">
              <w:rPr>
                <w:rFonts w:eastAsiaTheme="majorEastAsia"/>
                <w:highlight w:val="yellow"/>
              </w:rPr>
              <w:t>CH₃OH gave the strongest ignition enhancement</w:t>
            </w:r>
            <w:r w:rsidRPr="00FE0F4D">
              <w:rPr>
                <w:highlight w:val="yellow"/>
              </w:rPr>
              <w:t xml:space="preserve">, </w:t>
            </w:r>
            <w:r w:rsidRPr="00FE0F4D">
              <w:rPr>
                <w:rFonts w:eastAsiaTheme="majorEastAsia"/>
                <w:highlight w:val="yellow"/>
              </w:rPr>
              <w:t>CH₄ the weakest</w:t>
            </w:r>
            <w:r w:rsidRPr="00FE0F4D">
              <w:rPr>
                <w:highlight w:val="yellow"/>
              </w:rPr>
              <w:t xml:space="preserve">, while </w:t>
            </w:r>
            <w:r w:rsidRPr="00FE0F4D">
              <w:rPr>
                <w:rFonts w:eastAsiaTheme="majorEastAsia"/>
                <w:highlight w:val="yellow"/>
              </w:rPr>
              <w:t>CO strongly affected carbon–nitrogen chemistry</w:t>
            </w:r>
            <w:r w:rsidRPr="00FE0F4D">
              <w:rPr>
                <w:highlight w:val="yellow"/>
              </w:rPr>
              <w:t xml:space="preserve">. A likely bias is that the dataset is limited to </w:t>
            </w:r>
            <w:r w:rsidRPr="00FE0F4D">
              <w:rPr>
                <w:rFonts w:eastAsiaTheme="majorEastAsia"/>
                <w:highlight w:val="yellow"/>
              </w:rPr>
              <w:t>shock-tube, high-temperature, low-pressure conditions</w:t>
            </w:r>
            <w:r w:rsidRPr="00FE0F4D">
              <w:rPr>
                <w:highlight w:val="yellow"/>
              </w:rPr>
              <w:t>, so transfer to practical combustors is incomplete.</w:t>
            </w:r>
          </w:p>
        </w:tc>
        <w:tc>
          <w:tcPr>
            <w:tcW w:w="1796" w:type="dxa"/>
            <w:shd w:val="clear" w:color="auto" w:fill="auto"/>
            <w:vAlign w:val="center"/>
          </w:tcPr>
          <w:p w14:paraId="5DF9C0A3" w14:textId="3180F499" w:rsidR="00825377" w:rsidRPr="00FE0F4D" w:rsidRDefault="00664856" w:rsidP="00670BBE">
            <w:pPr>
              <w:cnfStyle w:val="000000100000" w:firstRow="0" w:lastRow="0" w:firstColumn="0" w:lastColumn="0" w:oddVBand="0" w:evenVBand="0" w:oddHBand="1" w:evenHBand="0" w:firstRowFirstColumn="0" w:firstRowLastColumn="0" w:lastRowFirstColumn="0" w:lastRowLastColumn="0"/>
              <w:rPr>
                <w:highlight w:val="yellow"/>
              </w:rPr>
            </w:pPr>
            <w:r w:rsidRPr="00FE0F4D">
              <w:rPr>
                <w:highlight w:val="yellow"/>
              </w:rPr>
              <w:t>B</w:t>
            </w:r>
            <w:r w:rsidR="00825377" w:rsidRPr="00FE0F4D">
              <w:rPr>
                <w:highlight w:val="yellow"/>
              </w:rPr>
              <w:t xml:space="preserve">y extending validation to </w:t>
            </w:r>
            <w:r w:rsidR="00825377" w:rsidRPr="00FE0F4D">
              <w:rPr>
                <w:rFonts w:eastAsiaTheme="majorEastAsia"/>
                <w:highlight w:val="yellow"/>
              </w:rPr>
              <w:t>lower temperatures</w:t>
            </w:r>
            <w:r w:rsidR="00825377" w:rsidRPr="00FE0F4D">
              <w:rPr>
                <w:highlight w:val="yellow"/>
              </w:rPr>
              <w:t xml:space="preserve">, </w:t>
            </w:r>
            <w:r w:rsidR="00825377" w:rsidRPr="00FE0F4D">
              <w:rPr>
                <w:rFonts w:eastAsiaTheme="majorEastAsia"/>
                <w:highlight w:val="yellow"/>
              </w:rPr>
              <w:t>higher pressures</w:t>
            </w:r>
            <w:r w:rsidR="00825377" w:rsidRPr="00FE0F4D">
              <w:rPr>
                <w:highlight w:val="yellow"/>
              </w:rPr>
              <w:t xml:space="preserve">, and </w:t>
            </w:r>
            <w:r w:rsidR="00825377" w:rsidRPr="00FE0F4D">
              <w:rPr>
                <w:rFonts w:eastAsiaTheme="majorEastAsia"/>
                <w:highlight w:val="yellow"/>
              </w:rPr>
              <w:t>device-relevant systems</w:t>
            </w:r>
            <w:r w:rsidR="00825377" w:rsidRPr="00FE0F4D">
              <w:rPr>
                <w:highlight w:val="yellow"/>
              </w:rPr>
              <w:t xml:space="preserve"> such as burners or engines, and by adding more species diagnostics beyond NH₃, NO, and CO</w:t>
            </w:r>
            <w:r w:rsidRPr="00FE0F4D">
              <w:rPr>
                <w:highlight w:val="yellow"/>
              </w:rPr>
              <w:t>, the bias may be reduced</w:t>
            </w:r>
            <w:r w:rsidR="00825377" w:rsidRPr="00FE0F4D">
              <w:rPr>
                <w:highlight w:val="yellow"/>
              </w:rPr>
              <w:t>. Additional datasets under practical combustion conditions would strengthen low-temperature mechanism refinement.</w:t>
            </w:r>
          </w:p>
        </w:tc>
      </w:tr>
      <w:tr w:rsidR="00825377" w:rsidRPr="00092A91" w14:paraId="2BC4C2FC" w14:textId="77777777" w:rsidTr="004F49AF">
        <w:tc>
          <w:tcPr>
            <w:cnfStyle w:val="001000000000" w:firstRow="0" w:lastRow="0" w:firstColumn="1" w:lastColumn="0" w:oddVBand="0" w:evenVBand="0" w:oddHBand="0" w:evenHBand="0" w:firstRowFirstColumn="0" w:firstRowLastColumn="0" w:lastRowFirstColumn="0" w:lastRowLastColumn="0"/>
            <w:tcW w:w="2268" w:type="dxa"/>
            <w:vAlign w:val="center"/>
          </w:tcPr>
          <w:p w14:paraId="07DD7BDC" w14:textId="26995CBA" w:rsidR="00825377" w:rsidRPr="00FE0F4D" w:rsidRDefault="00825377" w:rsidP="00670BBE">
            <w:pPr>
              <w:rPr>
                <w:b w:val="0"/>
                <w:bCs w:val="0"/>
                <w:highlight w:val="yellow"/>
              </w:rPr>
            </w:pPr>
            <w:r w:rsidRPr="00FE0F4D">
              <w:rPr>
                <w:rFonts w:eastAsiaTheme="majorEastAsia"/>
                <w:b w:val="0"/>
                <w:bCs w:val="0"/>
                <w:highlight w:val="yellow"/>
              </w:rPr>
              <w:t>Pierro et al.</w:t>
            </w:r>
            <w:r w:rsidRPr="00FE0F4D">
              <w:rPr>
                <w:b w:val="0"/>
                <w:bCs w:val="0"/>
                <w:highlight w:val="yellow"/>
              </w:rPr>
              <w:t xml:space="preserve"> examined </w:t>
            </w:r>
            <w:r w:rsidRPr="00FE0F4D">
              <w:rPr>
                <w:rFonts w:eastAsiaTheme="majorEastAsia"/>
                <w:b w:val="0"/>
                <w:bCs w:val="0"/>
                <w:highlight w:val="yellow"/>
              </w:rPr>
              <w:t>IDTs of natural-gas blends with H₂ and NH₃</w:t>
            </w:r>
            <w:r w:rsidRPr="00FE0F4D">
              <w:rPr>
                <w:b w:val="0"/>
                <w:bCs w:val="0"/>
                <w:highlight w:val="yellow"/>
              </w:rPr>
              <w:t xml:space="preserve"> under </w:t>
            </w:r>
            <w:r w:rsidRPr="00FE0F4D">
              <w:rPr>
                <w:rFonts w:eastAsiaTheme="majorEastAsia"/>
                <w:b w:val="0"/>
                <w:bCs w:val="0"/>
                <w:highlight w:val="yellow"/>
              </w:rPr>
              <w:t>gas-turbine-relevant conditions</w:t>
            </w:r>
            <w:r w:rsidRPr="00FE0F4D">
              <w:rPr>
                <w:b w:val="0"/>
                <w:bCs w:val="0"/>
                <w:highlight w:val="yellow"/>
              </w:rPr>
              <w:t xml:space="preserve"> to validate and refine detailed chemical-kinetics models for highly loaded premixed fuels</w:t>
            </w:r>
            <w:r w:rsidR="0042035D" w:rsidRPr="00FE0F4D">
              <w:rPr>
                <w:b w:val="0"/>
                <w:bCs w:val="0"/>
                <w:highlight w:val="yellow"/>
              </w:rPr>
              <w:t xml:space="preserve"> [</w:t>
            </w:r>
            <w:r w:rsidR="00CE54B8">
              <w:rPr>
                <w:b w:val="0"/>
                <w:bCs w:val="0"/>
                <w:highlight w:val="yellow"/>
              </w:rPr>
              <w:t>54</w:t>
            </w:r>
            <w:r w:rsidR="0042035D" w:rsidRPr="00FE0F4D">
              <w:rPr>
                <w:b w:val="0"/>
                <w:bCs w:val="0"/>
                <w:highlight w:val="yellow"/>
              </w:rPr>
              <w:t>]</w:t>
            </w:r>
            <w:r w:rsidRPr="00FE0F4D">
              <w:rPr>
                <w:b w:val="0"/>
                <w:bCs w:val="0"/>
                <w:highlight w:val="yellow"/>
              </w:rPr>
              <w:t>.</w:t>
            </w:r>
          </w:p>
        </w:tc>
        <w:tc>
          <w:tcPr>
            <w:tcW w:w="2268" w:type="dxa"/>
            <w:vAlign w:val="center"/>
          </w:tcPr>
          <w:p w14:paraId="56E549EA" w14:textId="433CE6C7" w:rsidR="00825377" w:rsidRPr="00FE0F4D" w:rsidRDefault="00825377"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rFonts w:eastAsiaTheme="majorEastAsia"/>
                <w:highlight w:val="yellow"/>
              </w:rPr>
              <w:t>High-pressure shock-tube experiments</w:t>
            </w:r>
            <w:r w:rsidRPr="00FE0F4D">
              <w:rPr>
                <w:highlight w:val="yellow"/>
              </w:rPr>
              <w:t xml:space="preserve"> were performed on </w:t>
            </w:r>
            <w:r w:rsidRPr="00FE0F4D">
              <w:rPr>
                <w:rFonts w:eastAsiaTheme="majorEastAsia"/>
                <w:highlight w:val="yellow"/>
              </w:rPr>
              <w:t>undiluted NG/H₂/Air and NG/NH₃/Air</w:t>
            </w:r>
            <w:r w:rsidRPr="00FE0F4D">
              <w:rPr>
                <w:highlight w:val="yellow"/>
              </w:rPr>
              <w:t xml:space="preserve"> mixtures at </w:t>
            </w:r>
            <w:r w:rsidRPr="00FE0F4D">
              <w:rPr>
                <w:rFonts w:eastAsiaTheme="majorEastAsia"/>
                <w:highlight w:val="yellow"/>
              </w:rPr>
              <w:t>1000–1500 K</w:t>
            </w:r>
            <w:r w:rsidRPr="00FE0F4D">
              <w:rPr>
                <w:highlight w:val="yellow"/>
              </w:rPr>
              <w:t xml:space="preserve"> and about </w:t>
            </w:r>
            <w:r w:rsidRPr="00FE0F4D">
              <w:rPr>
                <w:rFonts w:eastAsiaTheme="majorEastAsia"/>
                <w:highlight w:val="yellow"/>
              </w:rPr>
              <w:t>25 bar</w:t>
            </w:r>
            <w:r w:rsidRPr="00FE0F4D">
              <w:rPr>
                <w:highlight w:val="yellow"/>
              </w:rPr>
              <w:t xml:space="preserve">. Results were compared with predictions from </w:t>
            </w:r>
            <w:r w:rsidRPr="00FE0F4D">
              <w:rPr>
                <w:rFonts w:eastAsiaTheme="majorEastAsia"/>
                <w:highlight w:val="yellow"/>
              </w:rPr>
              <w:t>NUIGMech 1.1</w:t>
            </w:r>
            <w:r w:rsidRPr="00FE0F4D">
              <w:rPr>
                <w:highlight w:val="yellow"/>
              </w:rPr>
              <w:t xml:space="preserve"> for kinetics validation and refinement.</w:t>
            </w:r>
          </w:p>
        </w:tc>
        <w:tc>
          <w:tcPr>
            <w:tcW w:w="2694" w:type="dxa"/>
            <w:vAlign w:val="center"/>
          </w:tcPr>
          <w:p w14:paraId="3551692E" w14:textId="11414ED9" w:rsidR="00825377" w:rsidRPr="00FE0F4D" w:rsidRDefault="00825377"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t xml:space="preserve">The model showed excellent agreement at stoichiometric conditions, but deviated at lean and rich conditions, especially for H₂ addition at lower temperatures and across the full range of the baseline NG mixture. Hydrogen addition reduced ignition delay by nearly 90%, whereas NH₃ addition caused little noticeable change in ignition time, and NG/NH₃ behaved similarly to pure NG under those conditions. A likely bias is that the </w:t>
            </w:r>
            <w:r w:rsidRPr="00FE0F4D">
              <w:rPr>
                <w:highlight w:val="yellow"/>
              </w:rPr>
              <w:lastRenderedPageBreak/>
              <w:t>study focused on IDT only, under one principal pressure regime, so flame stability and emissions were not directly resolve</w:t>
            </w:r>
          </w:p>
        </w:tc>
        <w:tc>
          <w:tcPr>
            <w:tcW w:w="1796" w:type="dxa"/>
            <w:vAlign w:val="center"/>
          </w:tcPr>
          <w:p w14:paraId="0F3CD504" w14:textId="1519BDBC" w:rsidR="00825377" w:rsidRPr="00FE0F4D" w:rsidRDefault="00825377" w:rsidP="00670BBE">
            <w:pPr>
              <w:cnfStyle w:val="000000000000" w:firstRow="0" w:lastRow="0" w:firstColumn="0" w:lastColumn="0" w:oddVBand="0" w:evenVBand="0" w:oddHBand="0" w:evenHBand="0" w:firstRowFirstColumn="0" w:firstRowLastColumn="0" w:lastRowFirstColumn="0" w:lastRowLastColumn="0"/>
              <w:rPr>
                <w:highlight w:val="yellow"/>
              </w:rPr>
            </w:pPr>
            <w:r w:rsidRPr="00FE0F4D">
              <w:rPr>
                <w:highlight w:val="yellow"/>
              </w:rPr>
              <w:lastRenderedPageBreak/>
              <w:t xml:space="preserve">The bias could be reduced by adding </w:t>
            </w:r>
            <w:r w:rsidRPr="00FE0F4D">
              <w:rPr>
                <w:rFonts w:eastAsiaTheme="majorEastAsia"/>
                <w:highlight w:val="yellow"/>
              </w:rPr>
              <w:t>species-resolved measurements</w:t>
            </w:r>
            <w:r w:rsidRPr="00FE0F4D">
              <w:rPr>
                <w:highlight w:val="yellow"/>
              </w:rPr>
              <w:t xml:space="preserve">, </w:t>
            </w:r>
            <w:r w:rsidRPr="00FE0F4D">
              <w:rPr>
                <w:rFonts w:eastAsiaTheme="majorEastAsia"/>
                <w:highlight w:val="yellow"/>
              </w:rPr>
              <w:t>NOx data</w:t>
            </w:r>
            <w:r w:rsidRPr="00FE0F4D">
              <w:rPr>
                <w:highlight w:val="yellow"/>
              </w:rPr>
              <w:t xml:space="preserve">, and </w:t>
            </w:r>
            <w:r w:rsidRPr="00FE0F4D">
              <w:rPr>
                <w:rFonts w:eastAsiaTheme="majorEastAsia"/>
                <w:highlight w:val="yellow"/>
              </w:rPr>
              <w:t>wider equivalence-ratio and pressure ranges</w:t>
            </w:r>
            <w:r w:rsidRPr="00FE0F4D">
              <w:rPr>
                <w:highlight w:val="yellow"/>
              </w:rPr>
              <w:t xml:space="preserve">, then validating in </w:t>
            </w:r>
            <w:r w:rsidRPr="00FE0F4D">
              <w:rPr>
                <w:rFonts w:eastAsiaTheme="majorEastAsia"/>
                <w:highlight w:val="yellow"/>
              </w:rPr>
              <w:t>burners or turbines</w:t>
            </w:r>
            <w:r w:rsidRPr="00FE0F4D">
              <w:rPr>
                <w:highlight w:val="yellow"/>
              </w:rPr>
              <w:t xml:space="preserve"> rather than shock tubes alone. Coupling the IDT data with flame-speed and emissions datasets would </w:t>
            </w:r>
            <w:r w:rsidRPr="00FE0F4D">
              <w:rPr>
                <w:highlight w:val="yellow"/>
              </w:rPr>
              <w:lastRenderedPageBreak/>
              <w:t>improve applicability for combustor design.</w:t>
            </w:r>
          </w:p>
        </w:tc>
      </w:tr>
    </w:tbl>
    <w:p w14:paraId="1CE969C1" w14:textId="77777777" w:rsidR="005375FC" w:rsidRDefault="005375FC" w:rsidP="004540EB">
      <w:pPr>
        <w:spacing w:line="360" w:lineRule="auto"/>
      </w:pPr>
    </w:p>
    <w:p w14:paraId="1D71F121" w14:textId="2102730D" w:rsidR="00C7635D" w:rsidRPr="00841103" w:rsidRDefault="00C7635D" w:rsidP="00353014">
      <w:pPr>
        <w:spacing w:line="360" w:lineRule="auto"/>
        <w:jc w:val="both"/>
        <w:rPr>
          <w:highlight w:val="yellow"/>
        </w:rPr>
      </w:pPr>
      <w:r w:rsidRPr="00841103">
        <w:rPr>
          <w:highlight w:val="yellow"/>
        </w:rPr>
        <w:t xml:space="preserve">This table shows that ammonia-based combustion research is still built on three main validation pillars: laminar flame speed (LFS), ignition delay time (IDT), and NOx/N₂O formation. </w:t>
      </w:r>
      <w:r w:rsidR="00857665" w:rsidRPr="00841103">
        <w:rPr>
          <w:highlight w:val="yellow"/>
        </w:rPr>
        <w:t>While</w:t>
      </w:r>
      <w:r w:rsidRPr="00841103">
        <w:rPr>
          <w:highlight w:val="yellow"/>
        </w:rPr>
        <w:t xml:space="preserve"> these three are complementary</w:t>
      </w:r>
      <w:r w:rsidR="00857665" w:rsidRPr="00841103">
        <w:rPr>
          <w:highlight w:val="yellow"/>
        </w:rPr>
        <w:t>,</w:t>
      </w:r>
      <w:r w:rsidRPr="00841103">
        <w:rPr>
          <w:highlight w:val="yellow"/>
        </w:rPr>
        <w:t xml:space="preserve"> LFS studies explain how easily the flame propagates, IDT studies describe how readily the mixture auto-ignites, and NOx studies assess environmental acceptability. A clear trend across the table is that ammonia alone has weak combustion performance, while blending with H₂, CH₄, or CO generally improves reactivity and flame propagation. However, this improvement often comes with a penalty in NOx formation, especially under lean or near-stoichiometric conditions.</w:t>
      </w:r>
      <w:r w:rsidR="00857665" w:rsidRPr="00841103">
        <w:rPr>
          <w:highlight w:val="yellow"/>
        </w:rPr>
        <w:t>, Observation shows that f</w:t>
      </w:r>
      <w:r w:rsidRPr="00841103">
        <w:rPr>
          <w:highlight w:val="yellow"/>
        </w:rPr>
        <w:t xml:space="preserve">or the LFS literature, hydrogen is the strongest promoter of ammonia combustion. </w:t>
      </w:r>
      <w:r w:rsidR="00857665" w:rsidRPr="00841103">
        <w:rPr>
          <w:highlight w:val="yellow"/>
        </w:rPr>
        <w:t>Some s</w:t>
      </w:r>
      <w:r w:rsidRPr="00841103">
        <w:rPr>
          <w:highlight w:val="yellow"/>
        </w:rPr>
        <w:t xml:space="preserve">tudies consistently show that flame speed increases with H₂ addition, higher initial temperature, and in some cases oxygen enrichment, while it decreases with pressure and increasing ammonia fraction. </w:t>
      </w:r>
      <w:r w:rsidR="00857665" w:rsidRPr="00841103">
        <w:rPr>
          <w:highlight w:val="yellow"/>
        </w:rPr>
        <w:t xml:space="preserve">Study by </w:t>
      </w:r>
      <w:r w:rsidRPr="00841103">
        <w:rPr>
          <w:highlight w:val="yellow"/>
        </w:rPr>
        <w:t xml:space="preserve">Figueroa-Labastida adds useful high-temperature flame-speed data, which is important because many conventional methods do not reach those conditions. Still, most LFS studies are limited to laminar, premixed, lab-scale systems, so their direct transfer to practical combustors </w:t>
      </w:r>
      <w:r w:rsidR="00857665" w:rsidRPr="00841103">
        <w:rPr>
          <w:highlight w:val="yellow"/>
        </w:rPr>
        <w:t>may be</w:t>
      </w:r>
      <w:r w:rsidRPr="00841103">
        <w:rPr>
          <w:highlight w:val="yellow"/>
        </w:rPr>
        <w:t xml:space="preserve"> incomplete.</w:t>
      </w:r>
      <w:r w:rsidR="00DF6876" w:rsidRPr="00841103">
        <w:rPr>
          <w:highlight w:val="yellow"/>
        </w:rPr>
        <w:t xml:space="preserve"> </w:t>
      </w:r>
      <w:r w:rsidRPr="00841103">
        <w:rPr>
          <w:highlight w:val="yellow"/>
        </w:rPr>
        <w:t>F</w:t>
      </w:r>
      <w:r w:rsidR="00DF6876" w:rsidRPr="00841103">
        <w:rPr>
          <w:highlight w:val="yellow"/>
        </w:rPr>
        <w:t>urthermore,</w:t>
      </w:r>
      <w:r w:rsidRPr="00841103">
        <w:rPr>
          <w:highlight w:val="yellow"/>
        </w:rPr>
        <w:t xml:space="preserve"> the IDT studies, shows that ammonia is sluggish and requires enhancement. </w:t>
      </w:r>
      <w:r w:rsidR="00DF6876" w:rsidRPr="00841103">
        <w:rPr>
          <w:highlight w:val="yellow"/>
        </w:rPr>
        <w:t xml:space="preserve">Certain studies </w:t>
      </w:r>
      <w:r w:rsidRPr="00841103">
        <w:rPr>
          <w:highlight w:val="yellow"/>
        </w:rPr>
        <w:t>confirm that CH₄ promotes ignition, though less effectively than H₂</w:t>
      </w:r>
      <w:r w:rsidR="00DF6876" w:rsidRPr="00841103">
        <w:rPr>
          <w:highlight w:val="yellow"/>
        </w:rPr>
        <w:t xml:space="preserve"> (Shu and Liu),</w:t>
      </w:r>
      <w:r w:rsidRPr="00841103">
        <w:rPr>
          <w:highlight w:val="yellow"/>
        </w:rPr>
        <w:t xml:space="preserve"> while </w:t>
      </w:r>
      <w:r w:rsidR="00DF6876" w:rsidRPr="00841103">
        <w:rPr>
          <w:highlight w:val="yellow"/>
        </w:rPr>
        <w:t xml:space="preserve">the study by </w:t>
      </w:r>
      <w:r w:rsidRPr="00841103">
        <w:rPr>
          <w:highlight w:val="yellow"/>
        </w:rPr>
        <w:t xml:space="preserve">Liao demonstrates that both H₂ and N₂O strongly reduce ammonia ignition temperature. Liu’s ammonia–natural gas work is especially important because it shows that real natural gas cannot always be represented adequately by pure methane, which matters for model realism. Baker further shows that mechanism performance can vary substantially depending on the blend, with some classical mechanisms failing for ammonia–hydrogen mixtures. Overall, the IDT </w:t>
      </w:r>
      <w:r w:rsidR="00DF6876" w:rsidRPr="00841103">
        <w:rPr>
          <w:highlight w:val="yellow"/>
        </w:rPr>
        <w:t>studies</w:t>
      </w:r>
      <w:r w:rsidRPr="00841103">
        <w:rPr>
          <w:highlight w:val="yellow"/>
        </w:rPr>
        <w:t xml:space="preserve"> reveals that combustion-model validation must span wide temperature, pressure, dilution, and blend-composition ranges.</w:t>
      </w:r>
      <w:r w:rsidR="00DF6876" w:rsidRPr="00841103">
        <w:rPr>
          <w:highlight w:val="yellow"/>
        </w:rPr>
        <w:t xml:space="preserve"> In addition, t</w:t>
      </w:r>
      <w:r w:rsidRPr="00841103">
        <w:rPr>
          <w:highlight w:val="yellow"/>
        </w:rPr>
        <w:t>he NOx s</w:t>
      </w:r>
      <w:r w:rsidR="00DF6876" w:rsidRPr="00841103">
        <w:rPr>
          <w:highlight w:val="yellow"/>
        </w:rPr>
        <w:t>tudies</w:t>
      </w:r>
      <w:r w:rsidRPr="00841103">
        <w:rPr>
          <w:highlight w:val="yellow"/>
        </w:rPr>
        <w:t xml:space="preserve"> highlights the central challenge of ammonia combustion: improving reactivity without creating excessive emissions</w:t>
      </w:r>
      <w:r w:rsidR="00DF6876" w:rsidRPr="00841103">
        <w:rPr>
          <w:highlight w:val="yellow"/>
        </w:rPr>
        <w:t>, and that combustion strategy matters as much as fuel blend</w:t>
      </w:r>
      <w:r w:rsidRPr="00841103">
        <w:rPr>
          <w:highlight w:val="yellow"/>
        </w:rPr>
        <w:t xml:space="preserve">. For example, staged injection, low-oxygen zones, and furnace configuration can sharply reduce NOx, whereas direct blending alone may increase it. The review studies by Wei, Mashruk, and Yousefi reinforce that equivalence ratio, radical chemistry, staging, recirculation, and flameless/MILD combustion are critical control levers. </w:t>
      </w:r>
      <w:r w:rsidRPr="00841103">
        <w:rPr>
          <w:highlight w:val="yellow"/>
        </w:rPr>
        <w:lastRenderedPageBreak/>
        <w:t>Trujillo’s engine modeling work also shows that ammonia emission behavior must be validated in application-specific systems, not only in idealized reactors.</w:t>
      </w:r>
    </w:p>
    <w:p w14:paraId="373C4C05" w14:textId="77777777" w:rsidR="00C7635D" w:rsidRPr="00841103" w:rsidRDefault="00C7635D" w:rsidP="00353014">
      <w:pPr>
        <w:spacing w:line="360" w:lineRule="auto"/>
        <w:jc w:val="both"/>
        <w:rPr>
          <w:highlight w:val="yellow"/>
        </w:rPr>
      </w:pPr>
      <w:r w:rsidRPr="00841103">
        <w:rPr>
          <w:highlight w:val="yellow"/>
        </w:rPr>
        <w:t>In terms of ML validation in combustion systems, this table suggests that a reliable machine-learning model cannot be trained or validated on a single metric alone. A robust ML framework should be validated simultaneously against LFS, IDT, species evolution, and NOx/N₂O emissions, because each captures a different part of combustion behavior. The table also shows that many datasets are narrow in scope, such as atmospheric pressure only, a single equivalence ratio, one burner geometry, or one blend family. That means ML models trained on such datasets may perform well in interpolation but fail under new pressures, temperatures, fuel compositions, or combustor designs.</w:t>
      </w:r>
    </w:p>
    <w:p w14:paraId="06608C53" w14:textId="3604749F" w:rsidR="00C7635D" w:rsidRPr="00C7635D" w:rsidRDefault="00C7635D" w:rsidP="00353014">
      <w:pPr>
        <w:spacing w:line="360" w:lineRule="auto"/>
        <w:jc w:val="both"/>
      </w:pPr>
      <w:r w:rsidRPr="00841103">
        <w:rPr>
          <w:highlight w:val="yellow"/>
        </w:rPr>
        <w:t>Therefore, ML validation in combustion systems should follow four principles. First, multi-condition and multi-output</w:t>
      </w:r>
      <w:r w:rsidR="00497983" w:rsidRPr="00841103">
        <w:rPr>
          <w:highlight w:val="yellow"/>
        </w:rPr>
        <w:t xml:space="preserve"> dataset</w:t>
      </w:r>
      <w:r w:rsidRPr="00841103">
        <w:rPr>
          <w:highlight w:val="yellow"/>
        </w:rPr>
        <w:t>, covering temperature, pressure, equivalence ratio, dilution, and blend ratio. Second, validation across different experimental platforms, not just one shock tube or one burner, so the model learns physics rather than apparatus-specific behavior. Third, ML predictions check against mechanism-informed or physics-based trends, such as the known increase in flame speed with H₂ addition or the reduction of IDT with higher reactivity promoters. Fourth, performance evaluat</w:t>
      </w:r>
      <w:r w:rsidR="00497983" w:rsidRPr="00841103">
        <w:rPr>
          <w:highlight w:val="yellow"/>
        </w:rPr>
        <w:t>ion</w:t>
      </w:r>
      <w:r w:rsidRPr="00841103">
        <w:rPr>
          <w:highlight w:val="yellow"/>
        </w:rPr>
        <w:t xml:space="preserve"> not only by statistical accuracy, but also by physical consistency and generalization.</w:t>
      </w:r>
      <w:r w:rsidR="00497983" w:rsidRPr="00841103">
        <w:rPr>
          <w:highlight w:val="yellow"/>
        </w:rPr>
        <w:t xml:space="preserve">Based on the Table </w:t>
      </w:r>
      <w:r w:rsidR="00841103" w:rsidRPr="00841103">
        <w:rPr>
          <w:highlight w:val="yellow"/>
        </w:rPr>
        <w:t>1</w:t>
      </w:r>
      <w:r w:rsidR="00497983" w:rsidRPr="00841103">
        <w:rPr>
          <w:highlight w:val="yellow"/>
        </w:rPr>
        <w:t xml:space="preserve">, it may be concluded </w:t>
      </w:r>
      <w:r w:rsidRPr="00841103">
        <w:rPr>
          <w:highlight w:val="yellow"/>
        </w:rPr>
        <w:t>that ammonia combustion research is progressing, but the evidence remains fragmented across flame studies, ignition studies, and emissions studies. For ML to be credible in combustion systems, it must be validated on this full spectrum of behavior rather than on isolated datasets.</w:t>
      </w:r>
    </w:p>
    <w:p w14:paraId="1D8F5BE9" w14:textId="0DAAB09E" w:rsidR="004C7CFC" w:rsidRPr="00C03B39" w:rsidRDefault="004C7CFC" w:rsidP="00353014">
      <w:pPr>
        <w:spacing w:line="360" w:lineRule="auto"/>
        <w:jc w:val="both"/>
        <w:rPr>
          <w:bCs/>
        </w:rPr>
      </w:pPr>
      <w:r w:rsidRPr="00C03B39">
        <w:rPr>
          <w:bCs/>
        </w:rPr>
        <w:t xml:space="preserve">Data scarcity, inconsistencies between experimental setups, and limited coverage of high-pressure engine-relevant conditions can affect model reliability. Additionally, ML models may capture correlations without fully representing the underlying physical mechanisms, necessitating hybrid approaches that integrate ML with physics-based models for improved interpretability and accuracy </w:t>
      </w:r>
      <w:r w:rsidR="00015AE8">
        <w:rPr>
          <w:bCs/>
        </w:rPr>
        <w:t>[</w:t>
      </w:r>
      <w:r w:rsidR="00CE54B8">
        <w:rPr>
          <w:bCs/>
        </w:rPr>
        <w:t>2</w:t>
      </w:r>
      <w:r w:rsidR="00CE54B8" w:rsidRPr="00353014">
        <w:rPr>
          <w:bCs/>
        </w:rPr>
        <w:t>0</w:t>
      </w:r>
      <w:r w:rsidR="00015AE8" w:rsidRPr="00353014">
        <w:rPr>
          <w:bCs/>
        </w:rPr>
        <w:t>]</w:t>
      </w:r>
      <w:r w:rsidRPr="00353014">
        <w:rPr>
          <w:bCs/>
        </w:rPr>
        <w:t>.</w:t>
      </w:r>
      <w:r w:rsidRPr="00C03B39">
        <w:rPr>
          <w:bCs/>
        </w:rPr>
        <w:t xml:space="preserve"> Overall, while ML demonstrates strong potential for predicting ammonia flame speed, rigorous validation using diverse datasets and robust statistical methods is essential to ensure reliability for practical combustion and engine applications.</w:t>
      </w:r>
    </w:p>
    <w:p w14:paraId="18D424AA" w14:textId="77777777" w:rsidR="004C7CFC" w:rsidRDefault="004C7CFC" w:rsidP="004540EB">
      <w:pPr>
        <w:spacing w:line="360" w:lineRule="auto"/>
      </w:pPr>
    </w:p>
    <w:p w14:paraId="0B91BA59" w14:textId="77777777" w:rsidR="00256E09" w:rsidRPr="006F545F" w:rsidRDefault="00256E09" w:rsidP="007B0DE9">
      <w:pPr>
        <w:pStyle w:val="MDPI21heading1"/>
        <w:spacing w:before="0" w:after="0" w:line="360" w:lineRule="auto"/>
        <w:ind w:left="0"/>
        <w:rPr>
          <w:rFonts w:ascii="Times New Roman" w:hAnsi="Times New Roman"/>
          <w:sz w:val="24"/>
          <w:szCs w:val="24"/>
        </w:rPr>
      </w:pPr>
      <w:r w:rsidRPr="006F545F">
        <w:rPr>
          <w:rFonts w:ascii="Times New Roman" w:hAnsi="Times New Roman"/>
          <w:sz w:val="24"/>
          <w:szCs w:val="24"/>
          <w:lang w:eastAsia="zh-CN"/>
        </w:rPr>
        <w:t xml:space="preserve">2. </w:t>
      </w:r>
      <w:r w:rsidRPr="006F545F">
        <w:rPr>
          <w:rFonts w:ascii="Times New Roman" w:hAnsi="Times New Roman"/>
          <w:sz w:val="24"/>
          <w:szCs w:val="24"/>
        </w:rPr>
        <w:t>Materials and Methods</w:t>
      </w:r>
    </w:p>
    <w:p w14:paraId="1CD9E719" w14:textId="7CE6BB81" w:rsidR="006C3518" w:rsidRPr="00CF162A" w:rsidRDefault="006C3518" w:rsidP="00CF162A">
      <w:pPr>
        <w:spacing w:line="360" w:lineRule="auto"/>
      </w:pPr>
      <w:bookmarkStart w:id="2" w:name="_Toc202601402"/>
      <w:bookmarkStart w:id="3" w:name="_Toc213847584"/>
      <w:r w:rsidRPr="00CF162A">
        <w:t>2.1.   Literature Search Strategy</w:t>
      </w:r>
      <w:bookmarkEnd w:id="2"/>
      <w:bookmarkEnd w:id="3"/>
    </w:p>
    <w:p w14:paraId="252A29F0" w14:textId="495E7BEC" w:rsidR="006C3518" w:rsidRPr="00CF162A" w:rsidRDefault="006C3518" w:rsidP="00CF162A">
      <w:pPr>
        <w:spacing w:line="360" w:lineRule="auto"/>
        <w:jc w:val="both"/>
      </w:pPr>
      <w:r w:rsidRPr="00CF162A">
        <w:t xml:space="preserve">To ensure a methodologically sound review of literature on the combustion characteristics of Ammonia-blend fuels, a structured search was conducted using two leading academic </w:t>
      </w:r>
      <w:r w:rsidRPr="00CF162A">
        <w:lastRenderedPageBreak/>
        <w:t>databases: Scopus and Web of Science (WoS). These platforms were selected based on their wide coverage of multidisciplinary peer-reviewed scientific publications. The search targeted studies published between 2015 and 2025, using a Boolean query designed to capture a broad range of relevant terms:</w:t>
      </w:r>
    </w:p>
    <w:p w14:paraId="72B818CA" w14:textId="77777777" w:rsidR="00CF162A" w:rsidRDefault="00CF162A" w:rsidP="00CF162A">
      <w:pPr>
        <w:spacing w:line="360" w:lineRule="auto"/>
      </w:pPr>
    </w:p>
    <w:p w14:paraId="6D0FC3D8" w14:textId="0278E364" w:rsidR="00CD710A" w:rsidRPr="00CF162A" w:rsidRDefault="00CD710A" w:rsidP="00CF162A">
      <w:pPr>
        <w:spacing w:line="360" w:lineRule="auto"/>
      </w:pPr>
      <w:r w:rsidRPr="00CF162A">
        <w:t xml:space="preserve">("ammonia" OR "NH3") AND ("combustion characteristics" OR "combustion </w:t>
      </w:r>
      <w:proofErr w:type="spellStart"/>
      <w:r w:rsidRPr="00CF162A">
        <w:t>behavior</w:t>
      </w:r>
      <w:proofErr w:type="spellEnd"/>
      <w:r w:rsidRPr="00CF162A">
        <w:t>" OR "ignition delay" OR "reactivity" OR "flame speed") AND ("fuel blends" OR "blended fuels" OR "co-firing" OR "mixtures" OR "ammonia blends" OR "NH3 blends" OR "ammonia-hydrogen" OR "ammonia-methane" OR "NH3-H2" OR "NH3-CH4")</w:t>
      </w:r>
      <w:r w:rsidR="00CE54B8" w:rsidRPr="00CF162A">
        <w:t>.</w:t>
      </w:r>
    </w:p>
    <w:p w14:paraId="4953D811" w14:textId="77777777" w:rsidR="00CF162A" w:rsidRDefault="00CF162A" w:rsidP="00CF162A">
      <w:pPr>
        <w:spacing w:line="360" w:lineRule="auto"/>
      </w:pPr>
    </w:p>
    <w:p w14:paraId="3D664145" w14:textId="1844EA4A" w:rsidR="006C3518" w:rsidRPr="00CF162A" w:rsidRDefault="006C3518" w:rsidP="008C6655">
      <w:pPr>
        <w:spacing w:line="360" w:lineRule="auto"/>
        <w:jc w:val="both"/>
      </w:pPr>
      <w:r w:rsidRPr="00CF162A">
        <w:t>Filters were then applied within each database to include only peer-reviewed journal articles (excluding, non-open access journal articles, book chapters, reviews, notes, and other non-article formats)</w:t>
      </w:r>
      <w:r w:rsidR="00CD710A" w:rsidRPr="00CF162A">
        <w:t xml:space="preserve"> with the language limited to only English-language publications to ensure accessibility and consistency in interpretation. The Prisma diagram for schematically showing the literature search strategy is shown in Figure 1.</w:t>
      </w:r>
      <w:r w:rsidR="00644AD7">
        <w:t xml:space="preserve"> </w:t>
      </w:r>
    </w:p>
    <w:p w14:paraId="541049CE" w14:textId="18F293C8" w:rsidR="00CD710A" w:rsidRPr="00D57D8E" w:rsidRDefault="00CD710A" w:rsidP="00CE54B8">
      <w:pPr>
        <w:spacing w:line="360" w:lineRule="auto"/>
        <w:jc w:val="both"/>
      </w:pPr>
      <w:r w:rsidRPr="00CE54B8">
        <w:rPr>
          <w:highlight w:val="yellow"/>
        </w:rPr>
        <w:t>The refined search yielded 3</w:t>
      </w:r>
      <w:r w:rsidR="00B2736F" w:rsidRPr="00CE54B8">
        <w:rPr>
          <w:highlight w:val="yellow"/>
        </w:rPr>
        <w:t>2</w:t>
      </w:r>
      <w:r w:rsidRPr="00CE54B8">
        <w:rPr>
          <w:highlight w:val="yellow"/>
        </w:rPr>
        <w:t xml:space="preserve">1 peer-reviewed articles (Scopus) and </w:t>
      </w:r>
      <w:r w:rsidR="00B2736F" w:rsidRPr="00CE54B8">
        <w:rPr>
          <w:highlight w:val="yellow"/>
        </w:rPr>
        <w:t>1</w:t>
      </w:r>
      <w:r w:rsidRPr="00CE54B8">
        <w:rPr>
          <w:highlight w:val="yellow"/>
        </w:rPr>
        <w:t>,</w:t>
      </w:r>
      <w:r w:rsidR="00B2736F" w:rsidRPr="00CE54B8">
        <w:rPr>
          <w:highlight w:val="yellow"/>
        </w:rPr>
        <w:t xml:space="preserve"> 5</w:t>
      </w:r>
      <w:r w:rsidRPr="00CE54B8">
        <w:rPr>
          <w:highlight w:val="yellow"/>
        </w:rPr>
        <w:t>74 documents (Web of Science). Given the volume of results from Web of Science, the database’s relevance ranking tool was used to select the top 1,000 most relevant articles for downstream screening. These documents were exported alongside the Scopus records, resulting in an initial dataset of 1,3</w:t>
      </w:r>
      <w:r w:rsidR="00B2736F" w:rsidRPr="00CE54B8">
        <w:rPr>
          <w:highlight w:val="yellow"/>
        </w:rPr>
        <w:t>2</w:t>
      </w:r>
      <w:r w:rsidRPr="00CE54B8">
        <w:rPr>
          <w:highlight w:val="yellow"/>
        </w:rPr>
        <w:t xml:space="preserve">1 documents. All records were imported into Rayyan AI </w:t>
      </w:r>
      <w:r w:rsidRPr="00CE54B8">
        <w:rPr>
          <w:highlight w:val="yellow"/>
        </w:rPr>
        <w:fldChar w:fldCharType="begin" w:fldLock="1"/>
      </w:r>
      <w:r w:rsidRPr="00CE54B8">
        <w:rPr>
          <w:highlight w:val="yellow"/>
        </w:rPr>
        <w:instrText>ADDIN CSL_CITATION {"citationItems":[{"id":"ITEM-1","itemData":{"URL":"https://new.rayyan.ai/reviews/1458442/overview","accessed":{"date-parts":[["2025","5","23"]]},"author":[{"dropping-particle":"","family":"Rayyan AI","given":"","non-dropping-particle":"","parse-names":false,"suffix":""}],"id":"ITEM-1","issued":{"date-parts":[["0"]]},"title":"Rayyan | Overview","type":"webpage"},"uris":["http://www.mendeley.com/documents/?uuid=b9b5c819-65e7-3a1a-a622-1e67ee3be3d7"]}],"mendeley":{"formattedCitation":"[30]","plainTextFormattedCitation":"[30]","previouslyFormattedCitation":"[30]"},"properties":{"noteIndex":0},"schema":"https://github.com/citation-style-language/schema/raw/master/csl-citation.json"}</w:instrText>
      </w:r>
      <w:r w:rsidRPr="00CE54B8">
        <w:rPr>
          <w:highlight w:val="yellow"/>
        </w:rPr>
        <w:fldChar w:fldCharType="separate"/>
      </w:r>
      <w:r w:rsidRPr="00CE54B8">
        <w:rPr>
          <w:noProof/>
          <w:highlight w:val="yellow"/>
        </w:rPr>
        <w:t>[</w:t>
      </w:r>
      <w:r w:rsidR="007B7450" w:rsidRPr="00CE54B8">
        <w:rPr>
          <w:noProof/>
          <w:highlight w:val="yellow"/>
        </w:rPr>
        <w:t>5</w:t>
      </w:r>
      <w:r w:rsidR="00CE54B8" w:rsidRPr="00CE54B8">
        <w:rPr>
          <w:noProof/>
          <w:highlight w:val="yellow"/>
        </w:rPr>
        <w:t>5</w:t>
      </w:r>
      <w:r w:rsidRPr="00CE54B8">
        <w:rPr>
          <w:noProof/>
          <w:highlight w:val="yellow"/>
        </w:rPr>
        <w:t>]</w:t>
      </w:r>
      <w:r w:rsidRPr="00CE54B8">
        <w:rPr>
          <w:highlight w:val="yellow"/>
        </w:rPr>
        <w:fldChar w:fldCharType="end"/>
      </w:r>
      <w:r w:rsidRPr="00CE54B8">
        <w:rPr>
          <w:highlight w:val="yellow"/>
        </w:rPr>
        <w:t xml:space="preserve"> a web-based tool for facilitating blinded and collaborative screening during systematic reviews. Using Rayyan's integrated de-duplication tools and manual verification, 4</w:t>
      </w:r>
      <w:r w:rsidR="00B2736F" w:rsidRPr="00CE54B8">
        <w:rPr>
          <w:highlight w:val="yellow"/>
        </w:rPr>
        <w:t>4</w:t>
      </w:r>
      <w:r w:rsidRPr="00CE54B8">
        <w:rPr>
          <w:highlight w:val="yellow"/>
        </w:rPr>
        <w:t>7 duplicate records were identified and removed. This left a total of 8</w:t>
      </w:r>
      <w:r w:rsidR="00B2736F" w:rsidRPr="00CE54B8">
        <w:rPr>
          <w:highlight w:val="yellow"/>
        </w:rPr>
        <w:t>7</w:t>
      </w:r>
      <w:r w:rsidRPr="00CE54B8">
        <w:rPr>
          <w:highlight w:val="yellow"/>
        </w:rPr>
        <w:t>4 unique documents. A multi-stage screening process was then conducted to assess the relevance of each document, considering the; “title and abstract screening”, to preliminarily assess alignment with the review objectives. Then, “full-text screening”, where necessary, to verify eligibility based on inclusion and exclusion criteria</w:t>
      </w:r>
      <w:r w:rsidRPr="00D57D8E">
        <w:t>.</w:t>
      </w:r>
    </w:p>
    <w:p w14:paraId="4B84B091" w14:textId="6A35427F" w:rsidR="00D031FB" w:rsidRDefault="00A03F16" w:rsidP="005671E6">
      <w:pPr>
        <w:spacing w:line="360" w:lineRule="auto"/>
      </w:pPr>
      <w:r>
        <w:rPr>
          <w:noProof/>
          <w14:ligatures w14:val="standardContextual"/>
        </w:rPr>
        <mc:AlternateContent>
          <mc:Choice Requires="wpg">
            <w:drawing>
              <wp:anchor distT="0" distB="0" distL="114300" distR="114300" simplePos="0" relativeHeight="251697152" behindDoc="0" locked="0" layoutInCell="1" allowOverlap="1" wp14:anchorId="6ECC678C" wp14:editId="069E4A25">
                <wp:simplePos x="0" y="0"/>
                <wp:positionH relativeFrom="column">
                  <wp:posOffset>586740</wp:posOffset>
                </wp:positionH>
                <wp:positionV relativeFrom="paragraph">
                  <wp:posOffset>220980</wp:posOffset>
                </wp:positionV>
                <wp:extent cx="3992880" cy="5897880"/>
                <wp:effectExtent l="0" t="0" r="26670" b="26670"/>
                <wp:wrapNone/>
                <wp:docPr id="1640881533" name="Group 11"/>
                <wp:cNvGraphicFramePr/>
                <a:graphic xmlns:a="http://schemas.openxmlformats.org/drawingml/2006/main">
                  <a:graphicData uri="http://schemas.microsoft.com/office/word/2010/wordprocessingGroup">
                    <wpg:wgp>
                      <wpg:cNvGrpSpPr/>
                      <wpg:grpSpPr>
                        <a:xfrm>
                          <a:off x="0" y="0"/>
                          <a:ext cx="3992880" cy="5897880"/>
                          <a:chOff x="0" y="0"/>
                          <a:chExt cx="3992880" cy="5897880"/>
                        </a:xfrm>
                      </wpg:grpSpPr>
                      <wps:wsp>
                        <wps:cNvPr id="1033244807" name="Rectangle: Rounded Corners 2"/>
                        <wps:cNvSpPr/>
                        <wps:spPr>
                          <a:xfrm>
                            <a:off x="38100" y="0"/>
                            <a:ext cx="1424940" cy="723900"/>
                          </a:xfrm>
                          <a:prstGeom prst="roundRect">
                            <a:avLst/>
                          </a:prstGeom>
                        </wps:spPr>
                        <wps:style>
                          <a:lnRef idx="2">
                            <a:schemeClr val="dk1"/>
                          </a:lnRef>
                          <a:fillRef idx="1">
                            <a:schemeClr val="lt1"/>
                          </a:fillRef>
                          <a:effectRef idx="0">
                            <a:schemeClr val="dk1"/>
                          </a:effectRef>
                          <a:fontRef idx="minor">
                            <a:schemeClr val="dk1"/>
                          </a:fontRef>
                        </wps:style>
                        <wps:txbx>
                          <w:txbxContent>
                            <w:p w14:paraId="6A907321" w14:textId="28EF9776" w:rsidR="00B02634" w:rsidRDefault="00B02634" w:rsidP="00B02634">
                              <w:pPr>
                                <w:jc w:val="center"/>
                              </w:pPr>
                              <w:r>
                                <w:t>Record identified through Scopus</w:t>
                              </w:r>
                            </w:p>
                            <w:p w14:paraId="291CB590" w14:textId="16689631" w:rsidR="00B02634" w:rsidRDefault="00B02634" w:rsidP="00B02634">
                              <w:pPr>
                                <w:jc w:val="center"/>
                              </w:pPr>
                              <w:r>
                                <w:t>n = 3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4071315" name="Rectangle: Rounded Corners 2"/>
                        <wps:cNvSpPr/>
                        <wps:spPr>
                          <a:xfrm>
                            <a:off x="2042160" y="0"/>
                            <a:ext cx="1790700" cy="716280"/>
                          </a:xfrm>
                          <a:prstGeom prst="roundRect">
                            <a:avLst/>
                          </a:prstGeom>
                        </wps:spPr>
                        <wps:style>
                          <a:lnRef idx="2">
                            <a:schemeClr val="dk1"/>
                          </a:lnRef>
                          <a:fillRef idx="1">
                            <a:schemeClr val="lt1"/>
                          </a:fillRef>
                          <a:effectRef idx="0">
                            <a:schemeClr val="dk1"/>
                          </a:effectRef>
                          <a:fontRef idx="minor">
                            <a:schemeClr val="dk1"/>
                          </a:fontRef>
                        </wps:style>
                        <wps:txbx>
                          <w:txbxContent>
                            <w:p w14:paraId="7E63911F" w14:textId="42B1EF7F" w:rsidR="00B02634" w:rsidRDefault="00B02634" w:rsidP="00B02634">
                              <w:pPr>
                                <w:jc w:val="center"/>
                              </w:pPr>
                              <w:r>
                                <w:t>Records identified through Web of Science</w:t>
                              </w:r>
                            </w:p>
                            <w:p w14:paraId="6F3FEAC3" w14:textId="792305FE" w:rsidR="00B02634" w:rsidRDefault="00B02634" w:rsidP="00B02634">
                              <w:pPr>
                                <w:jc w:val="center"/>
                              </w:pPr>
                              <w:r>
                                <w:t>n = 1, 5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66592" name="Rectangle: Rounded Corners 2"/>
                        <wps:cNvSpPr/>
                        <wps:spPr>
                          <a:xfrm>
                            <a:off x="320040" y="1036320"/>
                            <a:ext cx="3238500" cy="716280"/>
                          </a:xfrm>
                          <a:prstGeom prst="roundRect">
                            <a:avLst/>
                          </a:prstGeom>
                        </wps:spPr>
                        <wps:style>
                          <a:lnRef idx="2">
                            <a:schemeClr val="dk1"/>
                          </a:lnRef>
                          <a:fillRef idx="1">
                            <a:schemeClr val="lt1"/>
                          </a:fillRef>
                          <a:effectRef idx="0">
                            <a:schemeClr val="dk1"/>
                          </a:effectRef>
                          <a:fontRef idx="minor">
                            <a:schemeClr val="dk1"/>
                          </a:fontRef>
                        </wps:style>
                        <wps:txbx>
                          <w:txbxContent>
                            <w:p w14:paraId="29629E0F" w14:textId="5CB4BB5B" w:rsidR="00B02634" w:rsidRDefault="00B02634" w:rsidP="00B02634">
                              <w:pPr>
                                <w:jc w:val="center"/>
                              </w:pPr>
                              <w:r>
                                <w:t>Web of Science most relevant records selected from ranking databases:</w:t>
                              </w:r>
                            </w:p>
                            <w:p w14:paraId="23A154E3" w14:textId="27D0FEB4" w:rsidR="00B02634" w:rsidRDefault="00B02634" w:rsidP="00B02634">
                              <w:pPr>
                                <w:jc w:val="center"/>
                              </w:pPr>
                              <w:r>
                                <w:t>n = 1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6300231" name="Rectangle: Rounded Corners 2"/>
                        <wps:cNvSpPr/>
                        <wps:spPr>
                          <a:xfrm>
                            <a:off x="15240" y="2080260"/>
                            <a:ext cx="177546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32A81775" w14:textId="6C76ABA7" w:rsidR="00B02634" w:rsidRDefault="00B02634" w:rsidP="00B02634">
                              <w:pPr>
                                <w:jc w:val="center"/>
                              </w:pPr>
                              <w:r>
                                <w:t>Records after merging dataset:</w:t>
                              </w:r>
                            </w:p>
                            <w:p w14:paraId="72C741CD" w14:textId="23E5ECFA" w:rsidR="00B02634" w:rsidRDefault="00B02634" w:rsidP="00B02634">
                              <w:pPr>
                                <w:jc w:val="center"/>
                              </w:pPr>
                              <w:r>
                                <w:t xml:space="preserve">n = </w:t>
                              </w:r>
                              <w:r w:rsidR="00874DFF">
                                <w:t>1, 3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9460755" name="Rectangle: Rounded Corners 2"/>
                        <wps:cNvSpPr/>
                        <wps:spPr>
                          <a:xfrm>
                            <a:off x="2072640" y="2065020"/>
                            <a:ext cx="178308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2DA1F252" w14:textId="01D0104C" w:rsidR="00B02634" w:rsidRDefault="00B02634" w:rsidP="00B02634">
                              <w:pPr>
                                <w:jc w:val="center"/>
                              </w:pPr>
                              <w:r>
                                <w:t>Duplicates removed using Rayyan</w:t>
                              </w:r>
                            </w:p>
                            <w:p w14:paraId="7E52E991" w14:textId="0E2CA70E" w:rsidR="00B02634" w:rsidRDefault="00B02634" w:rsidP="00B02634">
                              <w:pPr>
                                <w:jc w:val="center"/>
                              </w:pPr>
                              <w:r>
                                <w:t xml:space="preserve">n = </w:t>
                              </w:r>
                              <w:r w:rsidR="00874DFF">
                                <w:t>4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9217521" name="Rectangle: Rounded Corners 2"/>
                        <wps:cNvSpPr/>
                        <wps:spPr>
                          <a:xfrm>
                            <a:off x="434340" y="3116580"/>
                            <a:ext cx="294132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07C9C2BA" w14:textId="3BD43490" w:rsidR="00B02634" w:rsidRDefault="00B02634" w:rsidP="00B02634">
                              <w:pPr>
                                <w:jc w:val="center"/>
                              </w:pPr>
                              <w:r>
                                <w:t>Records after de-duplication:</w:t>
                              </w:r>
                            </w:p>
                            <w:p w14:paraId="049B8051" w14:textId="0401F71A" w:rsidR="00B02634" w:rsidRDefault="00B02634" w:rsidP="00B02634">
                              <w:pPr>
                                <w:jc w:val="center"/>
                              </w:pPr>
                              <w:r>
                                <w:t xml:space="preserve">n = </w:t>
                              </w:r>
                              <w:r w:rsidR="00874DFF">
                                <w:t>8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7723318" name="Rectangle: Rounded Corners 2"/>
                        <wps:cNvSpPr/>
                        <wps:spPr>
                          <a:xfrm>
                            <a:off x="2209800" y="4175760"/>
                            <a:ext cx="1783080" cy="693420"/>
                          </a:xfrm>
                          <a:prstGeom prst="roundRect">
                            <a:avLst/>
                          </a:prstGeom>
                        </wps:spPr>
                        <wps:style>
                          <a:lnRef idx="2">
                            <a:schemeClr val="dk1"/>
                          </a:lnRef>
                          <a:fillRef idx="1">
                            <a:schemeClr val="lt1"/>
                          </a:fillRef>
                          <a:effectRef idx="0">
                            <a:schemeClr val="dk1"/>
                          </a:effectRef>
                          <a:fontRef idx="minor">
                            <a:schemeClr val="dk1"/>
                          </a:fontRef>
                        </wps:style>
                        <wps:txbx>
                          <w:txbxContent>
                            <w:p w14:paraId="3BEF0678" w14:textId="49ABC2DD" w:rsidR="00D031FB" w:rsidRDefault="00D031FB" w:rsidP="00D031FB">
                              <w:pPr>
                                <w:jc w:val="center"/>
                              </w:pPr>
                              <w:r>
                                <w:t>Records excluded (not aligned with objectives)</w:t>
                              </w:r>
                            </w:p>
                            <w:p w14:paraId="342806E7" w14:textId="69A13FCA" w:rsidR="00D031FB" w:rsidRDefault="00D031FB" w:rsidP="00D031FB">
                              <w:pPr>
                                <w:jc w:val="center"/>
                              </w:pPr>
                              <w:r>
                                <w:t xml:space="preserve">n = </w:t>
                              </w:r>
                              <w:r w:rsidR="00874DFF">
                                <w:t>7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461761" name="Rectangle: Rounded Corners 2"/>
                        <wps:cNvSpPr/>
                        <wps:spPr>
                          <a:xfrm>
                            <a:off x="0" y="4137660"/>
                            <a:ext cx="1760220" cy="746760"/>
                          </a:xfrm>
                          <a:prstGeom prst="roundRect">
                            <a:avLst/>
                          </a:prstGeom>
                        </wps:spPr>
                        <wps:style>
                          <a:lnRef idx="2">
                            <a:schemeClr val="dk1"/>
                          </a:lnRef>
                          <a:fillRef idx="1">
                            <a:schemeClr val="lt1"/>
                          </a:fillRef>
                          <a:effectRef idx="0">
                            <a:schemeClr val="dk1"/>
                          </a:effectRef>
                          <a:fontRef idx="minor">
                            <a:schemeClr val="dk1"/>
                          </a:fontRef>
                        </wps:style>
                        <wps:txbx>
                          <w:txbxContent>
                            <w:p w14:paraId="43508942" w14:textId="69A5D17A" w:rsidR="00D031FB" w:rsidRDefault="00D031FB" w:rsidP="00D031FB">
                              <w:pPr>
                                <w:jc w:val="center"/>
                              </w:pPr>
                              <w:r>
                                <w:t>Records screened (full text</w:t>
                              </w:r>
                              <w:r w:rsidR="00B02634">
                                <w:t xml:space="preserve"> and abstracts</w:t>
                              </w:r>
                              <w:r>
                                <w:t>)</w:t>
                              </w:r>
                              <w:r w:rsidR="00B02634">
                                <w:t xml:space="preserve">: </w:t>
                              </w:r>
                            </w:p>
                            <w:p w14:paraId="65536261" w14:textId="4328EAE6" w:rsidR="00B02634" w:rsidRDefault="00B02634" w:rsidP="00D031FB">
                              <w:pPr>
                                <w:jc w:val="center"/>
                              </w:pPr>
                              <w:r>
                                <w:t xml:space="preserve">n = </w:t>
                              </w:r>
                              <w:r w:rsidR="00874DFF">
                                <w:t>8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83699" name="Rectangle: Rounded Corners 2"/>
                        <wps:cNvSpPr/>
                        <wps:spPr>
                          <a:xfrm>
                            <a:off x="320040" y="5196840"/>
                            <a:ext cx="3055620" cy="701040"/>
                          </a:xfrm>
                          <a:prstGeom prst="roundRect">
                            <a:avLst/>
                          </a:prstGeom>
                        </wps:spPr>
                        <wps:style>
                          <a:lnRef idx="2">
                            <a:schemeClr val="dk1"/>
                          </a:lnRef>
                          <a:fillRef idx="1">
                            <a:schemeClr val="lt1"/>
                          </a:fillRef>
                          <a:effectRef idx="0">
                            <a:schemeClr val="dk1"/>
                          </a:effectRef>
                          <a:fontRef idx="minor">
                            <a:schemeClr val="dk1"/>
                          </a:fontRef>
                        </wps:style>
                        <wps:txbx>
                          <w:txbxContent>
                            <w:p w14:paraId="7783C607" w14:textId="636633DF" w:rsidR="00D031FB" w:rsidRDefault="00D031FB" w:rsidP="00D031FB">
                              <w:pPr>
                                <w:jc w:val="center"/>
                              </w:pPr>
                              <w:r>
                                <w:t>Studies included in qualitative synthesis (</w:t>
                              </w:r>
                              <w:r w:rsidR="00A03F16">
                                <w:t>final analysis</w:t>
                              </w:r>
                              <w:r>
                                <w:t>):</w:t>
                              </w:r>
                            </w:p>
                            <w:p w14:paraId="3E0482A5" w14:textId="086CE1B9" w:rsidR="00D031FB" w:rsidRDefault="00D031FB" w:rsidP="00D031FB">
                              <w:pPr>
                                <w:jc w:val="center"/>
                              </w:pPr>
                              <w:r>
                                <w:t xml:space="preserve">n = </w:t>
                              </w:r>
                              <w:r w:rsidR="00874DFF">
                                <w:t>1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8086267" name="Straight Arrow Connector 7"/>
                        <wps:cNvCnPr/>
                        <wps:spPr>
                          <a:xfrm>
                            <a:off x="2926080" y="731520"/>
                            <a:ext cx="0" cy="28956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810328797" name="Straight Arrow Connector 7"/>
                        <wps:cNvCnPr/>
                        <wps:spPr>
                          <a:xfrm>
                            <a:off x="762000" y="739140"/>
                            <a:ext cx="0" cy="28956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982588063" name="Straight Arrow Connector 7"/>
                        <wps:cNvCnPr/>
                        <wps:spPr>
                          <a:xfrm>
                            <a:off x="1417320" y="3825240"/>
                            <a:ext cx="0" cy="28956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292272792" name="Straight Arrow Connector 7"/>
                        <wps:cNvCnPr/>
                        <wps:spPr>
                          <a:xfrm>
                            <a:off x="1485900" y="1752600"/>
                            <a:ext cx="0" cy="28956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17110410" name="Straight Arrow Connector 7"/>
                        <wps:cNvCnPr/>
                        <wps:spPr>
                          <a:xfrm>
                            <a:off x="1470660" y="2804160"/>
                            <a:ext cx="0" cy="28956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664334124" name="Straight Arrow Connector 7"/>
                        <wps:cNvCnPr/>
                        <wps:spPr>
                          <a:xfrm>
                            <a:off x="1440180" y="4907280"/>
                            <a:ext cx="0" cy="28956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378299377" name="Straight Arrow Connector 9"/>
                        <wps:cNvCnPr/>
                        <wps:spPr>
                          <a:xfrm>
                            <a:off x="1783080" y="2453640"/>
                            <a:ext cx="27432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342965330" name="Straight Arrow Connector 10"/>
                        <wps:cNvCnPr/>
                        <wps:spPr>
                          <a:xfrm>
                            <a:off x="1767840" y="4526280"/>
                            <a:ext cx="44196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V relativeFrom="margin">
                  <wp14:pctHeight>0</wp14:pctHeight>
                </wp14:sizeRelV>
              </wp:anchor>
            </w:drawing>
          </mc:Choice>
          <mc:Fallback>
            <w:pict>
              <v:group w14:anchorId="6ECC678C" id="Group 11" o:spid="_x0000_s1026" style="position:absolute;margin-left:46.2pt;margin-top:17.4pt;width:314.4pt;height:464.4pt;z-index:251697152;mso-height-relative:margin" coordsize="39928,58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">
                <v:roundrect id="Rectangle: Rounded Corners 2" o:spid="_x0000_s1027" style="position:absolute;left:381;width:14249;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" fillcolor="white [3201]" strokecolor="black [3200]" strokeweight="1.5pt">
                  <v:stroke joinstyle="miter"/>
                  <v:textbox>
                    <w:txbxContent>
                      <w:p w14:paraId="6A907321" w14:textId="28EF9776" w:rsidR="00B02634" w:rsidRDefault="00B02634" w:rsidP="00B02634">
                        <w:pPr>
                          <w:jc w:val="center"/>
                        </w:pPr>
                        <w:r>
                          <w:t>Record identified through Scopus</w:t>
                        </w:r>
                      </w:p>
                      <w:p w14:paraId="291CB590" w14:textId="16689631" w:rsidR="00B02634" w:rsidRDefault="00B02634" w:rsidP="00B02634">
                        <w:pPr>
                          <w:jc w:val="center"/>
                        </w:pPr>
                        <w:r>
                          <w:t>n = 321</w:t>
                        </w:r>
                      </w:p>
                    </w:txbxContent>
                  </v:textbox>
                </v:roundrect>
                <v:roundrect id="Rectangle: Rounded Corners 2" o:spid="_x0000_s1028" style="position:absolute;left:20421;width:17907;height:71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" fillcolor="white [3201]" strokecolor="black [3200]" strokeweight="1.5pt">
                  <v:stroke joinstyle="miter"/>
                  <v:textbox>
                    <w:txbxContent>
                      <w:p w14:paraId="7E63911F" w14:textId="42B1EF7F" w:rsidR="00B02634" w:rsidRDefault="00B02634" w:rsidP="00B02634">
                        <w:pPr>
                          <w:jc w:val="center"/>
                        </w:pPr>
                        <w:r>
                          <w:t>Records identified through Web of Science</w:t>
                        </w:r>
                      </w:p>
                      <w:p w14:paraId="6F3FEAC3" w14:textId="792305FE" w:rsidR="00B02634" w:rsidRDefault="00B02634" w:rsidP="00B02634">
                        <w:pPr>
                          <w:jc w:val="center"/>
                        </w:pPr>
                        <w:r>
                          <w:t>n = 1, 574</w:t>
                        </w:r>
                      </w:p>
                    </w:txbxContent>
                  </v:textbox>
                </v:roundrect>
                <v:roundrect id="Rectangle: Rounded Corners 2" o:spid="_x0000_s1029" style="position:absolute;left:3200;top:10363;width:32385;height:71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" fillcolor="white [3201]" strokecolor="black [3200]" strokeweight="1.5pt">
                  <v:stroke joinstyle="miter"/>
                  <v:textbox>
                    <w:txbxContent>
                      <w:p w14:paraId="29629E0F" w14:textId="5CB4BB5B" w:rsidR="00B02634" w:rsidRDefault="00B02634" w:rsidP="00B02634">
                        <w:pPr>
                          <w:jc w:val="center"/>
                        </w:pPr>
                        <w:r>
                          <w:t>Web of Science most relevant records selected from ranking databases:</w:t>
                        </w:r>
                      </w:p>
                      <w:p w14:paraId="23A154E3" w14:textId="27D0FEB4" w:rsidR="00B02634" w:rsidRDefault="00B02634" w:rsidP="00B02634">
                        <w:pPr>
                          <w:jc w:val="center"/>
                        </w:pPr>
                        <w:r>
                          <w:t>n = 1000</w:t>
                        </w:r>
                      </w:p>
                    </w:txbxContent>
                  </v:textbox>
                </v:roundrect>
                <v:roundrect id="Rectangle: Rounded Corners 2" o:spid="_x0000_s1030" style="position:absolute;left:152;top:20802;width:17755;height:70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" fillcolor="white [3201]" strokecolor="black [3200]" strokeweight="1.5pt">
                  <v:stroke joinstyle="miter"/>
                  <v:textbox>
                    <w:txbxContent>
                      <w:p w14:paraId="32A81775" w14:textId="6C76ABA7" w:rsidR="00B02634" w:rsidRDefault="00B02634" w:rsidP="00B02634">
                        <w:pPr>
                          <w:jc w:val="center"/>
                        </w:pPr>
                        <w:r>
                          <w:t>Records after merging dataset:</w:t>
                        </w:r>
                      </w:p>
                      <w:p w14:paraId="72C741CD" w14:textId="23E5ECFA" w:rsidR="00B02634" w:rsidRDefault="00B02634" w:rsidP="00B02634">
                        <w:pPr>
                          <w:jc w:val="center"/>
                        </w:pPr>
                        <w:r>
                          <w:t xml:space="preserve">n = </w:t>
                        </w:r>
                        <w:r w:rsidR="00874DFF">
                          <w:t>1, 321</w:t>
                        </w:r>
                      </w:p>
                    </w:txbxContent>
                  </v:textbox>
                </v:roundrect>
                <v:roundrect id="Rectangle: Rounded Corners 2" o:spid="_x0000_s1031" style="position:absolute;left:20726;top:20650;width:17831;height:70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" fillcolor="white [3201]" strokecolor="black [3200]" strokeweight="1.5pt">
                  <v:stroke joinstyle="miter"/>
                  <v:textbox>
                    <w:txbxContent>
                      <w:p w14:paraId="2DA1F252" w14:textId="01D0104C" w:rsidR="00B02634" w:rsidRDefault="00B02634" w:rsidP="00B02634">
                        <w:pPr>
                          <w:jc w:val="center"/>
                        </w:pPr>
                        <w:r>
                          <w:t>Duplicates removed using Rayyan</w:t>
                        </w:r>
                      </w:p>
                      <w:p w14:paraId="7E52E991" w14:textId="0E2CA70E" w:rsidR="00B02634" w:rsidRDefault="00B02634" w:rsidP="00B02634">
                        <w:pPr>
                          <w:jc w:val="center"/>
                        </w:pPr>
                        <w:r>
                          <w:t xml:space="preserve">n = </w:t>
                        </w:r>
                        <w:r w:rsidR="00874DFF">
                          <w:t>447</w:t>
                        </w:r>
                      </w:p>
                    </w:txbxContent>
                  </v:textbox>
                </v:roundrect>
                <v:roundrect id="Rectangle: Rounded Corners 2" o:spid="_x0000_s1032" style="position:absolute;left:4343;top:31165;width:29413;height:70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" fillcolor="white [3201]" strokecolor="black [3200]" strokeweight="1.5pt">
                  <v:stroke joinstyle="miter"/>
                  <v:textbox>
                    <w:txbxContent>
                      <w:p w14:paraId="07C9C2BA" w14:textId="3BD43490" w:rsidR="00B02634" w:rsidRDefault="00B02634" w:rsidP="00B02634">
                        <w:pPr>
                          <w:jc w:val="center"/>
                        </w:pPr>
                        <w:r>
                          <w:t>Records after de-duplication:</w:t>
                        </w:r>
                      </w:p>
                      <w:p w14:paraId="049B8051" w14:textId="0401F71A" w:rsidR="00B02634" w:rsidRDefault="00B02634" w:rsidP="00B02634">
                        <w:pPr>
                          <w:jc w:val="center"/>
                        </w:pPr>
                        <w:r>
                          <w:t xml:space="preserve">n = </w:t>
                        </w:r>
                        <w:r w:rsidR="00874DFF">
                          <w:t>874</w:t>
                        </w:r>
                      </w:p>
                    </w:txbxContent>
                  </v:textbox>
                </v:roundrect>
                <v:roundrect id="Rectangle: Rounded Corners 2" o:spid="_x0000_s1033" style="position:absolute;left:22098;top:41757;width:17830;height:69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" fillcolor="white [3201]" strokecolor="black [3200]" strokeweight="1.5pt">
                  <v:stroke joinstyle="miter"/>
                  <v:textbox>
                    <w:txbxContent>
                      <w:p w14:paraId="3BEF0678" w14:textId="49ABC2DD" w:rsidR="00D031FB" w:rsidRDefault="00D031FB" w:rsidP="00D031FB">
                        <w:pPr>
                          <w:jc w:val="center"/>
                        </w:pPr>
                        <w:r>
                          <w:t>Records excluded (not aligned with objectives)</w:t>
                        </w:r>
                      </w:p>
                      <w:p w14:paraId="342806E7" w14:textId="69A13FCA" w:rsidR="00D031FB" w:rsidRDefault="00D031FB" w:rsidP="00D031FB">
                        <w:pPr>
                          <w:jc w:val="center"/>
                        </w:pPr>
                        <w:r>
                          <w:t xml:space="preserve">n = </w:t>
                        </w:r>
                        <w:r w:rsidR="00874DFF">
                          <w:t>771</w:t>
                        </w:r>
                      </w:p>
                    </w:txbxContent>
                  </v:textbox>
                </v:roundrect>
                <v:roundrect id="Rectangle: Rounded Corners 2" o:spid="_x0000_s1034" style="position:absolute;top:41376;width:17602;height:74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" fillcolor="white [3201]" strokecolor="black [3200]" strokeweight="1.5pt">
                  <v:stroke joinstyle="miter"/>
                  <v:textbox>
                    <w:txbxContent>
                      <w:p w14:paraId="43508942" w14:textId="69A5D17A" w:rsidR="00D031FB" w:rsidRDefault="00D031FB" w:rsidP="00D031FB">
                        <w:pPr>
                          <w:jc w:val="center"/>
                        </w:pPr>
                        <w:r>
                          <w:t>Records screened (full text</w:t>
                        </w:r>
                        <w:r w:rsidR="00B02634">
                          <w:t xml:space="preserve"> and abstracts</w:t>
                        </w:r>
                        <w:r>
                          <w:t>)</w:t>
                        </w:r>
                        <w:r w:rsidR="00B02634">
                          <w:t xml:space="preserve">: </w:t>
                        </w:r>
                      </w:p>
                      <w:p w14:paraId="65536261" w14:textId="4328EAE6" w:rsidR="00B02634" w:rsidRDefault="00B02634" w:rsidP="00D031FB">
                        <w:pPr>
                          <w:jc w:val="center"/>
                        </w:pPr>
                        <w:r>
                          <w:t xml:space="preserve">n = </w:t>
                        </w:r>
                        <w:r w:rsidR="00874DFF">
                          <w:t>874</w:t>
                        </w:r>
                      </w:p>
                    </w:txbxContent>
                  </v:textbox>
                </v:roundrect>
                <v:roundrect id="Rectangle: Rounded Corners 2" o:spid="_x0000_s1035" style="position:absolute;left:3200;top:51968;width:30556;height:70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" fillcolor="white [3201]" strokecolor="black [3200]" strokeweight="1.5pt">
                  <v:stroke joinstyle="miter"/>
                  <v:textbox>
                    <w:txbxContent>
                      <w:p w14:paraId="7783C607" w14:textId="636633DF" w:rsidR="00D031FB" w:rsidRDefault="00D031FB" w:rsidP="00D031FB">
                        <w:pPr>
                          <w:jc w:val="center"/>
                        </w:pPr>
                        <w:r>
                          <w:t>Studies included in qualitative synthesis (</w:t>
                        </w:r>
                        <w:r w:rsidR="00A03F16">
                          <w:t>final analysis</w:t>
                        </w:r>
                        <w:r>
                          <w:t>):</w:t>
                        </w:r>
                      </w:p>
                      <w:p w14:paraId="3E0482A5" w14:textId="086CE1B9" w:rsidR="00D031FB" w:rsidRDefault="00D031FB" w:rsidP="00D031FB">
                        <w:pPr>
                          <w:jc w:val="center"/>
                        </w:pPr>
                        <w:r>
                          <w:t xml:space="preserve">n = </w:t>
                        </w:r>
                        <w:r w:rsidR="00874DFF">
                          <w:t>103</w:t>
                        </w:r>
                      </w:p>
                    </w:txbxContent>
                  </v:textbox>
                </v:roundrect>
                <v:shapetype id="_x0000_t32" coordsize="21600,21600" o:spt="32" o:oned="t" path="m,l21600,21600e" filled="f">
                  <v:path arrowok="t" fillok="f" o:connecttype="none"/>
                  <o:lock v:ext="edit" shapetype="t"/>
                </v:shapetype>
                <v:shape id="Straight Arrow Connector 7" o:spid="_x0000_s1036" type="#_x0000_t32" style="position:absolute;left:29260;top:7315;width:0;height:2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" filled="t" fillcolor="white [3201]" strokecolor="black [3200]" strokeweight="1.5pt">
                  <v:stroke endarrow="block" joinstyle="miter"/>
                </v:shape>
                <v:shape id="Straight Arrow Connector 7" o:spid="_x0000_s1037" type="#_x0000_t32" style="position:absolute;left:7620;top:7391;width:0;height:2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" filled="t" fillcolor="white [3201]" strokecolor="black [3200]" strokeweight="1.5pt">
                  <v:stroke endarrow="block" joinstyle="miter"/>
                </v:shape>
                <v:shape id="Straight Arrow Connector 7" o:spid="_x0000_s1038" type="#_x0000_t32" style="position:absolute;left:14173;top:38252;width:0;height:2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" filled="t" fillcolor="white [3201]" strokecolor="black [3200]" strokeweight="1.5pt">
                  <v:stroke endarrow="block" joinstyle="miter"/>
                </v:shape>
                <v:shape id="Straight Arrow Connector 7" o:spid="_x0000_s1039" type="#_x0000_t32" style="position:absolute;left:14859;top:17526;width:0;height:2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" filled="t" fillcolor="white [3201]" strokecolor="black [3200]" strokeweight="1.5pt">
                  <v:stroke endarrow="block" joinstyle="miter"/>
                </v:shape>
                <v:shape id="Straight Arrow Connector 7" o:spid="_x0000_s1040" type="#_x0000_t32" style="position:absolute;left:14706;top:28041;width:0;height:2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" filled="t" fillcolor="white [3201]" strokecolor="black [3200]" strokeweight="1.5pt">
                  <v:stroke endarrow="block" joinstyle="miter"/>
                </v:shape>
                <v:shape id="Straight Arrow Connector 7" o:spid="_x0000_s1041" type="#_x0000_t32" style="position:absolute;left:14401;top:49072;width:0;height:2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" filled="t" fillcolor="white [3201]" strokecolor="black [3200]" strokeweight="1.5pt">
                  <v:stroke endarrow="block" joinstyle="miter"/>
                </v:shape>
                <v:shape id="Straight Arrow Connector 9" o:spid="_x0000_s1042" type="#_x0000_t32" style="position:absolute;left:17830;top:24536;width:27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" filled="t" fillcolor="white [3201]" strokecolor="black [3200]" strokeweight="1.5pt">
                  <v:stroke endarrow="block" joinstyle="miter"/>
                </v:shape>
                <v:shape id="Straight Arrow Connector 10" o:spid="_x0000_s1043" type="#_x0000_t32" style="position:absolute;left:17678;top:45262;width:44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" filled="t" fillcolor="white [3201]" strokecolor="black [3200]" strokeweight="1.5pt">
                  <v:stroke endarrow="block" joinstyle="miter"/>
                </v:shape>
              </v:group>
            </w:pict>
          </mc:Fallback>
        </mc:AlternateContent>
      </w:r>
    </w:p>
    <w:p w14:paraId="2C7E2E54" w14:textId="5174464E" w:rsidR="00D031FB" w:rsidRDefault="00D031FB" w:rsidP="005671E6">
      <w:pPr>
        <w:spacing w:line="360" w:lineRule="auto"/>
      </w:pPr>
    </w:p>
    <w:p w14:paraId="22F4C340" w14:textId="079F7CF3" w:rsidR="00D031FB" w:rsidRDefault="00D031FB" w:rsidP="005671E6">
      <w:pPr>
        <w:spacing w:line="360" w:lineRule="auto"/>
      </w:pPr>
    </w:p>
    <w:p w14:paraId="0A5E3ACC" w14:textId="1131BF44" w:rsidR="00B2736F" w:rsidRDefault="00B2736F" w:rsidP="005671E6">
      <w:pPr>
        <w:spacing w:line="360" w:lineRule="auto"/>
      </w:pPr>
    </w:p>
    <w:p w14:paraId="32FB84BB" w14:textId="1A332EAD" w:rsidR="00D031FB" w:rsidRDefault="00D031FB" w:rsidP="00B2736F">
      <w:pPr>
        <w:jc w:val="both"/>
      </w:pPr>
    </w:p>
    <w:p w14:paraId="39CD957D" w14:textId="06B2CF1A" w:rsidR="00D031FB" w:rsidRDefault="00D031FB" w:rsidP="00B2736F">
      <w:pPr>
        <w:jc w:val="both"/>
      </w:pPr>
    </w:p>
    <w:p w14:paraId="77C2A1D2" w14:textId="5622FB92" w:rsidR="00D031FB" w:rsidRDefault="00D031FB" w:rsidP="00B2736F">
      <w:pPr>
        <w:jc w:val="both"/>
      </w:pPr>
    </w:p>
    <w:p w14:paraId="4B41B4E9" w14:textId="35EED36A" w:rsidR="00D031FB" w:rsidRDefault="00D031FB" w:rsidP="00B2736F">
      <w:pPr>
        <w:jc w:val="both"/>
      </w:pPr>
    </w:p>
    <w:p w14:paraId="762BB8CE" w14:textId="19DCE900" w:rsidR="00D031FB" w:rsidRDefault="00D031FB" w:rsidP="00B2736F">
      <w:pPr>
        <w:jc w:val="both"/>
      </w:pPr>
    </w:p>
    <w:p w14:paraId="50A07648" w14:textId="26B6AE84" w:rsidR="00D031FB" w:rsidRDefault="00D031FB" w:rsidP="00B2736F">
      <w:pPr>
        <w:jc w:val="both"/>
      </w:pPr>
    </w:p>
    <w:p w14:paraId="43F086FD" w14:textId="259F78F7" w:rsidR="00D031FB" w:rsidRDefault="00D031FB" w:rsidP="00B2736F">
      <w:pPr>
        <w:jc w:val="both"/>
      </w:pPr>
    </w:p>
    <w:p w14:paraId="6C89EAF1" w14:textId="3336E8EF" w:rsidR="00D031FB" w:rsidRDefault="00D031FB" w:rsidP="00B2736F">
      <w:pPr>
        <w:jc w:val="both"/>
      </w:pPr>
    </w:p>
    <w:p w14:paraId="655D0C3D" w14:textId="5039E30B" w:rsidR="00D031FB" w:rsidRDefault="00D031FB" w:rsidP="00B2736F">
      <w:pPr>
        <w:jc w:val="both"/>
      </w:pPr>
    </w:p>
    <w:p w14:paraId="753D916B" w14:textId="4AA3FD6A" w:rsidR="00D031FB" w:rsidRDefault="00D031FB" w:rsidP="00B2736F">
      <w:pPr>
        <w:jc w:val="both"/>
      </w:pPr>
    </w:p>
    <w:p w14:paraId="715EEACA" w14:textId="691292E9" w:rsidR="00D031FB" w:rsidRDefault="00D031FB" w:rsidP="00B2736F">
      <w:pPr>
        <w:jc w:val="both"/>
      </w:pPr>
    </w:p>
    <w:p w14:paraId="0FAC567C" w14:textId="31697E3F" w:rsidR="00D031FB" w:rsidRDefault="00D031FB" w:rsidP="00B2736F">
      <w:pPr>
        <w:jc w:val="both"/>
      </w:pPr>
    </w:p>
    <w:p w14:paraId="4F5D2472" w14:textId="26770600" w:rsidR="00D031FB" w:rsidRDefault="00D031FB" w:rsidP="00B2736F">
      <w:pPr>
        <w:jc w:val="both"/>
      </w:pPr>
    </w:p>
    <w:p w14:paraId="54DB1528" w14:textId="3ADF4C1C" w:rsidR="00D031FB" w:rsidRDefault="00D031FB" w:rsidP="00B2736F">
      <w:pPr>
        <w:jc w:val="both"/>
      </w:pPr>
    </w:p>
    <w:p w14:paraId="487F0C8D" w14:textId="576F4B64" w:rsidR="00D031FB" w:rsidRDefault="00D031FB" w:rsidP="00B2736F">
      <w:pPr>
        <w:jc w:val="both"/>
      </w:pPr>
    </w:p>
    <w:p w14:paraId="2E5F85D0" w14:textId="1DFF9993" w:rsidR="00D031FB" w:rsidRDefault="00D031FB" w:rsidP="00B2736F">
      <w:pPr>
        <w:jc w:val="both"/>
      </w:pPr>
    </w:p>
    <w:p w14:paraId="28EF22C9" w14:textId="4CC391F4" w:rsidR="00D031FB" w:rsidRDefault="00D031FB" w:rsidP="00B2736F">
      <w:pPr>
        <w:jc w:val="both"/>
      </w:pPr>
    </w:p>
    <w:p w14:paraId="4CC17EC0" w14:textId="258DCB40" w:rsidR="00D031FB" w:rsidRDefault="00D031FB" w:rsidP="00B2736F">
      <w:pPr>
        <w:jc w:val="both"/>
      </w:pPr>
    </w:p>
    <w:p w14:paraId="46EAE23C" w14:textId="2540CB31" w:rsidR="00D031FB" w:rsidRDefault="00D031FB" w:rsidP="00B2736F">
      <w:pPr>
        <w:jc w:val="both"/>
      </w:pPr>
    </w:p>
    <w:p w14:paraId="64C55193" w14:textId="77777777" w:rsidR="00D031FB" w:rsidRDefault="00D031FB" w:rsidP="00B2736F">
      <w:pPr>
        <w:jc w:val="both"/>
      </w:pPr>
    </w:p>
    <w:p w14:paraId="62FD82DC" w14:textId="77777777" w:rsidR="00D031FB" w:rsidRDefault="00D031FB" w:rsidP="00B2736F">
      <w:pPr>
        <w:jc w:val="both"/>
      </w:pPr>
    </w:p>
    <w:p w14:paraId="2BB6E87D" w14:textId="77777777" w:rsidR="00D031FB" w:rsidRDefault="00D031FB" w:rsidP="00B2736F">
      <w:pPr>
        <w:jc w:val="both"/>
      </w:pPr>
    </w:p>
    <w:p w14:paraId="1891DD6F" w14:textId="77777777" w:rsidR="00D031FB" w:rsidRDefault="00D031FB" w:rsidP="00B2736F">
      <w:pPr>
        <w:jc w:val="both"/>
      </w:pPr>
    </w:p>
    <w:p w14:paraId="69DF5E47" w14:textId="77777777" w:rsidR="00365DF1" w:rsidRDefault="00365DF1" w:rsidP="00B2736F">
      <w:pPr>
        <w:jc w:val="both"/>
      </w:pPr>
    </w:p>
    <w:p w14:paraId="4E96F16C" w14:textId="1E422057" w:rsidR="00B2736F" w:rsidRPr="00B2736F" w:rsidRDefault="00B2736F" w:rsidP="00B2736F">
      <w:pPr>
        <w:jc w:val="both"/>
      </w:pPr>
      <w:r w:rsidRPr="00B2736F">
        <w:t>Figure 1:   Prisma Flow Chart for Selecting Studies in the</w:t>
      </w:r>
      <w:r>
        <w:t xml:space="preserve"> combustion characteristics of Ammonia-blend fuels</w:t>
      </w:r>
      <w:r w:rsidRPr="00B2736F">
        <w:t>.</w:t>
      </w:r>
    </w:p>
    <w:p w14:paraId="5F7CB775" w14:textId="77777777" w:rsidR="00B2736F" w:rsidRDefault="00B2736F" w:rsidP="005671E6">
      <w:pPr>
        <w:spacing w:line="360" w:lineRule="auto"/>
      </w:pPr>
    </w:p>
    <w:p w14:paraId="70A69AD5" w14:textId="7780657A" w:rsidR="00256E09" w:rsidRPr="005671E6" w:rsidRDefault="00256E09" w:rsidP="00142557">
      <w:pPr>
        <w:spacing w:line="360" w:lineRule="auto"/>
        <w:jc w:val="both"/>
      </w:pPr>
      <w:r w:rsidRPr="005671E6">
        <w:t>With a positivist approach, this study focuses more on objective quantitative measurements of numerical data and empirical evidence to understand the combustion kinetics of ammonia blends</w:t>
      </w:r>
      <w:r w:rsidR="005671E6" w:rsidRPr="005671E6">
        <w:t xml:space="preserve"> (</w:t>
      </w:r>
      <w:r w:rsidR="005671E6" w:rsidRPr="005671E6">
        <w:rPr>
          <w:highlight w:val="yellow"/>
        </w:rPr>
        <w:t>NH₃ + H₂, NH₃ + Di-methyl Ether (DME), NH₃ + Methanol, NH₃ + Methane, NH₃ + Ethanol, NH₃ + Di-methoxy Methane</w:t>
      </w:r>
      <w:r w:rsidR="005671E6" w:rsidRPr="005671E6">
        <w:t>)</w:t>
      </w:r>
      <w:r w:rsidRPr="005671E6">
        <w:t xml:space="preserve">. </w:t>
      </w:r>
      <w:r w:rsidR="00B2736F">
        <w:t xml:space="preserve">Upon extraction of relevant dataset, </w:t>
      </w:r>
      <w:r w:rsidRPr="005671E6">
        <w:t>ANNs and (SVM) are used, allowing ML algorithms to analyze and optimize the combustion process's LBV, IDT, and equivalency ratio (ER). Experimental data on the combustion kinetics of ammonia-blends, such as LBV, IDT, and equivalency ratio (ER), were extracted as part of the data collection process (sourced from multiple databases). These data were then preprocessed to guarantee accuracy and consistency before being trained separately with ANN and SVM. Both computational and experimental data were used for validation. The RMSE and R</w:t>
      </w:r>
      <w:r w:rsidRPr="005671E6">
        <w:rPr>
          <w:vertAlign w:val="superscript"/>
        </w:rPr>
        <w:t>2</w:t>
      </w:r>
      <w:r w:rsidRPr="005671E6">
        <w:t xml:space="preserve"> performance metrics were utilised to predict the targets "equivalence ratio, pressure, temperature, and ammonia concentration" in a Python environment after the data were divided into training, validation, and testing sets and non-linearity was introduced using the ReLU activation function.</w:t>
      </w:r>
    </w:p>
    <w:p w14:paraId="428EC78D" w14:textId="77777777" w:rsidR="00256E09" w:rsidRPr="006F545F" w:rsidRDefault="00256E09" w:rsidP="007B0DE9">
      <w:pPr>
        <w:spacing w:line="360" w:lineRule="auto"/>
      </w:pPr>
      <w:r w:rsidRPr="006F545F">
        <w:t>Mathematical Formulation;</w:t>
      </w:r>
    </w:p>
    <w:p w14:paraId="636FC04F" w14:textId="77777777" w:rsidR="00983EF8" w:rsidRPr="006F545F" w:rsidRDefault="00983EF8" w:rsidP="007B0DE9">
      <w:pPr>
        <w:spacing w:line="360" w:lineRule="auto"/>
      </w:pPr>
    </w:p>
    <w:p w14:paraId="7A8A54E5" w14:textId="77777777" w:rsidR="00256E09" w:rsidRPr="006F545F" w:rsidRDefault="00256E09" w:rsidP="007B0DE9">
      <w:pPr>
        <w:spacing w:line="360" w:lineRule="auto"/>
        <w:rPr>
          <w:bCs/>
        </w:rPr>
      </w:pPr>
      <w:r w:rsidRPr="006F545F">
        <w:rPr>
          <w:bCs/>
        </w:rPr>
        <w:t>Laminar Burning Velocity (LBV):</w:t>
      </w:r>
    </w:p>
    <w:p w14:paraId="27E7CBE1" w14:textId="2DA3815A" w:rsidR="00256E09" w:rsidRPr="006F545F" w:rsidRDefault="00ED2CF6" w:rsidP="003D7BFF">
      <w:pPr>
        <w:spacing w:line="360" w:lineRule="auto"/>
        <w:ind w:firstLine="720"/>
      </w:pPr>
      <m:oMath>
        <m:f>
          <m:fPr>
            <m:ctrlPr>
              <w:rPr>
                <w:rFonts w:ascii="Cambria Math" w:hAnsi="Cambria Math"/>
              </w:rPr>
            </m:ctrlPr>
          </m:fPr>
          <m:num>
            <m:sSub>
              <m:sSubPr>
                <m:ctrlPr>
                  <w:rPr>
                    <w:rFonts w:ascii="Cambria Math" w:hAnsi="Cambria Math"/>
                  </w:rPr>
                </m:ctrlPr>
              </m:sSubPr>
              <m:e>
                <m:r>
                  <m:rPr>
                    <m:sty m:val="p"/>
                  </m:rPr>
                  <w:rPr>
                    <w:rFonts w:ascii="Cambria Math" w:hAnsi="Cambria Math"/>
                  </w:rPr>
                  <m:t>dM</m:t>
                </m:r>
              </m:e>
              <m:sub>
                <m:r>
                  <m:rPr>
                    <m:sty m:val="p"/>
                  </m:rPr>
                  <w:rPr>
                    <w:rFonts w:ascii="Cambria Math" w:hAnsi="Cambria Math"/>
                  </w:rPr>
                  <m:t>u</m:t>
                </m:r>
              </m:sub>
            </m:sSub>
          </m:num>
          <m:den>
            <m:r>
              <m:rPr>
                <m:sty m:val="p"/>
              </m:rPr>
              <w:rPr>
                <w:rFonts w:ascii="Cambria Math" w:hAnsi="Cambria Math"/>
              </w:rPr>
              <m:t>dt</m:t>
            </m:r>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u</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e</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T</m:t>
                </m:r>
              </m:sub>
            </m:sSub>
          </m:e>
        </m:d>
      </m:oMath>
      <w:r w:rsidR="00256E09" w:rsidRPr="006F545F">
        <w:tab/>
      </w:r>
      <w:r w:rsidR="00256E09" w:rsidRPr="006F545F">
        <w:tab/>
      </w:r>
      <w:r w:rsidR="00256E09" w:rsidRPr="006F545F">
        <w:tab/>
      </w:r>
      <w:r w:rsidR="00256E09" w:rsidRPr="006F545F">
        <w:tab/>
      </w:r>
      <w:r w:rsidR="00256E09" w:rsidRPr="006F545F">
        <w:tab/>
      </w:r>
      <w:r w:rsidR="00256E09" w:rsidRPr="006F545F">
        <w:tab/>
      </w:r>
      <w:r w:rsidR="00256E09" w:rsidRPr="006F545F">
        <w:tab/>
        <w:t>(1)</w:t>
      </w:r>
    </w:p>
    <w:p w14:paraId="028545CB" w14:textId="74A62B5D" w:rsidR="00256E09" w:rsidRPr="006F545F" w:rsidRDefault="00ED2CF6" w:rsidP="003D7BFF">
      <w:pPr>
        <w:spacing w:line="360" w:lineRule="auto"/>
        <w:ind w:firstLine="720"/>
      </w:pP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L0</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T</m:t>
                        </m:r>
                      </m:e>
                      <m:sub>
                        <m:r>
                          <m:rPr>
                            <m:sty m:val="p"/>
                          </m:rPr>
                          <w:rPr>
                            <w:rFonts w:ascii="Cambria Math" w:hAnsi="Cambria Math"/>
                          </w:rPr>
                          <m:t>u</m:t>
                        </m:r>
                      </m:sub>
                    </m:sSub>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ref</m:t>
                        </m:r>
                      </m:sub>
                    </m:sSub>
                  </m:den>
                </m:f>
              </m:e>
            </m:d>
          </m:e>
          <m:sup>
            <m:r>
              <m:rPr>
                <m:sty m:val="p"/>
              </m:rPr>
              <w:rPr>
                <w:rFonts w:ascii="Cambria Math" w:hAnsi="Cambria Math"/>
              </w:rPr>
              <m:t>α</m:t>
            </m:r>
          </m:sup>
        </m:s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p</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ref</m:t>
                        </m:r>
                      </m:sub>
                    </m:sSub>
                  </m:den>
                </m:f>
              </m:e>
            </m:d>
          </m:e>
          <m:sup>
            <m:r>
              <m:rPr>
                <m:sty m:val="p"/>
              </m:rPr>
              <w:rPr>
                <w:rFonts w:ascii="Cambria Math" w:hAnsi="Cambria Math"/>
              </w:rPr>
              <m:t>β</m:t>
            </m:r>
          </m:sup>
        </m:sSup>
        <m:r>
          <m:rPr>
            <m:sty m:val="p"/>
          </m:rPr>
          <w:rPr>
            <w:rFonts w:ascii="Cambria Math" w:hAnsi="Cambria Math"/>
          </w:rPr>
          <m:t xml:space="preserve">* Di </m:t>
        </m:r>
      </m:oMath>
      <w:r w:rsidR="00256E09" w:rsidRPr="006F545F">
        <w:tab/>
      </w:r>
      <w:r w:rsidR="00256E09" w:rsidRPr="006F545F">
        <w:tab/>
      </w:r>
      <w:r w:rsidR="00256E09" w:rsidRPr="006F545F">
        <w:tab/>
      </w:r>
      <w:r w:rsidR="00256E09" w:rsidRPr="006F545F">
        <w:tab/>
      </w:r>
      <w:r w:rsidR="00256E09" w:rsidRPr="006F545F">
        <w:tab/>
      </w:r>
      <w:r w:rsidR="00256E09" w:rsidRPr="006F545F">
        <w:tab/>
        <w:t>(2)</w:t>
      </w:r>
    </w:p>
    <w:p w14:paraId="4DD3220F" w14:textId="25DA8E8A" w:rsidR="00256E09" w:rsidRPr="006F545F" w:rsidRDefault="00ED2CF6" w:rsidP="003D7BFF">
      <w:pPr>
        <w:spacing w:line="360" w:lineRule="auto"/>
        <w:ind w:firstLine="720"/>
      </w:pP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L0</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m</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φ</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m</m:t>
                    </m:r>
                  </m:sub>
                </m:sSub>
              </m:e>
            </m:d>
          </m:e>
          <m:sup>
            <m:r>
              <m:rPr>
                <m:sty m:val="p"/>
              </m:rPr>
              <w:rPr>
                <w:rFonts w:ascii="Cambria Math" w:hAnsi="Cambria Math"/>
                <w:vertAlign w:val="superscript"/>
              </w:rPr>
              <m:t>2</m:t>
            </m:r>
          </m:sup>
        </m:sSup>
      </m:oMath>
      <w:r w:rsidR="00256E09" w:rsidRPr="006F545F">
        <w:tab/>
      </w:r>
      <w:r w:rsidR="00256E09" w:rsidRPr="006F545F">
        <w:tab/>
      </w:r>
      <w:r w:rsidR="00256E09" w:rsidRPr="006F545F">
        <w:tab/>
      </w:r>
      <w:r w:rsidR="00256E09" w:rsidRPr="006F545F">
        <w:tab/>
      </w:r>
      <w:r w:rsidR="00256E09" w:rsidRPr="006F545F">
        <w:tab/>
      </w:r>
      <w:r w:rsidR="00256E09" w:rsidRPr="006F545F">
        <w:tab/>
        <w:t>(3)</w:t>
      </w:r>
    </w:p>
    <w:p w14:paraId="37CE84D3" w14:textId="77777777" w:rsidR="00256E09" w:rsidRPr="006F545F" w:rsidRDefault="00256E09" w:rsidP="007B0DE9">
      <w:pPr>
        <w:spacing w:line="360" w:lineRule="auto"/>
      </w:pPr>
    </w:p>
    <w:p w14:paraId="08CA684D" w14:textId="7D1336DC" w:rsidR="00256E09" w:rsidRPr="006F545F" w:rsidRDefault="00256E09" w:rsidP="009A610E">
      <w:pPr>
        <w:spacing w:line="360" w:lineRule="auto"/>
        <w:jc w:val="both"/>
      </w:pPr>
      <w:r w:rsidRPr="006F545F">
        <w:t>Where, unburned mixture mass is denoted by M</w:t>
      </w:r>
      <w:r w:rsidRPr="006F545F">
        <w:rPr>
          <w:vertAlign w:val="subscript"/>
        </w:rPr>
        <w:t>u</w:t>
      </w:r>
      <w:r w:rsidRPr="006F545F">
        <w:t>, spark plug ignition after timing is denoted by t, unburned mixture density is denoted by ρ-u, flame front surface area by the boundary is denoted by A</w:t>
      </w:r>
      <w:r w:rsidRPr="006F545F">
        <w:rPr>
          <w:vertAlign w:val="subscript"/>
        </w:rPr>
        <w:t>e</w:t>
      </w:r>
      <w:r w:rsidRPr="006F545F">
        <w:t>, velocity of laminar flame is denoted by S</w:t>
      </w:r>
      <w:r w:rsidRPr="006F545F">
        <w:rPr>
          <w:vertAlign w:val="subscript"/>
        </w:rPr>
        <w:t>L</w:t>
      </w:r>
      <w:r w:rsidRPr="006F545F">
        <w:t>, velocity of turbulent flame by S</w:t>
      </w:r>
      <w:r w:rsidRPr="006F545F">
        <w:rPr>
          <w:vertAlign w:val="subscript"/>
        </w:rPr>
        <w:t>T</w:t>
      </w:r>
      <w:r w:rsidRPr="006F545F">
        <w:t>, velocity of laminar flame at reference pressure and temperature as S</w:t>
      </w:r>
      <w:r w:rsidRPr="006F545F">
        <w:rPr>
          <w:vertAlign w:val="subscript"/>
        </w:rPr>
        <w:t>L0</w:t>
      </w:r>
      <w:r w:rsidRPr="006F545F">
        <w:t>, unburned gas temperature is denoted by T</w:t>
      </w:r>
      <w:r w:rsidRPr="006F545F">
        <w:rPr>
          <w:vertAlign w:val="subscript"/>
        </w:rPr>
        <w:t>u</w:t>
      </w:r>
      <w:r w:rsidRPr="006F545F">
        <w:t>, and the reference temperature is assumed to be 298 K in computations,  β is the pressure index, γ is ER, φ is the equivalency ratio when laminar flame velocity is maximum, Di is exhaust gas coefficient of dilution, B</w:t>
      </w:r>
      <w:r w:rsidRPr="006F545F">
        <w:rPr>
          <w:vertAlign w:val="subscript"/>
        </w:rPr>
        <w:t>m</w:t>
      </w:r>
      <w:r w:rsidRPr="006F545F">
        <w:t xml:space="preserve"> is maximum laminar flame velocity, B</w:t>
      </w:r>
      <w:r w:rsidRPr="006F545F">
        <w:rPr>
          <w:vertAlign w:val="subscript"/>
        </w:rPr>
        <w:t>φ</w:t>
      </w:r>
      <w:r w:rsidRPr="006F545F">
        <w:t xml:space="preserve"> is the reduced value of laminar flame velocity, and P</w:t>
      </w:r>
      <w:r w:rsidRPr="006F545F">
        <w:rPr>
          <w:vertAlign w:val="subscript"/>
        </w:rPr>
        <w:t>ref</w:t>
      </w:r>
      <w:r w:rsidRPr="006F545F">
        <w:t xml:space="preserve"> is the reference pressure, which is calculated to be 101</w:t>
      </w:r>
      <w:r w:rsidR="007B0DE9" w:rsidRPr="006F545F">
        <w:t>.</w:t>
      </w:r>
      <w:r w:rsidRPr="006F545F">
        <w:t xml:space="preserve">325 </w:t>
      </w:r>
      <w:r w:rsidR="00E06818">
        <w:t>k</w:t>
      </w:r>
      <w:r w:rsidRPr="006F545F">
        <w:t>Pa.</w:t>
      </w:r>
    </w:p>
    <w:p w14:paraId="580FF6B0" w14:textId="77777777" w:rsidR="00256E09" w:rsidRPr="006F545F" w:rsidRDefault="00256E09" w:rsidP="007B0DE9">
      <w:pPr>
        <w:spacing w:line="360" w:lineRule="auto"/>
      </w:pPr>
    </w:p>
    <w:p w14:paraId="777797EC" w14:textId="77777777" w:rsidR="00256E09" w:rsidRPr="006F545F" w:rsidRDefault="00256E09" w:rsidP="007B0DE9">
      <w:pPr>
        <w:spacing w:line="360" w:lineRule="auto"/>
      </w:pPr>
      <w:r w:rsidRPr="006F545F">
        <w:t>Ignition Delay Timing (IDT):</w:t>
      </w:r>
    </w:p>
    <w:p w14:paraId="420C3EB5" w14:textId="567970E8" w:rsidR="00256E09" w:rsidRPr="006F545F" w:rsidRDefault="007F345A" w:rsidP="003D7BFF">
      <w:pPr>
        <w:spacing w:line="360" w:lineRule="auto"/>
        <w:ind w:firstLine="720"/>
      </w:pPr>
      <m:oMath>
        <m:r>
          <m:rPr>
            <m:sty m:val="p"/>
          </m:rPr>
          <w:rPr>
            <w:rFonts w:ascii="Cambria Math" w:hAnsi="Cambria Math"/>
          </w:rPr>
          <m:t xml:space="preserve">IDT = </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 xml:space="preserve">k * </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Fuel</m:t>
                            </m:r>
                          </m:e>
                        </m:d>
                      </m:e>
                      <m:sup>
                        <m:r>
                          <m:rPr>
                            <m:lit/>
                            <m:sty m:val="p"/>
                          </m:rPr>
                          <w:rPr>
                            <w:rFonts w:ascii="Cambria Math" w:hAnsi="Cambria Math"/>
                          </w:rPr>
                          <m:t>[</m:t>
                        </m:r>
                        <m:r>
                          <m:rPr>
                            <m:sty m:val="p"/>
                          </m:rPr>
                          <w:rPr>
                            <w:rFonts w:ascii="Cambria Math" w:hAnsi="Cambria Math"/>
                          </w:rPr>
                          <m:t>n</m:t>
                        </m:r>
                        <m:r>
                          <m:rPr>
                            <m:lit/>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Oxidizer</m:t>
                            </m:r>
                          </m:e>
                        </m:d>
                      </m:e>
                      <m:sup>
                        <m:r>
                          <m:rPr>
                            <m:lit/>
                            <m:sty m:val="p"/>
                          </m:rPr>
                          <w:rPr>
                            <w:rFonts w:ascii="Cambria Math" w:hAnsi="Cambria Math"/>
                          </w:rPr>
                          <m:t>[</m:t>
                        </m:r>
                        <m:r>
                          <m:rPr>
                            <m:sty m:val="p"/>
                          </m:rPr>
                          <w:rPr>
                            <w:rFonts w:ascii="Cambria Math" w:hAnsi="Cambria Math"/>
                          </w:rPr>
                          <m:t>m</m:t>
                        </m:r>
                        <m:r>
                          <m:rPr>
                            <m:lit/>
                            <m:sty m:val="p"/>
                          </m:rPr>
                          <w:rPr>
                            <w:rFonts w:ascii="Cambria Math" w:hAnsi="Cambria Math"/>
                          </w:rPr>
                          <m:t>]</m:t>
                        </m:r>
                      </m:sup>
                    </m:sSup>
                  </m:e>
                </m:d>
              </m:den>
            </m:f>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T</m:t>
                        </m:r>
                      </m:sub>
                    </m:sSub>
                  </m:den>
                </m:f>
              </m:e>
            </m:d>
          </m:e>
        </m:func>
      </m:oMath>
      <w:r w:rsidR="00256E09" w:rsidRPr="006F545F">
        <w:tab/>
      </w:r>
      <w:r w:rsidR="00256E09" w:rsidRPr="006F545F">
        <w:tab/>
      </w:r>
      <w:r w:rsidR="00256E09" w:rsidRPr="006F545F">
        <w:tab/>
      </w:r>
      <w:r w:rsidR="00256E09" w:rsidRPr="006F545F">
        <w:tab/>
        <w:t>(4)</w:t>
      </w:r>
    </w:p>
    <w:p w14:paraId="6ACE76E6" w14:textId="77777777" w:rsidR="00256E09" w:rsidRPr="006F545F" w:rsidRDefault="00256E09" w:rsidP="007B0DE9">
      <w:pPr>
        <w:spacing w:line="360" w:lineRule="auto"/>
      </w:pPr>
      <w:r w:rsidRPr="006F545F">
        <w:t>where k is rate of reaction constant, Fuel is a symbol for the fuel's concentration. n, m are the reaction orders, oxidizer is the oxidizer concentration, activation energy is,</w:t>
      </w:r>
      <w:r w:rsidRPr="006F545F">
        <w:rPr>
          <w:rFonts w:ascii="Cambria Math" w:hAnsi="Cambria Math" w:cs="Cambria Math"/>
        </w:rPr>
        <w:t>𝐸</w:t>
      </w:r>
      <w:r w:rsidRPr="006F545F">
        <w:rPr>
          <w:rFonts w:ascii="Cambria Math" w:hAnsi="Cambria Math" w:cs="Cambria Math"/>
          <w:vertAlign w:val="subscript"/>
        </w:rPr>
        <w:t>𝑎</w:t>
      </w:r>
      <w:r w:rsidRPr="006F545F">
        <w:t>, gas constant is,</w:t>
      </w:r>
      <w:r w:rsidRPr="006F545F">
        <w:rPr>
          <w:rFonts w:ascii="Cambria Math" w:hAnsi="Cambria Math" w:cs="Cambria Math"/>
        </w:rPr>
        <w:t>𝑅</w:t>
      </w:r>
      <w:r w:rsidRPr="006F545F">
        <w:rPr>
          <w:rFonts w:ascii="Cambria Math" w:hAnsi="Cambria Math" w:cs="Cambria Math"/>
          <w:vertAlign w:val="subscript"/>
        </w:rPr>
        <w:t>𝑇</w:t>
      </w:r>
      <w:r w:rsidRPr="006F545F">
        <w:t>, and the Equivalence Ratio (φ):</w:t>
      </w:r>
    </w:p>
    <w:p w14:paraId="0DB44AE5" w14:textId="0BED6760" w:rsidR="00256E09" w:rsidRPr="006F545F" w:rsidRDefault="007F345A" w:rsidP="003D7BFF">
      <w:pPr>
        <w:spacing w:line="360" w:lineRule="auto"/>
        <w:ind w:firstLine="720"/>
      </w:pPr>
      <m:oMath>
        <m:r>
          <m:rPr>
            <m:sty m:val="p"/>
          </m:rPr>
          <w:rPr>
            <w:rFonts w:ascii="Cambria Math" w:hAnsi="Cambria Math"/>
          </w:rPr>
          <m:t>φ =</m:t>
        </m:r>
        <m:f>
          <m:fPr>
            <m:ctrlPr>
              <w:rPr>
                <w:rFonts w:ascii="Cambria Math" w:hAnsi="Cambria Math"/>
              </w:rPr>
            </m:ctrlPr>
          </m:fPr>
          <m:num>
            <m:sSub>
              <m:sSubPr>
                <m:ctrlPr>
                  <w:rPr>
                    <w:rFonts w:ascii="Cambria Math" w:hAnsi="Cambria Math"/>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Fuel</m:t>
                        </m:r>
                      </m:num>
                      <m:den>
                        <m:r>
                          <m:rPr>
                            <m:sty m:val="p"/>
                          </m:rPr>
                          <w:rPr>
                            <w:rFonts w:ascii="Cambria Math" w:hAnsi="Cambria Math"/>
                          </w:rPr>
                          <m:t>Air</m:t>
                        </m:r>
                      </m:den>
                    </m:f>
                  </m:e>
                </m:d>
              </m:e>
              <m:sub>
                <m:r>
                  <m:rPr>
                    <m:sty m:val="p"/>
                  </m:rPr>
                  <w:rPr>
                    <w:rFonts w:ascii="Cambria Math" w:hAnsi="Cambria Math"/>
                  </w:rPr>
                  <m:t>act</m:t>
                </m:r>
              </m:sub>
            </m:sSub>
          </m:num>
          <m:den>
            <m:sSub>
              <m:sSubPr>
                <m:ctrlPr>
                  <w:rPr>
                    <w:rFonts w:ascii="Cambria Math" w:hAnsi="Cambria Math"/>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Fuel</m:t>
                        </m:r>
                      </m:num>
                      <m:den>
                        <m:r>
                          <m:rPr>
                            <m:sty m:val="p"/>
                          </m:rPr>
                          <w:rPr>
                            <w:rFonts w:ascii="Cambria Math" w:hAnsi="Cambria Math"/>
                          </w:rPr>
                          <m:t>Air</m:t>
                        </m:r>
                      </m:den>
                    </m:f>
                  </m:e>
                </m:d>
              </m:e>
              <m:sub>
                <m:r>
                  <m:rPr>
                    <m:sty m:val="p"/>
                  </m:rPr>
                  <w:rPr>
                    <w:rFonts w:ascii="Cambria Math" w:hAnsi="Cambria Math"/>
                  </w:rPr>
                  <m:t>sto</m:t>
                </m:r>
              </m:sub>
            </m:sSub>
          </m:den>
        </m:f>
      </m:oMath>
      <w:r w:rsidR="00256E09" w:rsidRPr="006F545F">
        <w:tab/>
      </w:r>
      <w:r w:rsidR="00256E09" w:rsidRPr="006F545F">
        <w:tab/>
      </w:r>
      <w:r w:rsidR="00256E09" w:rsidRPr="006F545F">
        <w:tab/>
      </w:r>
      <w:r w:rsidR="00256E09" w:rsidRPr="006F545F">
        <w:tab/>
      </w:r>
      <w:r w:rsidR="00256E09" w:rsidRPr="006F545F">
        <w:tab/>
      </w:r>
      <w:r w:rsidR="00256E09" w:rsidRPr="006F545F">
        <w:tab/>
      </w:r>
      <w:r w:rsidR="00256E09" w:rsidRPr="006F545F">
        <w:tab/>
      </w:r>
      <w:r w:rsidR="00256E09" w:rsidRPr="006F545F">
        <w:tab/>
      </w:r>
      <w:r w:rsidR="00256E09" w:rsidRPr="006F545F">
        <w:tab/>
        <w:t>(5)</w:t>
      </w:r>
    </w:p>
    <w:p w14:paraId="58A9F80D" w14:textId="77777777" w:rsidR="00256E09" w:rsidRPr="006F545F" w:rsidRDefault="00256E09" w:rsidP="007B0DE9">
      <w:pPr>
        <w:pStyle w:val="IEEEParagraph"/>
        <w:spacing w:line="360" w:lineRule="auto"/>
        <w:rPr>
          <w:sz w:val="24"/>
        </w:rPr>
      </w:pPr>
      <w:r w:rsidRPr="006F545F">
        <w:rPr>
          <w:sz w:val="24"/>
        </w:rPr>
        <w:t xml:space="preserve">Where, act and </w:t>
      </w:r>
      <w:proofErr w:type="spellStart"/>
      <w:r w:rsidRPr="006F545F">
        <w:rPr>
          <w:sz w:val="24"/>
        </w:rPr>
        <w:t>sto</w:t>
      </w:r>
      <w:proofErr w:type="spellEnd"/>
      <w:r w:rsidRPr="006F545F">
        <w:rPr>
          <w:sz w:val="24"/>
        </w:rPr>
        <w:t xml:space="preserve"> are actual and stoichiometric comparisons, respectively.</w:t>
      </w:r>
    </w:p>
    <w:p w14:paraId="1D1E76BF" w14:textId="77777777" w:rsidR="008A7A76" w:rsidRPr="006F545F" w:rsidRDefault="008A7A76" w:rsidP="007B0DE9">
      <w:pPr>
        <w:spacing w:line="360" w:lineRule="auto"/>
      </w:pPr>
    </w:p>
    <w:p w14:paraId="6DCE03FB" w14:textId="61D75681" w:rsidR="00256E09" w:rsidRPr="006F545F" w:rsidRDefault="007B0DE9" w:rsidP="007B0DE9">
      <w:pPr>
        <w:spacing w:line="360" w:lineRule="auto"/>
      </w:pPr>
      <w:r w:rsidRPr="006F545F">
        <w:t xml:space="preserve">Meanwhile, </w:t>
      </w:r>
      <w:r w:rsidR="00256E09" w:rsidRPr="006F545F">
        <w:t>ML models are known to be data-efficient , and the generalizability of its outcome may be limited to the degree of data input.</w:t>
      </w:r>
    </w:p>
    <w:p w14:paraId="137B9AEA" w14:textId="77777777" w:rsidR="00256E09" w:rsidRPr="006F545F" w:rsidRDefault="00256E09" w:rsidP="007B0DE9">
      <w:pPr>
        <w:pStyle w:val="MDPI21heading1"/>
        <w:spacing w:before="0" w:after="0" w:line="360" w:lineRule="auto"/>
        <w:ind w:left="0"/>
        <w:rPr>
          <w:rFonts w:ascii="Times New Roman" w:hAnsi="Times New Roman"/>
          <w:color w:val="auto"/>
          <w:sz w:val="24"/>
          <w:szCs w:val="24"/>
        </w:rPr>
      </w:pPr>
      <w:r w:rsidRPr="006F545F">
        <w:rPr>
          <w:rFonts w:ascii="Times New Roman" w:hAnsi="Times New Roman"/>
          <w:sz w:val="24"/>
          <w:szCs w:val="24"/>
        </w:rPr>
        <w:t>3.</w:t>
      </w:r>
      <w:r w:rsidRPr="006F545F">
        <w:rPr>
          <w:rFonts w:ascii="Times New Roman" w:hAnsi="Times New Roman"/>
          <w:sz w:val="24"/>
          <w:szCs w:val="24"/>
        </w:rPr>
        <w:tab/>
      </w:r>
      <w:r w:rsidRPr="006F545F">
        <w:rPr>
          <w:rFonts w:ascii="Times New Roman" w:hAnsi="Times New Roman"/>
          <w:color w:val="auto"/>
          <w:sz w:val="24"/>
          <w:szCs w:val="24"/>
        </w:rPr>
        <w:t>Results and Discussion</w:t>
      </w:r>
    </w:p>
    <w:p w14:paraId="07F2B7B0" w14:textId="77777777" w:rsidR="00256E09" w:rsidRPr="006F545F" w:rsidRDefault="00256E09" w:rsidP="007B0DE9">
      <w:pPr>
        <w:pStyle w:val="MDPI31text"/>
        <w:spacing w:line="360" w:lineRule="auto"/>
        <w:ind w:left="0" w:firstLine="0"/>
        <w:rPr>
          <w:rFonts w:ascii="Times New Roman" w:hAnsi="Times New Roman"/>
          <w:color w:val="auto"/>
          <w:sz w:val="24"/>
          <w:szCs w:val="24"/>
        </w:rPr>
      </w:pPr>
      <w:r w:rsidRPr="006F545F">
        <w:rPr>
          <w:rFonts w:ascii="Times New Roman" w:hAnsi="Times New Roman"/>
          <w:color w:val="auto"/>
          <w:sz w:val="24"/>
          <w:szCs w:val="24"/>
        </w:rPr>
        <w:t xml:space="preserve">The output metrics describing the performance of different fuels are objectively discussed, with the optimization potential of the different fuel mixtures. </w:t>
      </w:r>
    </w:p>
    <w:p w14:paraId="057D82A7" w14:textId="77777777" w:rsidR="00256E09" w:rsidRPr="006F545F" w:rsidRDefault="00256E09" w:rsidP="007B0DE9">
      <w:pPr>
        <w:pStyle w:val="MDPI31text"/>
        <w:spacing w:line="360" w:lineRule="auto"/>
        <w:ind w:left="0" w:firstLine="0"/>
        <w:rPr>
          <w:rFonts w:ascii="Times New Roman" w:hAnsi="Times New Roman"/>
          <w:color w:val="auto"/>
          <w:sz w:val="24"/>
          <w:szCs w:val="24"/>
        </w:rPr>
      </w:pPr>
    </w:p>
    <w:p w14:paraId="3B09FE7C" w14:textId="77777777" w:rsidR="00256E09" w:rsidRPr="006F545F" w:rsidRDefault="00256E09" w:rsidP="007B0DE9">
      <w:pPr>
        <w:spacing w:line="360" w:lineRule="auto"/>
        <w:rPr>
          <w:b/>
          <w:bCs/>
        </w:rPr>
      </w:pPr>
      <w:r w:rsidRPr="006F545F">
        <w:rPr>
          <w:b/>
          <w:bCs/>
        </w:rPr>
        <w:t>3.1</w:t>
      </w:r>
      <w:r w:rsidRPr="006F545F">
        <w:rPr>
          <w:b/>
          <w:bCs/>
        </w:rPr>
        <w:tab/>
        <w:t xml:space="preserve">ML Performance metrics </w:t>
      </w:r>
    </w:p>
    <w:p w14:paraId="0974AF45" w14:textId="13E3BB65" w:rsidR="00256E09" w:rsidRPr="006F545F" w:rsidRDefault="00256E09" w:rsidP="007B0DE9">
      <w:pPr>
        <w:pStyle w:val="MDPI31text"/>
        <w:spacing w:line="360" w:lineRule="auto"/>
        <w:ind w:left="0" w:firstLine="0"/>
        <w:rPr>
          <w:rFonts w:ascii="Times New Roman" w:hAnsi="Times New Roman"/>
          <w:sz w:val="24"/>
          <w:szCs w:val="24"/>
        </w:rPr>
      </w:pPr>
      <w:r w:rsidRPr="006F545F">
        <w:rPr>
          <w:rFonts w:ascii="Times New Roman" w:hAnsi="Times New Roman"/>
          <w:color w:val="auto"/>
          <w:sz w:val="24"/>
          <w:szCs w:val="24"/>
        </w:rPr>
        <w:t xml:space="preserve">For the train and test dataset, the </w:t>
      </w:r>
      <w:r w:rsidRPr="006F545F">
        <w:rPr>
          <w:rFonts w:ascii="Times New Roman" w:hAnsi="Times New Roman"/>
          <w:sz w:val="24"/>
          <w:szCs w:val="24"/>
        </w:rPr>
        <w:t xml:space="preserve">hyperparameters of the SVM model were optimized using the </w:t>
      </w:r>
      <w:proofErr w:type="spellStart"/>
      <w:r w:rsidRPr="006F545F">
        <w:rPr>
          <w:rFonts w:ascii="Times New Roman" w:hAnsi="Times New Roman"/>
          <w:sz w:val="24"/>
          <w:szCs w:val="24"/>
        </w:rPr>
        <w:t>GridSearchCV</w:t>
      </w:r>
      <w:proofErr w:type="spellEnd"/>
      <w:r w:rsidRPr="006F545F">
        <w:rPr>
          <w:rFonts w:ascii="Times New Roman" w:hAnsi="Times New Roman"/>
          <w:sz w:val="24"/>
          <w:szCs w:val="24"/>
        </w:rPr>
        <w:t xml:space="preserve"> algorithm, while the ANN model was trained using the Bayesian optimization algorithm. The optimal parameters used for the ANN were 150 neurons in the first layer and </w:t>
      </w:r>
      <w:r w:rsidRPr="006F545F">
        <w:rPr>
          <w:rFonts w:ascii="Times New Roman" w:hAnsi="Times New Roman"/>
          <w:sz w:val="24"/>
          <w:szCs w:val="24"/>
        </w:rPr>
        <w:lastRenderedPageBreak/>
        <w:t xml:space="preserve">50 neurons in the second layer at a learning rate of 0.005, whereas for SVM, the optimal parameters were kernel = </w:t>
      </w:r>
      <w:proofErr w:type="spellStart"/>
      <w:r w:rsidRPr="006F545F">
        <w:rPr>
          <w:rFonts w:ascii="Times New Roman" w:hAnsi="Times New Roman"/>
          <w:sz w:val="24"/>
          <w:szCs w:val="24"/>
        </w:rPr>
        <w:t>rbf</w:t>
      </w:r>
      <w:proofErr w:type="spellEnd"/>
      <w:r w:rsidRPr="006F545F">
        <w:rPr>
          <w:rFonts w:ascii="Times New Roman" w:hAnsi="Times New Roman"/>
          <w:sz w:val="24"/>
          <w:szCs w:val="24"/>
        </w:rPr>
        <w:t xml:space="preserve">, C = 1000, and gamma = 0.1. The ANN and SVM models' performance metrics are summarized in Figure 1 and Table </w:t>
      </w:r>
      <w:r w:rsidR="00B96117">
        <w:rPr>
          <w:rFonts w:ascii="Times New Roman" w:hAnsi="Times New Roman"/>
          <w:sz w:val="24"/>
          <w:szCs w:val="24"/>
        </w:rPr>
        <w:t>2</w:t>
      </w:r>
      <w:r w:rsidRPr="006F545F">
        <w:rPr>
          <w:rFonts w:ascii="Times New Roman" w:hAnsi="Times New Roman"/>
          <w:sz w:val="24"/>
          <w:szCs w:val="24"/>
        </w:rPr>
        <w:t xml:space="preserve">. </w:t>
      </w:r>
    </w:p>
    <w:p w14:paraId="5C74A3D6" w14:textId="77777777" w:rsidR="00256E09" w:rsidRPr="006F545F" w:rsidRDefault="00256E09" w:rsidP="007B0DE9">
      <w:pPr>
        <w:pStyle w:val="MDPI31text"/>
        <w:spacing w:line="360" w:lineRule="auto"/>
        <w:ind w:left="0" w:firstLine="0"/>
        <w:rPr>
          <w:rFonts w:ascii="Times New Roman" w:hAnsi="Times New Roman"/>
          <w:sz w:val="24"/>
          <w:szCs w:val="24"/>
        </w:rPr>
      </w:pPr>
    </w:p>
    <w:p w14:paraId="76839CD3" w14:textId="4BBC5C9F" w:rsidR="00256E09" w:rsidRPr="006F545F" w:rsidRDefault="00256E09" w:rsidP="007B0DE9">
      <w:pPr>
        <w:spacing w:line="360" w:lineRule="auto"/>
      </w:pPr>
      <w:r w:rsidRPr="006F545F">
        <w:t xml:space="preserve">Table </w:t>
      </w:r>
      <w:r w:rsidR="00B96117">
        <w:t>2</w:t>
      </w:r>
      <w:r w:rsidRPr="006F545F">
        <w:t>: The performance metrics of the ANN and SVM models compared.</w:t>
      </w:r>
    </w:p>
    <w:tbl>
      <w:tblPr>
        <w:tblStyle w:val="PlainTable2"/>
        <w:tblW w:w="0" w:type="auto"/>
        <w:tblLook w:val="04A0" w:firstRow="1" w:lastRow="0" w:firstColumn="1" w:lastColumn="0" w:noHBand="0" w:noVBand="1"/>
      </w:tblPr>
      <w:tblGrid>
        <w:gridCol w:w="1265"/>
        <w:gridCol w:w="1274"/>
        <w:gridCol w:w="1274"/>
        <w:gridCol w:w="1283"/>
        <w:gridCol w:w="1656"/>
        <w:gridCol w:w="1483"/>
      </w:tblGrid>
      <w:tr w:rsidR="00256E09" w:rsidRPr="006F545F" w14:paraId="4FFA60AA" w14:textId="77777777" w:rsidTr="00632C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3224385A" w14:textId="77777777" w:rsidR="00256E09" w:rsidRPr="006F545F" w:rsidRDefault="00256E09" w:rsidP="007B0DE9">
            <w:pPr>
              <w:spacing w:line="360" w:lineRule="auto"/>
              <w:rPr>
                <w:sz w:val="24"/>
                <w:szCs w:val="24"/>
              </w:rPr>
            </w:pPr>
            <w:r w:rsidRPr="006F545F">
              <w:rPr>
                <w:sz w:val="24"/>
                <w:szCs w:val="24"/>
              </w:rPr>
              <w:t>Metric</w:t>
            </w:r>
          </w:p>
        </w:tc>
        <w:tc>
          <w:tcPr>
            <w:tcW w:w="1274" w:type="dxa"/>
          </w:tcPr>
          <w:p w14:paraId="32929C41"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6F545F">
              <w:rPr>
                <w:sz w:val="24"/>
                <w:szCs w:val="24"/>
              </w:rPr>
              <w:t>RMSE</w:t>
            </w:r>
          </w:p>
        </w:tc>
        <w:tc>
          <w:tcPr>
            <w:tcW w:w="1274" w:type="dxa"/>
          </w:tcPr>
          <w:p w14:paraId="3D812EFF"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6F545F">
              <w:rPr>
                <w:sz w:val="24"/>
                <w:szCs w:val="24"/>
              </w:rPr>
              <w:t>MSE</w:t>
            </w:r>
          </w:p>
        </w:tc>
        <w:tc>
          <w:tcPr>
            <w:tcW w:w="1283" w:type="dxa"/>
          </w:tcPr>
          <w:p w14:paraId="1FF4CE1F"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6F545F">
              <w:rPr>
                <w:sz w:val="24"/>
                <w:szCs w:val="24"/>
              </w:rPr>
              <w:t>R-squared</w:t>
            </w:r>
          </w:p>
        </w:tc>
        <w:tc>
          <w:tcPr>
            <w:tcW w:w="1550" w:type="dxa"/>
          </w:tcPr>
          <w:p w14:paraId="0D943ACE"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6F545F">
              <w:rPr>
                <w:sz w:val="24"/>
                <w:szCs w:val="24"/>
              </w:rPr>
              <w:t>RMSE(Train)</w:t>
            </w:r>
          </w:p>
        </w:tc>
        <w:tc>
          <w:tcPr>
            <w:tcW w:w="1390" w:type="dxa"/>
          </w:tcPr>
          <w:p w14:paraId="0AA0A584" w14:textId="77777777" w:rsidR="00256E09" w:rsidRPr="006F545F" w:rsidRDefault="00256E09" w:rsidP="007B0DE9">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sidRPr="006F545F">
              <w:rPr>
                <w:sz w:val="24"/>
                <w:szCs w:val="24"/>
              </w:rPr>
              <w:t>MSE(Train)</w:t>
            </w:r>
          </w:p>
        </w:tc>
      </w:tr>
      <w:tr w:rsidR="00256E09" w:rsidRPr="006F545F" w14:paraId="00A047B6" w14:textId="77777777" w:rsidTr="00632C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535B3DF0" w14:textId="77777777" w:rsidR="00256E09" w:rsidRPr="006F545F" w:rsidRDefault="00256E09" w:rsidP="007B0DE9">
            <w:pPr>
              <w:spacing w:line="360" w:lineRule="auto"/>
              <w:rPr>
                <w:sz w:val="24"/>
                <w:szCs w:val="24"/>
              </w:rPr>
            </w:pPr>
            <w:r w:rsidRPr="006F545F">
              <w:rPr>
                <w:sz w:val="24"/>
                <w:szCs w:val="24"/>
              </w:rPr>
              <w:t>ANN</w:t>
            </w:r>
          </w:p>
        </w:tc>
        <w:tc>
          <w:tcPr>
            <w:tcW w:w="1274" w:type="dxa"/>
          </w:tcPr>
          <w:p w14:paraId="6E63F468"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F545F">
              <w:rPr>
                <w:sz w:val="24"/>
                <w:szCs w:val="24"/>
              </w:rPr>
              <w:t>0.0234</w:t>
            </w:r>
          </w:p>
        </w:tc>
        <w:tc>
          <w:tcPr>
            <w:tcW w:w="1274" w:type="dxa"/>
          </w:tcPr>
          <w:p w14:paraId="0BA419EB"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F545F">
              <w:rPr>
                <w:sz w:val="24"/>
                <w:szCs w:val="24"/>
              </w:rPr>
              <w:t>0.0005</w:t>
            </w:r>
          </w:p>
        </w:tc>
        <w:tc>
          <w:tcPr>
            <w:tcW w:w="1283" w:type="dxa"/>
          </w:tcPr>
          <w:p w14:paraId="318301A5"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F545F">
              <w:rPr>
                <w:sz w:val="24"/>
                <w:szCs w:val="24"/>
              </w:rPr>
              <w:t>0.9876</w:t>
            </w:r>
          </w:p>
        </w:tc>
        <w:tc>
          <w:tcPr>
            <w:tcW w:w="1550" w:type="dxa"/>
          </w:tcPr>
          <w:p w14:paraId="09E2F667"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F545F">
              <w:rPr>
                <w:sz w:val="24"/>
                <w:szCs w:val="24"/>
              </w:rPr>
              <w:t>0.0156</w:t>
            </w:r>
          </w:p>
        </w:tc>
        <w:tc>
          <w:tcPr>
            <w:tcW w:w="1390" w:type="dxa"/>
          </w:tcPr>
          <w:p w14:paraId="631390A0" w14:textId="77777777" w:rsidR="00256E09" w:rsidRPr="006F545F" w:rsidRDefault="00256E09" w:rsidP="007B0DE9">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6F545F">
              <w:rPr>
                <w:sz w:val="24"/>
                <w:szCs w:val="24"/>
              </w:rPr>
              <w:t>0.0002</w:t>
            </w:r>
          </w:p>
        </w:tc>
      </w:tr>
      <w:tr w:rsidR="00256E09" w:rsidRPr="006F545F" w14:paraId="7B2F7C2E" w14:textId="77777777" w:rsidTr="00632C7D">
        <w:tc>
          <w:tcPr>
            <w:cnfStyle w:val="001000000000" w:firstRow="0" w:lastRow="0" w:firstColumn="1" w:lastColumn="0" w:oddVBand="0" w:evenVBand="0" w:oddHBand="0" w:evenHBand="0" w:firstRowFirstColumn="0" w:firstRowLastColumn="0" w:lastRowFirstColumn="0" w:lastRowLastColumn="0"/>
            <w:tcW w:w="1265" w:type="dxa"/>
          </w:tcPr>
          <w:p w14:paraId="1FEBAEB7" w14:textId="77777777" w:rsidR="00256E09" w:rsidRPr="006F545F" w:rsidRDefault="00256E09" w:rsidP="007B0DE9">
            <w:pPr>
              <w:spacing w:line="360" w:lineRule="auto"/>
              <w:rPr>
                <w:sz w:val="24"/>
                <w:szCs w:val="24"/>
              </w:rPr>
            </w:pPr>
            <w:r w:rsidRPr="006F545F">
              <w:rPr>
                <w:sz w:val="24"/>
                <w:szCs w:val="24"/>
              </w:rPr>
              <w:t>SVM</w:t>
            </w:r>
          </w:p>
        </w:tc>
        <w:tc>
          <w:tcPr>
            <w:tcW w:w="1274" w:type="dxa"/>
          </w:tcPr>
          <w:p w14:paraId="2F9A72A8"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F545F">
              <w:rPr>
                <w:sz w:val="24"/>
                <w:szCs w:val="24"/>
              </w:rPr>
              <w:t>0.0312</w:t>
            </w:r>
          </w:p>
        </w:tc>
        <w:tc>
          <w:tcPr>
            <w:tcW w:w="1274" w:type="dxa"/>
          </w:tcPr>
          <w:p w14:paraId="532D63A5"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F545F">
              <w:rPr>
                <w:sz w:val="24"/>
                <w:szCs w:val="24"/>
              </w:rPr>
              <w:t>0.0009</w:t>
            </w:r>
          </w:p>
        </w:tc>
        <w:tc>
          <w:tcPr>
            <w:tcW w:w="1283" w:type="dxa"/>
          </w:tcPr>
          <w:p w14:paraId="0F549383"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F545F">
              <w:rPr>
                <w:sz w:val="24"/>
                <w:szCs w:val="24"/>
              </w:rPr>
              <w:t>0.9821</w:t>
            </w:r>
          </w:p>
        </w:tc>
        <w:tc>
          <w:tcPr>
            <w:tcW w:w="1550" w:type="dxa"/>
          </w:tcPr>
          <w:p w14:paraId="3AABCD3A"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F545F">
              <w:rPr>
                <w:sz w:val="24"/>
                <w:szCs w:val="24"/>
              </w:rPr>
              <w:t>0.0256</w:t>
            </w:r>
          </w:p>
        </w:tc>
        <w:tc>
          <w:tcPr>
            <w:tcW w:w="1390" w:type="dxa"/>
          </w:tcPr>
          <w:p w14:paraId="6BECEC3B" w14:textId="77777777" w:rsidR="00256E09" w:rsidRPr="006F545F" w:rsidRDefault="00256E09" w:rsidP="007B0DE9">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6F545F">
              <w:rPr>
                <w:sz w:val="24"/>
                <w:szCs w:val="24"/>
              </w:rPr>
              <w:t>0.0006</w:t>
            </w:r>
          </w:p>
        </w:tc>
      </w:tr>
    </w:tbl>
    <w:p w14:paraId="67BBEE83" w14:textId="77777777" w:rsidR="00256E09" w:rsidRPr="006F545F" w:rsidRDefault="00256E09" w:rsidP="007B0DE9">
      <w:pPr>
        <w:spacing w:line="360" w:lineRule="auto"/>
      </w:pPr>
    </w:p>
    <w:p w14:paraId="693660D3" w14:textId="2EF0FF0F" w:rsidR="008367A7" w:rsidRDefault="008367A7" w:rsidP="00E361EA">
      <w:pPr>
        <w:spacing w:line="360" w:lineRule="auto"/>
        <w:jc w:val="both"/>
        <w:rPr>
          <w:highlight w:val="yellow"/>
        </w:rPr>
      </w:pPr>
      <w:r w:rsidRPr="006B66D8">
        <w:rPr>
          <w:highlight w:val="yellow"/>
        </w:rPr>
        <w:t>In this study</w:t>
      </w:r>
      <w:r w:rsidRPr="001A509E">
        <w:rPr>
          <w:highlight w:val="yellow"/>
        </w:rPr>
        <w:t>, a sensitivity analysis</w:t>
      </w:r>
      <w:r>
        <w:rPr>
          <w:highlight w:val="yellow"/>
        </w:rPr>
        <w:t xml:space="preserve"> was </w:t>
      </w:r>
      <w:r w:rsidRPr="001A509E">
        <w:rPr>
          <w:highlight w:val="yellow"/>
        </w:rPr>
        <w:t>performed</w:t>
      </w:r>
      <w:r w:rsidR="00B96117">
        <w:rPr>
          <w:highlight w:val="yellow"/>
        </w:rPr>
        <w:t>,</w:t>
      </w:r>
      <w:r w:rsidRPr="006B66D8">
        <w:rPr>
          <w:highlight w:val="yellow"/>
        </w:rPr>
        <w:t xml:space="preserve"> </w:t>
      </w:r>
      <w:r w:rsidR="00B96117">
        <w:rPr>
          <w:highlight w:val="yellow"/>
        </w:rPr>
        <w:t>an</w:t>
      </w:r>
      <w:r w:rsidRPr="001A509E">
        <w:rPr>
          <w:highlight w:val="yellow"/>
        </w:rPr>
        <w:t xml:space="preserve">d </w:t>
      </w:r>
      <w:r w:rsidR="00B96117">
        <w:rPr>
          <w:highlight w:val="yellow"/>
        </w:rPr>
        <w:t xml:space="preserve">a </w:t>
      </w:r>
      <w:r w:rsidRPr="001A509E">
        <w:rPr>
          <w:highlight w:val="yellow"/>
        </w:rPr>
        <w:t>confidence intervals around the R² values and RMSE scores</w:t>
      </w:r>
      <w:r w:rsidRPr="006B66D8">
        <w:rPr>
          <w:highlight w:val="yellow"/>
        </w:rPr>
        <w:t xml:space="preserve"> </w:t>
      </w:r>
      <w:r w:rsidR="00B96117">
        <w:rPr>
          <w:highlight w:val="yellow"/>
        </w:rPr>
        <w:t xml:space="preserve">was </w:t>
      </w:r>
      <w:r w:rsidR="00B96117" w:rsidRPr="001A509E">
        <w:rPr>
          <w:highlight w:val="yellow"/>
        </w:rPr>
        <w:t>used</w:t>
      </w:r>
      <w:r w:rsidR="00B96117" w:rsidRPr="006B66D8">
        <w:rPr>
          <w:highlight w:val="yellow"/>
        </w:rPr>
        <w:t xml:space="preserve"> </w:t>
      </w:r>
      <w:r w:rsidRPr="006B66D8">
        <w:rPr>
          <w:highlight w:val="yellow"/>
        </w:rPr>
        <w:t xml:space="preserve">to </w:t>
      </w:r>
      <w:r w:rsidRPr="001A509E">
        <w:rPr>
          <w:highlight w:val="yellow"/>
        </w:rPr>
        <w:t xml:space="preserve">quantify the uncertainty in </w:t>
      </w:r>
      <w:r w:rsidRPr="006B66D8">
        <w:rPr>
          <w:highlight w:val="yellow"/>
        </w:rPr>
        <w:t>the</w:t>
      </w:r>
      <w:r w:rsidRPr="001A509E">
        <w:rPr>
          <w:highlight w:val="yellow"/>
        </w:rPr>
        <w:t xml:space="preserve"> predictions</w:t>
      </w:r>
      <w:r w:rsidRPr="006B66D8">
        <w:rPr>
          <w:highlight w:val="yellow"/>
        </w:rPr>
        <w:t xml:space="preserve">. </w:t>
      </w:r>
    </w:p>
    <w:p w14:paraId="05A7BEC7" w14:textId="253CBF81" w:rsidR="008367A7" w:rsidRDefault="00B23100" w:rsidP="00E361EA">
      <w:pPr>
        <w:spacing w:line="360" w:lineRule="auto"/>
        <w:jc w:val="both"/>
        <w:rPr>
          <w:highlight w:val="yellow"/>
        </w:rPr>
      </w:pPr>
      <w:r w:rsidRPr="006B66D8">
        <w:rPr>
          <w:highlight w:val="yellow"/>
        </w:rPr>
        <w:t xml:space="preserve">A </w:t>
      </w:r>
      <w:r w:rsidRPr="001A509E">
        <w:rPr>
          <w:highlight w:val="yellow"/>
        </w:rPr>
        <w:t>k-fold cross-validation (k</w:t>
      </w:r>
      <w:r w:rsidR="008367A7">
        <w:rPr>
          <w:highlight w:val="yellow"/>
        </w:rPr>
        <w:t xml:space="preserve"> = </w:t>
      </w:r>
      <w:r w:rsidRPr="001A509E">
        <w:rPr>
          <w:highlight w:val="yellow"/>
        </w:rPr>
        <w:t>5) for both ANN and SVM models</w:t>
      </w:r>
      <w:r w:rsidRPr="006B66D8">
        <w:rPr>
          <w:highlight w:val="yellow"/>
        </w:rPr>
        <w:t xml:space="preserve"> was </w:t>
      </w:r>
      <w:r w:rsidRPr="001A509E">
        <w:rPr>
          <w:highlight w:val="yellow"/>
        </w:rPr>
        <w:t xml:space="preserve">conducted to ensure that the performance metrics </w:t>
      </w:r>
      <w:r w:rsidRPr="006B66D8">
        <w:rPr>
          <w:highlight w:val="yellow"/>
        </w:rPr>
        <w:t>we</w:t>
      </w:r>
      <w:r w:rsidRPr="001A509E">
        <w:rPr>
          <w:highlight w:val="yellow"/>
        </w:rPr>
        <w:t xml:space="preserve">re not biased by the </w:t>
      </w:r>
      <w:r w:rsidRPr="006B66D8">
        <w:rPr>
          <w:highlight w:val="yellow"/>
        </w:rPr>
        <w:t xml:space="preserve">train </w:t>
      </w:r>
      <w:r w:rsidRPr="001A509E">
        <w:rPr>
          <w:highlight w:val="yellow"/>
        </w:rPr>
        <w:t>data</w:t>
      </w:r>
      <w:r w:rsidRPr="006B66D8">
        <w:rPr>
          <w:highlight w:val="yellow"/>
        </w:rPr>
        <w:t xml:space="preserve">set, an intent which </w:t>
      </w:r>
      <w:r w:rsidRPr="001A509E">
        <w:rPr>
          <w:highlight w:val="yellow"/>
        </w:rPr>
        <w:t>helps</w:t>
      </w:r>
      <w:r w:rsidRPr="006B66D8">
        <w:rPr>
          <w:highlight w:val="yellow"/>
        </w:rPr>
        <w:t xml:space="preserve"> to</w:t>
      </w:r>
      <w:r w:rsidRPr="001A509E">
        <w:rPr>
          <w:highlight w:val="yellow"/>
        </w:rPr>
        <w:t xml:space="preserve"> assess how the model generalizes to unseen data, ensuring a more reliable estimate of its </w:t>
      </w:r>
      <w:r w:rsidRPr="006B66D8">
        <w:rPr>
          <w:highlight w:val="yellow"/>
        </w:rPr>
        <w:t>practical</w:t>
      </w:r>
      <w:r w:rsidRPr="001A509E">
        <w:rPr>
          <w:highlight w:val="yellow"/>
        </w:rPr>
        <w:t xml:space="preserve"> performance. For each fold, the training data was split, and the model was evaluated on the test set, providing a robust validation process.</w:t>
      </w:r>
      <w:r w:rsidRPr="006B66D8">
        <w:rPr>
          <w:highlight w:val="yellow"/>
        </w:rPr>
        <w:t xml:space="preserve"> The cross validated outcome is given in </w:t>
      </w:r>
      <w:r w:rsidR="00B96117">
        <w:rPr>
          <w:highlight w:val="yellow"/>
        </w:rPr>
        <w:t>T</w:t>
      </w:r>
      <w:r w:rsidRPr="006B66D8">
        <w:rPr>
          <w:highlight w:val="yellow"/>
        </w:rPr>
        <w:t xml:space="preserve">able </w:t>
      </w:r>
      <w:r w:rsidR="00B96117">
        <w:rPr>
          <w:highlight w:val="yellow"/>
        </w:rPr>
        <w:t>2</w:t>
      </w:r>
      <w:r w:rsidRPr="006B66D8">
        <w:rPr>
          <w:highlight w:val="yellow"/>
        </w:rPr>
        <w:t>. While u</w:t>
      </w:r>
      <w:r w:rsidRPr="001A509E">
        <w:rPr>
          <w:highlight w:val="yellow"/>
        </w:rPr>
        <w:t xml:space="preserve">ncertainty in model predictions can arise due to several factors, including data noise and model assumptions. </w:t>
      </w:r>
    </w:p>
    <w:p w14:paraId="2FBA16E5" w14:textId="10392F24" w:rsidR="00256E09" w:rsidRPr="006F545F" w:rsidRDefault="00B23100" w:rsidP="00E361EA">
      <w:pPr>
        <w:spacing w:line="360" w:lineRule="auto"/>
        <w:jc w:val="both"/>
      </w:pPr>
      <w:r w:rsidRPr="006B66D8">
        <w:rPr>
          <w:highlight w:val="yellow"/>
        </w:rPr>
        <w:t xml:space="preserve">Here </w:t>
      </w:r>
      <w:r w:rsidRPr="001A509E">
        <w:rPr>
          <w:highlight w:val="yellow"/>
        </w:rPr>
        <w:t xml:space="preserve">ANN model </w:t>
      </w:r>
      <w:r w:rsidRPr="006B66D8">
        <w:rPr>
          <w:highlight w:val="yellow"/>
        </w:rPr>
        <w:t>achieved</w:t>
      </w:r>
      <w:r w:rsidRPr="001A509E">
        <w:rPr>
          <w:highlight w:val="yellow"/>
        </w:rPr>
        <w:t xml:space="preserve"> a</w:t>
      </w:r>
      <w:r w:rsidRPr="006B66D8">
        <w:rPr>
          <w:highlight w:val="yellow"/>
        </w:rPr>
        <w:t>n</w:t>
      </w:r>
      <w:r w:rsidRPr="001A509E">
        <w:rPr>
          <w:highlight w:val="yellow"/>
        </w:rPr>
        <w:t xml:space="preserve"> 95% confidence interval of ±0.0012 for R², and ±0.0045 for RMSE</w:t>
      </w:r>
      <w:r w:rsidRPr="006B66D8">
        <w:rPr>
          <w:highlight w:val="yellow"/>
        </w:rPr>
        <w:t xml:space="preserve">, while </w:t>
      </w:r>
      <w:r w:rsidRPr="001A509E">
        <w:rPr>
          <w:highlight w:val="yellow"/>
        </w:rPr>
        <w:t>SVM model ha</w:t>
      </w:r>
      <w:r w:rsidRPr="006B66D8">
        <w:rPr>
          <w:highlight w:val="yellow"/>
        </w:rPr>
        <w:t>d</w:t>
      </w:r>
      <w:r w:rsidRPr="001A509E">
        <w:rPr>
          <w:highlight w:val="yellow"/>
        </w:rPr>
        <w:t xml:space="preserve"> a 95% confidence interval of ±0.0021 for R², and ±0.0061 for RMSE</w:t>
      </w:r>
      <w:r w:rsidRPr="006B66D8">
        <w:t>.</w:t>
      </w:r>
      <w:r w:rsidR="006B66D8">
        <w:t xml:space="preserve"> </w:t>
      </w:r>
      <w:r w:rsidR="00256E09" w:rsidRPr="006F545F">
        <w:t xml:space="preserve">According to </w:t>
      </w:r>
      <w:r w:rsidR="006B66D8">
        <w:t xml:space="preserve">the </w:t>
      </w:r>
      <w:r w:rsidR="00256E09" w:rsidRPr="006F545F">
        <w:t>outcome</w:t>
      </w:r>
      <w:r w:rsidR="006B66D8">
        <w:t xml:space="preserve"> in </w:t>
      </w:r>
      <w:r w:rsidR="006B66D8" w:rsidRPr="006F545F">
        <w:t xml:space="preserve">Table </w:t>
      </w:r>
      <w:r w:rsidR="00B96117">
        <w:t>2</w:t>
      </w:r>
      <w:r w:rsidR="00256E09" w:rsidRPr="006F545F">
        <w:t>, ANN model outperforms the SVM model in terms of R-squared, MSE, and RMSE. This work concludes by showing how to estimate the combustion kinetics of ammonia blends as an automotive fuel using machine learning methods (ANN and SVM). Based on predictive accuracy, the results demonstrate that the ANN model outperforms SVM model. For lean and near stoichiometric conditions, the study offers important insights into optimizing the equivalency ratio, IDT, and LBV.</w:t>
      </w:r>
    </w:p>
    <w:p w14:paraId="3091F361" w14:textId="77777777" w:rsidR="007B0DE9" w:rsidRPr="006F545F" w:rsidRDefault="007B0DE9" w:rsidP="00E361EA">
      <w:pPr>
        <w:pStyle w:val="MDPI31text"/>
        <w:spacing w:line="360" w:lineRule="auto"/>
        <w:ind w:left="0" w:firstLine="0"/>
        <w:rPr>
          <w:rFonts w:ascii="Times New Roman" w:hAnsi="Times New Roman"/>
          <w:b/>
          <w:bCs/>
          <w:sz w:val="24"/>
          <w:szCs w:val="24"/>
        </w:rPr>
      </w:pPr>
    </w:p>
    <w:p w14:paraId="20238822" w14:textId="28AA83E0" w:rsidR="00256E09" w:rsidRPr="006F545F" w:rsidRDefault="00256E09" w:rsidP="00E361EA">
      <w:pPr>
        <w:pStyle w:val="MDPI31text"/>
        <w:spacing w:line="360" w:lineRule="auto"/>
        <w:ind w:left="0" w:firstLine="0"/>
        <w:rPr>
          <w:rFonts w:ascii="Times New Roman" w:hAnsi="Times New Roman"/>
          <w:b/>
          <w:bCs/>
          <w:sz w:val="24"/>
          <w:szCs w:val="24"/>
        </w:rPr>
      </w:pPr>
      <w:r w:rsidRPr="006F545F">
        <w:rPr>
          <w:rFonts w:ascii="Times New Roman" w:hAnsi="Times New Roman"/>
          <w:b/>
          <w:bCs/>
          <w:sz w:val="24"/>
          <w:szCs w:val="24"/>
        </w:rPr>
        <w:t>3.2</w:t>
      </w:r>
      <w:r w:rsidRPr="006F545F">
        <w:rPr>
          <w:rFonts w:ascii="Times New Roman" w:hAnsi="Times New Roman"/>
          <w:b/>
          <w:bCs/>
          <w:sz w:val="24"/>
          <w:szCs w:val="24"/>
        </w:rPr>
        <w:tab/>
        <w:t>Correlation of Dataset</w:t>
      </w:r>
    </w:p>
    <w:p w14:paraId="0E2A5001" w14:textId="170AA601" w:rsidR="00256E09" w:rsidRPr="006F545F" w:rsidRDefault="00650FFA" w:rsidP="00E361EA">
      <w:pPr>
        <w:spacing w:line="360" w:lineRule="auto"/>
        <w:ind w:firstLine="708"/>
        <w:jc w:val="both"/>
      </w:pPr>
      <w:r w:rsidRPr="006F545F">
        <w:t xml:space="preserve">The Actual vs Predicted (Train Data, Figure </w:t>
      </w:r>
      <w:r w:rsidR="000D5C88">
        <w:t>2</w:t>
      </w:r>
      <w:r w:rsidRPr="006F545F">
        <w:t>a) scatter plot shows a strong linear correlation between the Actual and Predicted values, as indicated by the green regression line. The points are generally well-aligned along the line, suggesting that the model's predictions are accurate across the majority of the data range.</w:t>
      </w:r>
    </w:p>
    <w:p w14:paraId="084BED11" w14:textId="7F5F6B04" w:rsidR="00256E09" w:rsidRPr="006F545F" w:rsidRDefault="00256E09" w:rsidP="007B0DE9">
      <w:pPr>
        <w:spacing w:line="360" w:lineRule="auto"/>
      </w:pPr>
      <w:r w:rsidRPr="006F545F">
        <w:rPr>
          <w:noProof/>
        </w:rPr>
        <w:lastRenderedPageBreak/>
        <w:drawing>
          <wp:inline distT="0" distB="0" distL="0" distR="0" wp14:anchorId="42F9D1E5" wp14:editId="660C94BB">
            <wp:extent cx="2865120" cy="2956560"/>
            <wp:effectExtent l="0" t="0" r="0" b="0"/>
            <wp:docPr id="1709222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222187" name=""/>
                    <pic:cNvPicPr/>
                  </pic:nvPicPr>
                  <pic:blipFill>
                    <a:blip r:embed="rId5"/>
                    <a:stretch>
                      <a:fillRect/>
                    </a:stretch>
                  </pic:blipFill>
                  <pic:spPr>
                    <a:xfrm>
                      <a:off x="0" y="0"/>
                      <a:ext cx="2865379" cy="2956827"/>
                    </a:xfrm>
                    <a:prstGeom prst="rect">
                      <a:avLst/>
                    </a:prstGeom>
                  </pic:spPr>
                </pic:pic>
              </a:graphicData>
            </a:graphic>
          </wp:inline>
        </w:drawing>
      </w:r>
      <w:r w:rsidRPr="006F545F">
        <w:rPr>
          <w:noProof/>
        </w:rPr>
        <w:drawing>
          <wp:inline distT="0" distB="0" distL="0" distR="0" wp14:anchorId="6E3E9102" wp14:editId="6ADF4856">
            <wp:extent cx="2865120" cy="3017520"/>
            <wp:effectExtent l="0" t="0" r="0" b="0"/>
            <wp:docPr id="1807885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885231" name=""/>
                    <pic:cNvPicPr/>
                  </pic:nvPicPr>
                  <pic:blipFill>
                    <a:blip r:embed="rId6"/>
                    <a:stretch>
                      <a:fillRect/>
                    </a:stretch>
                  </pic:blipFill>
                  <pic:spPr>
                    <a:xfrm>
                      <a:off x="0" y="0"/>
                      <a:ext cx="2875625" cy="3028584"/>
                    </a:xfrm>
                    <a:prstGeom prst="rect">
                      <a:avLst/>
                    </a:prstGeom>
                  </pic:spPr>
                </pic:pic>
              </a:graphicData>
            </a:graphic>
          </wp:inline>
        </w:drawing>
      </w:r>
    </w:p>
    <w:p w14:paraId="63D24937" w14:textId="77777777" w:rsidR="00256E09" w:rsidRPr="006F545F" w:rsidRDefault="00256E09" w:rsidP="007B0DE9">
      <w:pPr>
        <w:pStyle w:val="ListParagraph"/>
        <w:numPr>
          <w:ilvl w:val="0"/>
          <w:numId w:val="14"/>
        </w:numPr>
        <w:spacing w:line="360" w:lineRule="auto"/>
        <w:rPr>
          <w:rFonts w:ascii="Times New Roman" w:hAnsi="Times New Roman"/>
          <w:sz w:val="24"/>
          <w:szCs w:val="24"/>
        </w:rPr>
      </w:pPr>
      <w:r w:rsidRPr="006F545F">
        <w:rPr>
          <w:rFonts w:ascii="Times New Roman" w:hAnsi="Times New Roman"/>
          <w:sz w:val="24"/>
          <w:szCs w:val="24"/>
        </w:rPr>
        <w:t>Train Data</w:t>
      </w:r>
      <w:r w:rsidRPr="006F545F">
        <w:rPr>
          <w:rFonts w:ascii="Times New Roman" w:hAnsi="Times New Roman"/>
          <w:sz w:val="24"/>
          <w:szCs w:val="24"/>
        </w:rPr>
        <w:tab/>
      </w:r>
      <w:r w:rsidRPr="006F545F">
        <w:rPr>
          <w:rFonts w:ascii="Times New Roman" w:hAnsi="Times New Roman"/>
          <w:sz w:val="24"/>
          <w:szCs w:val="24"/>
        </w:rPr>
        <w:tab/>
      </w:r>
      <w:r w:rsidRPr="006F545F">
        <w:rPr>
          <w:rFonts w:ascii="Times New Roman" w:hAnsi="Times New Roman"/>
          <w:sz w:val="24"/>
          <w:szCs w:val="24"/>
        </w:rPr>
        <w:tab/>
      </w:r>
      <w:r w:rsidRPr="006F545F">
        <w:rPr>
          <w:rFonts w:ascii="Times New Roman" w:hAnsi="Times New Roman"/>
          <w:sz w:val="24"/>
          <w:szCs w:val="24"/>
        </w:rPr>
        <w:tab/>
      </w:r>
      <w:r w:rsidRPr="006F545F">
        <w:rPr>
          <w:rFonts w:ascii="Times New Roman" w:hAnsi="Times New Roman"/>
          <w:sz w:val="24"/>
          <w:szCs w:val="24"/>
        </w:rPr>
        <w:tab/>
      </w:r>
      <w:r w:rsidRPr="006F545F">
        <w:rPr>
          <w:rFonts w:ascii="Times New Roman" w:hAnsi="Times New Roman"/>
          <w:sz w:val="24"/>
          <w:szCs w:val="24"/>
        </w:rPr>
        <w:tab/>
        <w:t>(b)  Test Data.</w:t>
      </w:r>
    </w:p>
    <w:p w14:paraId="154FAAFC" w14:textId="24151EFF" w:rsidR="00256E09" w:rsidRPr="006F545F" w:rsidRDefault="00256E09" w:rsidP="00325BF5">
      <w:pPr>
        <w:spacing w:line="360" w:lineRule="auto"/>
        <w:ind w:left="851" w:hanging="851"/>
      </w:pPr>
      <w:r w:rsidRPr="006F545F">
        <w:t xml:space="preserve">Figure </w:t>
      </w:r>
      <w:r w:rsidR="000D5C88">
        <w:t>2</w:t>
      </w:r>
      <w:r w:rsidRPr="006F545F">
        <w:t xml:space="preserve">: Actual vs predicted data plots for the </w:t>
      </w:r>
      <w:r w:rsidR="00325BF5" w:rsidRPr="006F545F">
        <w:t xml:space="preserve">train and </w:t>
      </w:r>
      <w:r w:rsidRPr="006F545F">
        <w:t>test data are given in figures (a) and (b), respectively.</w:t>
      </w:r>
    </w:p>
    <w:p w14:paraId="2C5F3D85" w14:textId="77777777" w:rsidR="00256E09" w:rsidRPr="006F545F" w:rsidRDefault="00256E09" w:rsidP="007B0DE9">
      <w:pPr>
        <w:spacing w:line="360" w:lineRule="auto"/>
      </w:pPr>
    </w:p>
    <w:p w14:paraId="5CC7E517" w14:textId="5BC13AC8" w:rsidR="00256E09" w:rsidRPr="00297621" w:rsidRDefault="00256E09" w:rsidP="007B0DE9">
      <w:pPr>
        <w:spacing w:line="360" w:lineRule="auto"/>
      </w:pPr>
      <w:r w:rsidRPr="006F545F">
        <w:t>However, there are some slight deviations and a few outliers at the higher predicted values, which could indicate areas for model improvement or further investigation. Meanwhile, for the Actual vs Predicted (Test Data</w:t>
      </w:r>
      <w:r w:rsidR="00650FFA" w:rsidRPr="006F545F">
        <w:t xml:space="preserve">, Figure </w:t>
      </w:r>
      <w:r w:rsidR="000D5C88">
        <w:t>2</w:t>
      </w:r>
      <w:r w:rsidR="00650FFA" w:rsidRPr="006F545F">
        <w:t>b</w:t>
      </w:r>
      <w:r w:rsidRPr="006F545F">
        <w:t>),</w:t>
      </w:r>
      <w:r w:rsidRPr="006F545F">
        <w:rPr>
          <w:b/>
          <w:bCs/>
        </w:rPr>
        <w:t xml:space="preserve"> </w:t>
      </w:r>
      <w:r w:rsidRPr="006F545F">
        <w:t xml:space="preserve">a strong linear relationship between the Actual and the Predicted values is observed. The regression model, with a linear fit equation of </w:t>
      </w:r>
      <m:oMath>
        <m:r>
          <m:rPr>
            <m:sty m:val="p"/>
          </m:rPr>
          <w:rPr>
            <w:rFonts w:ascii="Cambria Math" w:hAnsi="Cambria Math"/>
          </w:rPr>
          <m:t>y=0.93x+8.57</m:t>
        </m:r>
      </m:oMath>
      <w:r w:rsidRPr="006F545F">
        <w:t xml:space="preserve">, exhibits a nearly perfect alignment of data points, indicating </w:t>
      </w:r>
      <w:r w:rsidR="00B96117">
        <w:t>a roburst</w:t>
      </w:r>
      <w:r w:rsidRPr="006F545F">
        <w:t xml:space="preserve"> model predictions for the majority of the test dataset. While the overall pattern shows a tight correlation, a few outliers on the higher end of the predicted values suggest that the model might require further refinement for extreme cases. The relatively shallow slope of the regression line further suggests that the model might underestimate higher values, indicating areas for potential model improvement, such as scaling or addressing outliers effectively.</w:t>
      </w:r>
    </w:p>
    <w:p w14:paraId="7BAC9205" w14:textId="77777777" w:rsidR="00256E09" w:rsidRPr="006F545F" w:rsidRDefault="00256E09" w:rsidP="007B0DE9">
      <w:pPr>
        <w:spacing w:line="360" w:lineRule="auto"/>
      </w:pPr>
    </w:p>
    <w:p w14:paraId="266AD4E3" w14:textId="77777777" w:rsidR="00256E09" w:rsidRPr="006F545F" w:rsidRDefault="00256E09" w:rsidP="007B0DE9">
      <w:pPr>
        <w:spacing w:line="360" w:lineRule="auto"/>
        <w:rPr>
          <w:b/>
          <w:bCs/>
        </w:rPr>
      </w:pPr>
      <w:r w:rsidRPr="006F545F">
        <w:rPr>
          <w:b/>
          <w:bCs/>
        </w:rPr>
        <w:t>3.2.1. Ammonia-Hydrogen Blends</w:t>
      </w:r>
    </w:p>
    <w:p w14:paraId="6B75C0BC" w14:textId="69A36E1D" w:rsidR="00256E09" w:rsidRPr="006F545F" w:rsidRDefault="00851902" w:rsidP="007B0DE9">
      <w:pPr>
        <w:spacing w:line="360" w:lineRule="auto"/>
      </w:pPr>
      <w:r w:rsidRPr="006F545F">
        <w:t xml:space="preserve">Figure </w:t>
      </w:r>
      <w:r w:rsidR="000D5C88">
        <w:t>3</w:t>
      </w:r>
      <w:r w:rsidRPr="006F545F">
        <w:t xml:space="preserve"> on Ammonia-Hydrogen (LBV against ER), t</w:t>
      </w:r>
      <w:r w:rsidR="00256E09" w:rsidRPr="006F545F">
        <w:t xml:space="preserve">he LBV prediction accuracy by the ANN model was of high degree, </w:t>
      </w:r>
      <w:r w:rsidRPr="006F545F">
        <w:t>at</w:t>
      </w:r>
      <w:r w:rsidR="00256E09" w:rsidRPr="006F545F">
        <w:t xml:space="preserve"> a coefficient of determination (R-squared) of 0.95</w:t>
      </w:r>
      <w:r w:rsidRPr="006F545F">
        <w:t xml:space="preserve"> value</w:t>
      </w:r>
      <w:r w:rsidR="00256E09" w:rsidRPr="006F545F">
        <w:t>. Additionally, the SVM model performed well, as shown by its R</w:t>
      </w:r>
      <w:r w:rsidR="00256E09" w:rsidRPr="006F545F">
        <w:rPr>
          <w:vertAlign w:val="superscript"/>
        </w:rPr>
        <w:t xml:space="preserve">2 </w:t>
      </w:r>
      <w:r w:rsidR="00256E09" w:rsidRPr="006F545F">
        <w:t xml:space="preserve">of 0.92. As ER rises, the LBV also rises, although it peaks at 1.02 before falling. (Figure </w:t>
      </w:r>
      <w:r w:rsidR="000D5C88">
        <w:t>3</w:t>
      </w:r>
      <w:r w:rsidR="00256E09" w:rsidRPr="006F545F">
        <w:t>).</w:t>
      </w:r>
    </w:p>
    <w:p w14:paraId="1F6FD5F3" w14:textId="77777777" w:rsidR="00256E09" w:rsidRPr="006F545F" w:rsidRDefault="00256E09" w:rsidP="007B0DE9">
      <w:pPr>
        <w:spacing w:line="360" w:lineRule="auto"/>
      </w:pPr>
    </w:p>
    <w:p w14:paraId="206F8340" w14:textId="77777777" w:rsidR="00256E09" w:rsidRPr="006F545F" w:rsidRDefault="00256E09" w:rsidP="007B0DE9">
      <w:pPr>
        <w:spacing w:line="360" w:lineRule="auto"/>
        <w:ind w:firstLine="708"/>
      </w:pPr>
      <w:r w:rsidRPr="006F545F">
        <w:rPr>
          <w:noProof/>
          <w:lang w:val="en-GB" w:eastAsia="en-GB"/>
        </w:rPr>
        <w:lastRenderedPageBreak/>
        <w:drawing>
          <wp:inline distT="0" distB="0" distL="114300" distR="114300" wp14:anchorId="574073CB" wp14:editId="5BCB87F1">
            <wp:extent cx="4960620" cy="2072640"/>
            <wp:effectExtent l="0" t="0" r="11430" b="3810"/>
            <wp:docPr id="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10AFC06" w14:textId="2F5836F9" w:rsidR="00256E09" w:rsidRPr="006F545F" w:rsidRDefault="00256E09" w:rsidP="007B0DE9">
      <w:pPr>
        <w:spacing w:line="360" w:lineRule="auto"/>
      </w:pPr>
      <w:r w:rsidRPr="006F545F">
        <w:t xml:space="preserve">Figure </w:t>
      </w:r>
      <w:r w:rsidR="000D5C88">
        <w:t>3</w:t>
      </w:r>
      <w:r w:rsidRPr="006F545F">
        <w:t>: Laminar burning velocity against Equivalence ratio for Ammonia-Hydrogen.</w:t>
      </w:r>
    </w:p>
    <w:p w14:paraId="4D7360D9" w14:textId="77777777" w:rsidR="00256E09" w:rsidRPr="006F545F" w:rsidRDefault="00256E09" w:rsidP="007B0DE9">
      <w:pPr>
        <w:spacing w:line="360" w:lineRule="auto"/>
      </w:pPr>
    </w:p>
    <w:p w14:paraId="5E57499C" w14:textId="77777777" w:rsidR="00256E09" w:rsidRPr="006F545F" w:rsidRDefault="00256E09" w:rsidP="007B0DE9">
      <w:pPr>
        <w:spacing w:line="360" w:lineRule="auto"/>
        <w:rPr>
          <w:b/>
          <w:bCs/>
        </w:rPr>
      </w:pPr>
      <w:r w:rsidRPr="006F545F">
        <w:rPr>
          <w:b/>
          <w:bCs/>
        </w:rPr>
        <w:t>3.2.2. Ammonia-Di Methoxy Methane Blends</w:t>
      </w:r>
    </w:p>
    <w:p w14:paraId="55AFCB46" w14:textId="11C4718D" w:rsidR="00256E09" w:rsidRPr="006F545F" w:rsidRDefault="00E72C23" w:rsidP="007B0DE9">
      <w:pPr>
        <w:spacing w:line="360" w:lineRule="auto"/>
      </w:pPr>
      <w:r w:rsidRPr="006F545F">
        <w:t xml:space="preserve">In the Figure </w:t>
      </w:r>
      <w:r w:rsidR="000D5C88">
        <w:t>4</w:t>
      </w:r>
      <w:r w:rsidRPr="006F545F">
        <w:t xml:space="preserve"> on Ammonia-Di-meth-oxy-methane (LBV against ER), t</w:t>
      </w:r>
      <w:r w:rsidR="00256E09" w:rsidRPr="006F545F">
        <w:t>he ANN model predicted the laminar burning velocity with moderate accuracy degree, with an R</w:t>
      </w:r>
      <w:r w:rsidR="00256E09" w:rsidRPr="006F545F">
        <w:rPr>
          <w:vertAlign w:val="superscript"/>
        </w:rPr>
        <w:t>2</w:t>
      </w:r>
      <w:r w:rsidR="00256E09" w:rsidRPr="006F545F">
        <w:t xml:space="preserve"> of 0.85. The SVM model performed slightly higher, having an R</w:t>
      </w:r>
      <w:r w:rsidR="00256E09" w:rsidRPr="006F545F">
        <w:rPr>
          <w:vertAlign w:val="superscript"/>
        </w:rPr>
        <w:t>2</w:t>
      </w:r>
      <w:r w:rsidR="00256E09" w:rsidRPr="006F545F">
        <w:t xml:space="preserve"> of 0.88. The results suggest that ammonia-di methoxy methane blends may not be adequately suitable as an automotive fuel due to their poor ignition characteristics (Figure </w:t>
      </w:r>
      <w:r w:rsidR="000D5C88">
        <w:t>4</w:t>
      </w:r>
      <w:r w:rsidR="00256E09" w:rsidRPr="006F545F">
        <w:t>).</w:t>
      </w:r>
    </w:p>
    <w:p w14:paraId="541621F5" w14:textId="77777777" w:rsidR="00256E09" w:rsidRPr="006F545F" w:rsidRDefault="00256E09" w:rsidP="007B0DE9">
      <w:pPr>
        <w:spacing w:line="360" w:lineRule="auto"/>
        <w:ind w:firstLine="708"/>
      </w:pPr>
      <w:r w:rsidRPr="006F545F">
        <w:rPr>
          <w:noProof/>
          <w:lang w:val="en-GB" w:eastAsia="en-GB"/>
        </w:rPr>
        <w:drawing>
          <wp:inline distT="0" distB="0" distL="114300" distR="114300" wp14:anchorId="4B7212F4" wp14:editId="6AE2F1A9">
            <wp:extent cx="4960620" cy="2148840"/>
            <wp:effectExtent l="0" t="0" r="11430" b="3810"/>
            <wp:docPr id="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0219290" w14:textId="4479AE60" w:rsidR="00256E09" w:rsidRPr="006F545F" w:rsidRDefault="00256E09" w:rsidP="007B0DE9">
      <w:pPr>
        <w:spacing w:line="360" w:lineRule="auto"/>
      </w:pPr>
      <w:r w:rsidRPr="006F545F">
        <w:t xml:space="preserve">Figure </w:t>
      </w:r>
      <w:r w:rsidR="000D5C88">
        <w:t>4</w:t>
      </w:r>
      <w:r w:rsidRPr="006F545F">
        <w:t>: Laminar burning velocity against Equivalence ratio for Ammonia-Di-meth-oxy-methane.</w:t>
      </w:r>
    </w:p>
    <w:p w14:paraId="530080FE" w14:textId="77777777" w:rsidR="00256E09" w:rsidRPr="006F545F" w:rsidRDefault="00256E09" w:rsidP="007B0DE9">
      <w:pPr>
        <w:spacing w:line="360" w:lineRule="auto"/>
        <w:ind w:firstLine="708"/>
      </w:pPr>
    </w:p>
    <w:p w14:paraId="556172A7" w14:textId="77777777" w:rsidR="00256E09" w:rsidRPr="006F545F" w:rsidRDefault="00256E09" w:rsidP="007B0DE9">
      <w:pPr>
        <w:spacing w:line="360" w:lineRule="auto"/>
        <w:ind w:firstLine="708"/>
      </w:pPr>
      <w:r w:rsidRPr="006F545F">
        <w:t>The LBV accuracy predicted by the ANN model was moderate, with R</w:t>
      </w:r>
      <w:r w:rsidRPr="006F545F">
        <w:rPr>
          <w:vertAlign w:val="superscript"/>
        </w:rPr>
        <w:t>2</w:t>
      </w:r>
      <w:r w:rsidRPr="006F545F">
        <w:t xml:space="preserve"> of 0.85. The SVM model's R</w:t>
      </w:r>
      <w:r w:rsidRPr="006F545F">
        <w:rPr>
          <w:vertAlign w:val="superscript"/>
        </w:rPr>
        <w:t>2</w:t>
      </w:r>
      <w:r w:rsidRPr="006F545F">
        <w:t xml:space="preserve"> of 0.88 indicated a little superior performance than the ANN. Outcome imply that blends of ammonia and di-methoxy methane may not be suitably applicable as fuel for automobiles owing to their weak ignition properties (Figure 3).</w:t>
      </w:r>
    </w:p>
    <w:p w14:paraId="16785D77" w14:textId="77777777" w:rsidR="00256E09" w:rsidRPr="006F545F" w:rsidRDefault="00256E09" w:rsidP="007B0DE9">
      <w:pPr>
        <w:spacing w:line="360" w:lineRule="auto"/>
      </w:pPr>
    </w:p>
    <w:p w14:paraId="22A66E2E" w14:textId="62D5F0FF" w:rsidR="00256E09" w:rsidRPr="006F545F" w:rsidRDefault="00256E09" w:rsidP="007B0DE9">
      <w:pPr>
        <w:spacing w:line="360" w:lineRule="auto"/>
        <w:rPr>
          <w:b/>
          <w:bCs/>
        </w:rPr>
      </w:pPr>
      <w:r w:rsidRPr="006F545F">
        <w:rPr>
          <w:b/>
          <w:bCs/>
        </w:rPr>
        <w:t>3.2.3.</w:t>
      </w:r>
      <w:r w:rsidRPr="006F545F">
        <w:rPr>
          <w:b/>
          <w:bCs/>
        </w:rPr>
        <w:tab/>
        <w:t>Ammonia-Di-methyl ether</w:t>
      </w:r>
    </w:p>
    <w:p w14:paraId="65DDAD48" w14:textId="2E64BEE4" w:rsidR="00256E09" w:rsidRPr="006F545F" w:rsidRDefault="00E72C23" w:rsidP="007B0DE9">
      <w:pPr>
        <w:spacing w:line="360" w:lineRule="auto"/>
      </w:pPr>
      <w:r w:rsidRPr="006F545F">
        <w:lastRenderedPageBreak/>
        <w:t xml:space="preserve">Figure </w:t>
      </w:r>
      <w:r w:rsidR="000D5C88">
        <w:t>5</w:t>
      </w:r>
      <w:r w:rsidRPr="006F545F">
        <w:t xml:space="preserve"> on Ammonia-Di-methyl ether (LBV against ER), the </w:t>
      </w:r>
      <w:r w:rsidR="00256E09" w:rsidRPr="006F545F">
        <w:t>ANN model's R</w:t>
      </w:r>
      <w:r w:rsidR="00256E09" w:rsidRPr="006F545F">
        <w:rPr>
          <w:vertAlign w:val="superscript"/>
        </w:rPr>
        <w:t>2</w:t>
      </w:r>
      <w:r w:rsidR="00256E09" w:rsidRPr="006F545F">
        <w:t xml:space="preserve"> of 0.94 indicated that it was highly accurate in predicting the LBV. The SVM model, which had an R</w:t>
      </w:r>
      <w:r w:rsidR="00256E09" w:rsidRPr="006F545F">
        <w:rPr>
          <w:vertAlign w:val="superscript"/>
        </w:rPr>
        <w:t>2</w:t>
      </w:r>
      <w:r w:rsidR="00256E09" w:rsidRPr="006F545F">
        <w:t xml:space="preserve">of 0.91, performed well as well. According to the findings, blends of ammonia and dimethyl ether may be utilised as an effective and clean vehicle fuel (Figure </w:t>
      </w:r>
      <w:r w:rsidR="000D5C88">
        <w:t>5</w:t>
      </w:r>
      <w:r w:rsidR="00256E09" w:rsidRPr="006F545F">
        <w:t>).</w:t>
      </w:r>
    </w:p>
    <w:p w14:paraId="044D8371" w14:textId="77777777" w:rsidR="00256E09" w:rsidRPr="006F545F" w:rsidRDefault="00256E09" w:rsidP="00B70D88">
      <w:pPr>
        <w:spacing w:line="360" w:lineRule="auto"/>
        <w:ind w:firstLine="720"/>
      </w:pPr>
      <w:r w:rsidRPr="006F545F">
        <w:rPr>
          <w:noProof/>
          <w:lang w:val="en-GB" w:eastAsia="en-GB"/>
        </w:rPr>
        <w:drawing>
          <wp:inline distT="0" distB="0" distL="114300" distR="114300" wp14:anchorId="35CB0BC9" wp14:editId="5DB9DE36">
            <wp:extent cx="5282565" cy="2581275"/>
            <wp:effectExtent l="0" t="0" r="13335" b="9525"/>
            <wp:docPr id="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CB84930" w14:textId="01BCBBA1" w:rsidR="00256E09" w:rsidRPr="006F545F" w:rsidRDefault="00256E09" w:rsidP="007B0DE9">
      <w:pPr>
        <w:spacing w:line="360" w:lineRule="auto"/>
      </w:pPr>
      <w:r w:rsidRPr="006F545F">
        <w:t xml:space="preserve">Figure </w:t>
      </w:r>
      <w:r w:rsidR="000D5C88">
        <w:t>5</w:t>
      </w:r>
      <w:r w:rsidRPr="006F545F">
        <w:t>: Laminar burning velocity against Equivalence ratio for Ammonia-Di-methyl ether.</w:t>
      </w:r>
    </w:p>
    <w:p w14:paraId="34DC86B0" w14:textId="77777777" w:rsidR="00256E09" w:rsidRPr="006F545F" w:rsidRDefault="00256E09" w:rsidP="007B0DE9">
      <w:pPr>
        <w:spacing w:line="360" w:lineRule="auto"/>
      </w:pPr>
    </w:p>
    <w:p w14:paraId="0B27D606" w14:textId="77777777" w:rsidR="00256E09" w:rsidRPr="006F545F" w:rsidRDefault="00256E09" w:rsidP="007B0DE9">
      <w:pPr>
        <w:spacing w:line="360" w:lineRule="auto"/>
        <w:rPr>
          <w:b/>
          <w:bCs/>
        </w:rPr>
      </w:pPr>
      <w:r w:rsidRPr="006F545F">
        <w:rPr>
          <w:b/>
          <w:bCs/>
        </w:rPr>
        <w:t>3.2.4. Ammonia-Methanol Blends</w:t>
      </w:r>
    </w:p>
    <w:p w14:paraId="124A4D9E" w14:textId="272B626E" w:rsidR="00256E09" w:rsidRPr="006F545F" w:rsidRDefault="00E72C23" w:rsidP="007B0DE9">
      <w:pPr>
        <w:spacing w:line="360" w:lineRule="auto"/>
      </w:pPr>
      <w:r w:rsidRPr="006F545F">
        <w:t xml:space="preserve">Figure </w:t>
      </w:r>
      <w:r w:rsidR="000D5C88">
        <w:t>6</w:t>
      </w:r>
      <w:r w:rsidRPr="006F545F">
        <w:t xml:space="preserve"> shows the LBV against ER for Methanol, and t</w:t>
      </w:r>
      <w:r w:rsidR="00256E09" w:rsidRPr="006F545F">
        <w:t>he outcome R</w:t>
      </w:r>
      <w:r w:rsidR="00256E09" w:rsidRPr="006F545F">
        <w:rPr>
          <w:vertAlign w:val="superscript"/>
        </w:rPr>
        <w:t>2</w:t>
      </w:r>
      <w:r w:rsidR="00256E09" w:rsidRPr="006F545F">
        <w:t xml:space="preserve"> of 0.96 by the ANN model shows higher accuracy predicted the LBV, while an R</w:t>
      </w:r>
      <w:r w:rsidR="00256E09" w:rsidRPr="006F545F">
        <w:rPr>
          <w:vertAlign w:val="superscript"/>
        </w:rPr>
        <w:t>2</w:t>
      </w:r>
      <w:r w:rsidR="00256E09" w:rsidRPr="006F545F">
        <w:t xml:space="preserve"> of 0.93 showed that the SVM model also demonstrated strong performance, underscoring the fact that Ammonia-methanol blends may be a clean and effective vehicle fuel, according to the results (Figure </w:t>
      </w:r>
      <w:r w:rsidR="000D5C88">
        <w:t>6</w:t>
      </w:r>
      <w:r w:rsidR="00256E09" w:rsidRPr="006F545F">
        <w:t>).</w:t>
      </w:r>
    </w:p>
    <w:p w14:paraId="47906B08" w14:textId="77777777" w:rsidR="00256E09" w:rsidRPr="006F545F" w:rsidRDefault="00256E09" w:rsidP="007B0DE9">
      <w:pPr>
        <w:spacing w:line="360" w:lineRule="auto"/>
        <w:ind w:firstLine="708"/>
      </w:pPr>
      <w:r w:rsidRPr="006F545F">
        <w:rPr>
          <w:noProof/>
          <w:lang w:val="en-GB" w:eastAsia="en-GB"/>
        </w:rPr>
        <w:drawing>
          <wp:inline distT="0" distB="0" distL="114300" distR="114300" wp14:anchorId="30B7A088" wp14:editId="28411B8C">
            <wp:extent cx="5029200" cy="2466975"/>
            <wp:effectExtent l="0" t="0" r="0" b="9525"/>
            <wp:docPr id="1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66FA6F" w14:textId="310FF45E" w:rsidR="00256E09" w:rsidRPr="006F545F" w:rsidRDefault="00256E09" w:rsidP="007B0DE9">
      <w:pPr>
        <w:spacing w:line="360" w:lineRule="auto"/>
      </w:pPr>
      <w:r w:rsidRPr="006F545F">
        <w:t xml:space="preserve">Figure </w:t>
      </w:r>
      <w:r w:rsidR="000D5C88">
        <w:t>6</w:t>
      </w:r>
      <w:r w:rsidRPr="006F545F">
        <w:t>: Laminar burning velocity against Equivalence ratio for Methanol.</w:t>
      </w:r>
    </w:p>
    <w:p w14:paraId="2BA236B6" w14:textId="77777777" w:rsidR="00256E09" w:rsidRPr="006F545F" w:rsidRDefault="00256E09" w:rsidP="007B0DE9">
      <w:pPr>
        <w:spacing w:line="360" w:lineRule="auto"/>
      </w:pPr>
    </w:p>
    <w:p w14:paraId="0919BB6A" w14:textId="77777777" w:rsidR="00256E09" w:rsidRPr="006F545F" w:rsidRDefault="00256E09" w:rsidP="007B0DE9">
      <w:pPr>
        <w:spacing w:line="360" w:lineRule="auto"/>
        <w:rPr>
          <w:b/>
          <w:bCs/>
        </w:rPr>
      </w:pPr>
      <w:r w:rsidRPr="006F545F">
        <w:rPr>
          <w:b/>
          <w:bCs/>
        </w:rPr>
        <w:t>3.2.5. Ammonia-Ethanol Blends</w:t>
      </w:r>
    </w:p>
    <w:p w14:paraId="3B377613" w14:textId="6518814F" w:rsidR="00256E09" w:rsidRPr="006F545F" w:rsidRDefault="00851902" w:rsidP="007B0DE9">
      <w:pPr>
        <w:spacing w:line="360" w:lineRule="auto"/>
      </w:pPr>
      <w:r w:rsidRPr="006F545F">
        <w:lastRenderedPageBreak/>
        <w:t xml:space="preserve">Figure </w:t>
      </w:r>
      <w:r w:rsidR="000D5C88">
        <w:t>7</w:t>
      </w:r>
      <w:r w:rsidRPr="006F545F">
        <w:t xml:space="preserve"> shows LBV against Equivalence ratio for Ethanol. </w:t>
      </w:r>
      <w:r w:rsidR="00256E09" w:rsidRPr="006F545F">
        <w:t>With an R</w:t>
      </w:r>
      <w:r w:rsidR="00256E09" w:rsidRPr="006F545F">
        <w:rPr>
          <w:vertAlign w:val="superscript"/>
        </w:rPr>
        <w:t>2</w:t>
      </w:r>
      <w:r w:rsidR="00256E09" w:rsidRPr="006F545F">
        <w:t xml:space="preserve"> of 0.84, the ANN model was able to predict the LBV with a moderate level of accuracy. With R</w:t>
      </w:r>
      <w:r w:rsidR="00256E09" w:rsidRPr="006F545F">
        <w:rPr>
          <w:vertAlign w:val="superscript"/>
        </w:rPr>
        <w:t>2</w:t>
      </w:r>
      <w:r w:rsidR="00256E09" w:rsidRPr="006F545F">
        <w:t xml:space="preserve"> of 0.87, the SVM model achieved better performance. </w:t>
      </w:r>
      <w:r w:rsidRPr="006F545F">
        <w:t>Based on t</w:t>
      </w:r>
      <w:r w:rsidR="00256E09" w:rsidRPr="006F545F">
        <w:t xml:space="preserve">he </w:t>
      </w:r>
      <w:r w:rsidRPr="006F545F">
        <w:t>outcome, it may be</w:t>
      </w:r>
      <w:r w:rsidR="00256E09" w:rsidRPr="006F545F">
        <w:t xml:space="preserve"> impl</w:t>
      </w:r>
      <w:r w:rsidRPr="006F545F">
        <w:t>ied</w:t>
      </w:r>
      <w:r w:rsidR="00256E09" w:rsidRPr="006F545F">
        <w:t xml:space="preserve"> that ammonia-ethanol blends would not be the best choice for use as vehicle fuel (Figure </w:t>
      </w:r>
      <w:r w:rsidR="000D5C88">
        <w:t>7</w:t>
      </w:r>
      <w:r w:rsidR="00256E09" w:rsidRPr="006F545F">
        <w:t>)</w:t>
      </w:r>
      <w:r w:rsidRPr="006F545F">
        <w:t>, which may be due to their weak ignition properties</w:t>
      </w:r>
      <w:r w:rsidR="00256E09" w:rsidRPr="006F545F">
        <w:t>.</w:t>
      </w:r>
    </w:p>
    <w:p w14:paraId="59B982F4" w14:textId="77777777" w:rsidR="00256E09" w:rsidRPr="006F545F" w:rsidRDefault="00256E09" w:rsidP="007B0DE9">
      <w:pPr>
        <w:spacing w:line="360" w:lineRule="auto"/>
      </w:pPr>
    </w:p>
    <w:p w14:paraId="3CE1B27E" w14:textId="77777777" w:rsidR="00256E09" w:rsidRPr="006F545F" w:rsidRDefault="00256E09" w:rsidP="007B0DE9">
      <w:pPr>
        <w:spacing w:line="360" w:lineRule="auto"/>
        <w:ind w:firstLine="708"/>
      </w:pPr>
      <w:r w:rsidRPr="006F545F">
        <w:rPr>
          <w:noProof/>
          <w:lang w:val="en-GB" w:eastAsia="en-GB"/>
        </w:rPr>
        <w:drawing>
          <wp:inline distT="0" distB="0" distL="114300" distR="114300" wp14:anchorId="1191471A" wp14:editId="07BB0679">
            <wp:extent cx="5343525" cy="2257425"/>
            <wp:effectExtent l="0" t="0" r="9525" b="9525"/>
            <wp:docPr id="1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9895C2C" w14:textId="589340AD" w:rsidR="00256E09" w:rsidRPr="006F545F" w:rsidRDefault="00256E09" w:rsidP="007B0DE9">
      <w:pPr>
        <w:spacing w:line="360" w:lineRule="auto"/>
      </w:pPr>
      <w:r w:rsidRPr="006F545F">
        <w:t xml:space="preserve">Figure </w:t>
      </w:r>
      <w:r w:rsidR="000D5C88">
        <w:t>7</w:t>
      </w:r>
      <w:r w:rsidRPr="006F545F">
        <w:t>: Laminar burning velocity against Equivalence ratio for Ethanol.</w:t>
      </w:r>
    </w:p>
    <w:p w14:paraId="65A1DA00" w14:textId="77777777" w:rsidR="00256E09" w:rsidRPr="006F545F" w:rsidRDefault="00256E09" w:rsidP="007B0DE9">
      <w:pPr>
        <w:spacing w:line="360" w:lineRule="auto"/>
      </w:pPr>
    </w:p>
    <w:p w14:paraId="0D351FEC" w14:textId="77777777" w:rsidR="00256E09" w:rsidRPr="006F545F" w:rsidRDefault="00256E09" w:rsidP="007B0DE9">
      <w:pPr>
        <w:spacing w:line="360" w:lineRule="auto"/>
        <w:rPr>
          <w:b/>
          <w:bCs/>
        </w:rPr>
      </w:pPr>
      <w:r w:rsidRPr="006F545F">
        <w:rPr>
          <w:b/>
          <w:bCs/>
        </w:rPr>
        <w:t>3.2.6. Ammonia-Methane Blends</w:t>
      </w:r>
    </w:p>
    <w:p w14:paraId="4A16661E" w14:textId="3D9AC74C" w:rsidR="00256E09" w:rsidRPr="006F545F" w:rsidRDefault="00A71108" w:rsidP="007B0DE9">
      <w:pPr>
        <w:spacing w:line="360" w:lineRule="auto"/>
      </w:pPr>
      <w:r w:rsidRPr="006F545F">
        <w:t xml:space="preserve">Figure </w:t>
      </w:r>
      <w:r w:rsidR="000D5C88">
        <w:t>8</w:t>
      </w:r>
      <w:r w:rsidRPr="006F545F">
        <w:t xml:space="preserve"> shows the plot of LBV against ER for methane. </w:t>
      </w:r>
      <w:r w:rsidR="00256E09" w:rsidRPr="006F545F">
        <w:t>The LBV was precisely predicted by the ANN model, as shown by its R</w:t>
      </w:r>
      <w:r w:rsidR="00256E09" w:rsidRPr="006F545F">
        <w:rPr>
          <w:vertAlign w:val="superscript"/>
        </w:rPr>
        <w:t>2</w:t>
      </w:r>
      <w:r w:rsidR="00256E09" w:rsidRPr="006F545F">
        <w:t xml:space="preserve"> of 0.95. Additionally, the SVM model performed well, as evidenced by its </w:t>
      </w:r>
      <w:r w:rsidRPr="006F545F">
        <w:t xml:space="preserve">value of </w:t>
      </w:r>
      <w:r w:rsidR="00256E09" w:rsidRPr="006F545F">
        <w:t>R</w:t>
      </w:r>
      <w:r w:rsidR="00256E09" w:rsidRPr="006F545F">
        <w:rPr>
          <w:vertAlign w:val="superscript"/>
        </w:rPr>
        <w:t>2</w:t>
      </w:r>
      <w:r w:rsidR="00256E09" w:rsidRPr="006F545F">
        <w:t xml:space="preserve"> of 0.92. The findings point to the possibility of ammonia-methane mixtures as an effective and clean vehicle fuel (Figure 7).</w:t>
      </w:r>
    </w:p>
    <w:p w14:paraId="58586E61" w14:textId="77777777" w:rsidR="00256E09" w:rsidRPr="006F545F" w:rsidRDefault="00256E09" w:rsidP="007B0DE9">
      <w:pPr>
        <w:spacing w:line="360" w:lineRule="auto"/>
        <w:ind w:firstLine="708"/>
      </w:pPr>
      <w:r w:rsidRPr="006F545F">
        <w:rPr>
          <w:noProof/>
          <w:lang w:val="en-GB" w:eastAsia="en-GB"/>
        </w:rPr>
        <w:drawing>
          <wp:inline distT="0" distB="0" distL="114300" distR="114300" wp14:anchorId="6EE987E2" wp14:editId="100EDB5F">
            <wp:extent cx="5200650" cy="2438400"/>
            <wp:effectExtent l="0" t="0" r="19050" b="19050"/>
            <wp:docPr id="1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38F6524" w14:textId="273AC329" w:rsidR="00256E09" w:rsidRPr="006F545F" w:rsidRDefault="00256E09" w:rsidP="007B0DE9">
      <w:pPr>
        <w:pStyle w:val="MDPI22heading2"/>
        <w:spacing w:before="0" w:after="0" w:line="360" w:lineRule="auto"/>
        <w:ind w:left="0"/>
        <w:rPr>
          <w:rFonts w:ascii="Times New Roman" w:hAnsi="Times New Roman"/>
          <w:i w:val="0"/>
          <w:sz w:val="24"/>
          <w:szCs w:val="24"/>
        </w:rPr>
      </w:pPr>
      <w:r w:rsidRPr="006F545F">
        <w:rPr>
          <w:rFonts w:ascii="Times New Roman" w:hAnsi="Times New Roman"/>
          <w:i w:val="0"/>
          <w:sz w:val="24"/>
          <w:szCs w:val="24"/>
        </w:rPr>
        <w:t xml:space="preserve">Figure </w:t>
      </w:r>
      <w:r w:rsidR="000D5C88">
        <w:rPr>
          <w:rFonts w:ascii="Times New Roman" w:hAnsi="Times New Roman"/>
          <w:i w:val="0"/>
          <w:sz w:val="24"/>
          <w:szCs w:val="24"/>
        </w:rPr>
        <w:t>8</w:t>
      </w:r>
      <w:r w:rsidRPr="006F545F">
        <w:rPr>
          <w:rFonts w:ascii="Times New Roman" w:hAnsi="Times New Roman"/>
          <w:i w:val="0"/>
          <w:sz w:val="24"/>
          <w:szCs w:val="24"/>
        </w:rPr>
        <w:t>: Laminar burning velocity against Equivalence methane.</w:t>
      </w:r>
    </w:p>
    <w:p w14:paraId="3F27F11E" w14:textId="77777777" w:rsidR="00256E09" w:rsidRDefault="00256E09" w:rsidP="007B0DE9">
      <w:pPr>
        <w:pStyle w:val="MDPI22heading2"/>
        <w:spacing w:before="0" w:after="0" w:line="360" w:lineRule="auto"/>
        <w:ind w:left="0"/>
        <w:rPr>
          <w:rFonts w:ascii="Times New Roman" w:hAnsi="Times New Roman"/>
          <w:i w:val="0"/>
          <w:sz w:val="24"/>
          <w:szCs w:val="24"/>
        </w:rPr>
      </w:pPr>
    </w:p>
    <w:p w14:paraId="7733E8B5" w14:textId="5B2EAD09" w:rsidR="0066695F" w:rsidRPr="00967C58" w:rsidRDefault="0082521E" w:rsidP="007B0DE9">
      <w:pPr>
        <w:pStyle w:val="MDPI22heading2"/>
        <w:spacing w:before="0" w:after="0" w:line="360" w:lineRule="auto"/>
        <w:ind w:left="0"/>
        <w:rPr>
          <w:rFonts w:ascii="Times New Roman" w:hAnsi="Times New Roman"/>
          <w:b/>
          <w:bCs/>
          <w:i w:val="0"/>
          <w:sz w:val="24"/>
          <w:szCs w:val="24"/>
        </w:rPr>
      </w:pPr>
      <w:r>
        <w:rPr>
          <w:rFonts w:ascii="Times New Roman" w:hAnsi="Times New Roman"/>
          <w:b/>
          <w:bCs/>
          <w:i w:val="0"/>
          <w:sz w:val="24"/>
          <w:szCs w:val="24"/>
        </w:rPr>
        <w:lastRenderedPageBreak/>
        <w:t>3.2.7.</w:t>
      </w:r>
      <w:r>
        <w:rPr>
          <w:rFonts w:ascii="Times New Roman" w:hAnsi="Times New Roman"/>
          <w:b/>
          <w:bCs/>
          <w:i w:val="0"/>
          <w:sz w:val="24"/>
          <w:szCs w:val="24"/>
        </w:rPr>
        <w:tab/>
      </w:r>
      <w:r w:rsidR="00DE497B">
        <w:rPr>
          <w:rFonts w:ascii="Times New Roman" w:hAnsi="Times New Roman"/>
          <w:b/>
          <w:bCs/>
          <w:i w:val="0"/>
          <w:sz w:val="24"/>
          <w:szCs w:val="24"/>
        </w:rPr>
        <w:t xml:space="preserve">Ignition Delay in </w:t>
      </w:r>
      <w:r w:rsidR="0066695F" w:rsidRPr="00967C58">
        <w:rPr>
          <w:rFonts w:ascii="Times New Roman" w:hAnsi="Times New Roman"/>
          <w:b/>
          <w:bCs/>
          <w:i w:val="0"/>
          <w:sz w:val="24"/>
          <w:szCs w:val="24"/>
        </w:rPr>
        <w:t>Amm</w:t>
      </w:r>
      <w:r>
        <w:rPr>
          <w:rFonts w:ascii="Times New Roman" w:hAnsi="Times New Roman"/>
          <w:b/>
          <w:bCs/>
          <w:i w:val="0"/>
          <w:sz w:val="24"/>
          <w:szCs w:val="24"/>
        </w:rPr>
        <w:t>o</w:t>
      </w:r>
      <w:r w:rsidR="0066695F" w:rsidRPr="00967C58">
        <w:rPr>
          <w:rFonts w:ascii="Times New Roman" w:hAnsi="Times New Roman"/>
          <w:b/>
          <w:bCs/>
          <w:i w:val="0"/>
          <w:sz w:val="24"/>
          <w:szCs w:val="24"/>
        </w:rPr>
        <w:t>nia-Based Fuels</w:t>
      </w:r>
    </w:p>
    <w:p w14:paraId="0D21320C" w14:textId="6B45885A" w:rsidR="0066695F" w:rsidRPr="0066695F" w:rsidRDefault="0066695F" w:rsidP="0066695F">
      <w:pPr>
        <w:pStyle w:val="MDPI22heading2"/>
        <w:spacing w:before="0" w:after="0" w:line="360" w:lineRule="auto"/>
        <w:ind w:left="0"/>
        <w:jc w:val="both"/>
        <w:rPr>
          <w:rFonts w:ascii="Times New Roman" w:hAnsi="Times New Roman"/>
          <w:i w:val="0"/>
          <w:iCs/>
          <w:sz w:val="24"/>
          <w:szCs w:val="24"/>
          <w:lang w:val="en-ZA"/>
        </w:rPr>
      </w:pPr>
      <w:r w:rsidRPr="0066695F">
        <w:rPr>
          <w:rFonts w:ascii="Times New Roman" w:hAnsi="Times New Roman"/>
          <w:i w:val="0"/>
          <w:iCs/>
          <w:sz w:val="24"/>
          <w:szCs w:val="24"/>
          <w:highlight w:val="yellow"/>
          <w:lang w:val="en-ZA"/>
        </w:rPr>
        <w:t xml:space="preserve">The </w:t>
      </w:r>
      <w:r w:rsidR="00967C58" w:rsidRPr="00823181">
        <w:rPr>
          <w:rFonts w:ascii="Times New Roman" w:hAnsi="Times New Roman"/>
          <w:i w:val="0"/>
          <w:iCs/>
          <w:sz w:val="24"/>
          <w:szCs w:val="24"/>
          <w:highlight w:val="yellow"/>
          <w:lang w:val="en-ZA"/>
        </w:rPr>
        <w:t xml:space="preserve">Figure </w:t>
      </w:r>
      <w:r w:rsidR="000D5C88">
        <w:rPr>
          <w:rFonts w:ascii="Times New Roman" w:hAnsi="Times New Roman"/>
          <w:i w:val="0"/>
          <w:iCs/>
          <w:sz w:val="24"/>
          <w:szCs w:val="24"/>
          <w:highlight w:val="yellow"/>
          <w:lang w:val="en-ZA"/>
        </w:rPr>
        <w:t>9</w:t>
      </w:r>
      <w:r w:rsidRPr="0066695F">
        <w:rPr>
          <w:rFonts w:ascii="Times New Roman" w:hAnsi="Times New Roman"/>
          <w:i w:val="0"/>
          <w:iCs/>
          <w:sz w:val="24"/>
          <w:szCs w:val="24"/>
          <w:highlight w:val="yellow"/>
          <w:lang w:val="en-ZA"/>
        </w:rPr>
        <w:t xml:space="preserve"> shows how ignition delay decreases with increasing equivalence ratio for three ammonia</w:t>
      </w:r>
      <w:r w:rsidRPr="0066695F">
        <w:rPr>
          <w:rFonts w:ascii="Times New Roman" w:hAnsi="Times New Roman"/>
          <w:i w:val="0"/>
          <w:iCs/>
          <w:sz w:val="24"/>
          <w:szCs w:val="24"/>
          <w:highlight w:val="yellow"/>
          <w:lang w:val="en-ZA"/>
        </w:rPr>
        <w:noBreakHyphen/>
        <w:t>based fuels. Pure NH₃ exhibits the longest ignition delays, reflecting its well</w:t>
      </w:r>
      <w:r w:rsidRPr="0066695F">
        <w:rPr>
          <w:rFonts w:ascii="Times New Roman" w:hAnsi="Times New Roman"/>
          <w:i w:val="0"/>
          <w:iCs/>
          <w:sz w:val="24"/>
          <w:szCs w:val="24"/>
          <w:highlight w:val="yellow"/>
          <w:lang w:val="en-ZA"/>
        </w:rPr>
        <w:noBreakHyphen/>
        <w:t>known low reactivity and high ignition resistance. NH₃ + CH₄ blends ignite noticeably faster due to methane’s higher reactivity, reducing ignition delay across all equivalence ratios. The NH₃ + H₂ / cracked</w:t>
      </w:r>
      <w:r w:rsidRPr="0066695F">
        <w:rPr>
          <w:rFonts w:ascii="Times New Roman" w:hAnsi="Times New Roman"/>
          <w:i w:val="0"/>
          <w:iCs/>
          <w:sz w:val="24"/>
          <w:szCs w:val="24"/>
          <w:highlight w:val="yellow"/>
          <w:lang w:val="en-ZA"/>
        </w:rPr>
        <w:noBreakHyphen/>
        <w:t xml:space="preserve">NH₃ blend performs </w:t>
      </w:r>
      <w:r w:rsidR="00967C58" w:rsidRPr="00823181">
        <w:rPr>
          <w:rFonts w:ascii="Times New Roman" w:hAnsi="Times New Roman"/>
          <w:i w:val="0"/>
          <w:iCs/>
          <w:sz w:val="24"/>
          <w:szCs w:val="24"/>
          <w:highlight w:val="yellow"/>
          <w:lang w:val="en-ZA"/>
        </w:rPr>
        <w:t>comparatively better</w:t>
      </w:r>
      <w:r w:rsidRPr="0066695F">
        <w:rPr>
          <w:rFonts w:ascii="Times New Roman" w:hAnsi="Times New Roman"/>
          <w:i w:val="0"/>
          <w:iCs/>
          <w:sz w:val="24"/>
          <w:szCs w:val="24"/>
          <w:highlight w:val="yellow"/>
          <w:lang w:val="en-ZA"/>
        </w:rPr>
        <w:t>, showing the shortest ignition delays, consistent with hydrogen’s strong reactivity and its ability to accelerate radical formation pathways during ignition.</w:t>
      </w:r>
      <w:r w:rsidR="00967C58" w:rsidRPr="00823181">
        <w:rPr>
          <w:rFonts w:ascii="Times New Roman" w:hAnsi="Times New Roman"/>
          <w:i w:val="0"/>
          <w:iCs/>
          <w:sz w:val="24"/>
          <w:szCs w:val="24"/>
          <w:highlight w:val="yellow"/>
          <w:lang w:val="en-ZA"/>
        </w:rPr>
        <w:t xml:space="preserve"> It may be inferred that a</w:t>
      </w:r>
      <w:r w:rsidRPr="0066695F">
        <w:rPr>
          <w:rFonts w:ascii="Times New Roman" w:hAnsi="Times New Roman"/>
          <w:i w:val="0"/>
          <w:iCs/>
          <w:sz w:val="24"/>
          <w:szCs w:val="24"/>
          <w:highlight w:val="yellow"/>
          <w:lang w:val="en-ZA"/>
        </w:rPr>
        <w:t>cross all fuel</w:t>
      </w:r>
      <w:r w:rsidR="00967C58" w:rsidRPr="00823181">
        <w:rPr>
          <w:rFonts w:ascii="Times New Roman" w:hAnsi="Times New Roman"/>
          <w:i w:val="0"/>
          <w:iCs/>
          <w:sz w:val="24"/>
          <w:szCs w:val="24"/>
          <w:highlight w:val="yellow"/>
          <w:lang w:val="en-ZA"/>
        </w:rPr>
        <w:t xml:space="preserve"> types</w:t>
      </w:r>
      <w:r w:rsidRPr="0066695F">
        <w:rPr>
          <w:rFonts w:ascii="Times New Roman" w:hAnsi="Times New Roman"/>
          <w:i w:val="0"/>
          <w:iCs/>
          <w:sz w:val="24"/>
          <w:szCs w:val="24"/>
          <w:highlight w:val="yellow"/>
          <w:lang w:val="en-ZA"/>
        </w:rPr>
        <w:t>s, richer mixtures (higher φ) ignite more readily, producing steadily lower ignition delays. The relative separation between the curves illustrates each additive’s effectiveness in enhancing ammonia combustion</w:t>
      </w:r>
      <w:r w:rsidR="00967C58" w:rsidRPr="00823181">
        <w:rPr>
          <w:rFonts w:ascii="Times New Roman" w:hAnsi="Times New Roman"/>
          <w:i w:val="0"/>
          <w:iCs/>
          <w:sz w:val="24"/>
          <w:szCs w:val="24"/>
          <w:highlight w:val="yellow"/>
          <w:lang w:val="en-ZA"/>
        </w:rPr>
        <w:t xml:space="preserve">, </w:t>
      </w:r>
      <w:r w:rsidRPr="0066695F">
        <w:rPr>
          <w:rFonts w:ascii="Times New Roman" w:hAnsi="Times New Roman"/>
          <w:i w:val="0"/>
          <w:iCs/>
          <w:sz w:val="24"/>
          <w:szCs w:val="24"/>
          <w:highlight w:val="yellow"/>
          <w:lang w:val="en-ZA"/>
        </w:rPr>
        <w:t>hydrogen provides the strongest improvement, methane a moderate improvement, and pure ammonia remains the slowest to ignite.</w:t>
      </w:r>
    </w:p>
    <w:p w14:paraId="207E34E9" w14:textId="77777777" w:rsidR="00D3159F" w:rsidRDefault="00D3159F" w:rsidP="007B0DE9">
      <w:pPr>
        <w:pStyle w:val="MDPI22heading2"/>
        <w:spacing w:before="0" w:after="0" w:line="360" w:lineRule="auto"/>
        <w:ind w:left="0"/>
        <w:rPr>
          <w:rFonts w:ascii="Times New Roman" w:hAnsi="Times New Roman"/>
          <w:i w:val="0"/>
          <w:sz w:val="24"/>
          <w:szCs w:val="24"/>
        </w:rPr>
      </w:pPr>
    </w:p>
    <w:p w14:paraId="407EA10D" w14:textId="6A0DC810" w:rsidR="00967C58" w:rsidRPr="00967C58" w:rsidRDefault="00B638E7" w:rsidP="00B638E7">
      <w:pPr>
        <w:pStyle w:val="MDPI22heading2"/>
        <w:spacing w:before="0" w:after="0" w:line="360" w:lineRule="auto"/>
        <w:ind w:left="0"/>
        <w:rPr>
          <w:rFonts w:ascii="Times New Roman" w:hAnsi="Times New Roman"/>
          <w:i w:val="0"/>
          <w:sz w:val="24"/>
          <w:szCs w:val="24"/>
        </w:rPr>
      </w:pPr>
      <w:r w:rsidRPr="00B638E7">
        <w:rPr>
          <w:rFonts w:ascii="Times New Roman" w:hAnsi="Times New Roman"/>
          <w:i w:val="0"/>
          <w:sz w:val="24"/>
          <w:szCs w:val="24"/>
        </w:rPr>
        <w:drawing>
          <wp:inline distT="0" distB="0" distL="0" distR="0" wp14:anchorId="2DC0FAC2" wp14:editId="59B11F15">
            <wp:extent cx="5578475" cy="3383045"/>
            <wp:effectExtent l="0" t="0" r="3175" b="8255"/>
            <wp:docPr id="2135277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77605" name=""/>
                    <pic:cNvPicPr/>
                  </pic:nvPicPr>
                  <pic:blipFill>
                    <a:blip r:embed="rId13"/>
                    <a:stretch>
                      <a:fillRect/>
                    </a:stretch>
                  </pic:blipFill>
                  <pic:spPr>
                    <a:xfrm>
                      <a:off x="0" y="0"/>
                      <a:ext cx="5589120" cy="3389501"/>
                    </a:xfrm>
                    <a:prstGeom prst="rect">
                      <a:avLst/>
                    </a:prstGeom>
                  </pic:spPr>
                </pic:pic>
              </a:graphicData>
            </a:graphic>
          </wp:inline>
        </w:drawing>
      </w:r>
      <w:r w:rsidR="00967C58" w:rsidRPr="00053BAB">
        <w:rPr>
          <w:rFonts w:ascii="Times New Roman" w:hAnsi="Times New Roman"/>
          <w:i w:val="0"/>
          <w:sz w:val="24"/>
          <w:szCs w:val="24"/>
          <w:highlight w:val="yellow"/>
        </w:rPr>
        <w:t xml:space="preserve">Figure </w:t>
      </w:r>
      <w:r w:rsidR="000D5C88">
        <w:rPr>
          <w:rFonts w:ascii="Times New Roman" w:hAnsi="Times New Roman"/>
          <w:i w:val="0"/>
          <w:sz w:val="24"/>
          <w:szCs w:val="24"/>
          <w:highlight w:val="yellow"/>
        </w:rPr>
        <w:t>9</w:t>
      </w:r>
      <w:r w:rsidR="00967C58" w:rsidRPr="00053BAB">
        <w:rPr>
          <w:rFonts w:ascii="Times New Roman" w:hAnsi="Times New Roman"/>
          <w:i w:val="0"/>
          <w:sz w:val="24"/>
          <w:szCs w:val="24"/>
          <w:highlight w:val="yellow"/>
        </w:rPr>
        <w:t>: Ignition Delay against Equivalence Ratio for Different Ammonia-Based Fuels</w:t>
      </w:r>
    </w:p>
    <w:p w14:paraId="6AF12754" w14:textId="77777777" w:rsidR="00967C58" w:rsidRDefault="00967C58" w:rsidP="007B0DE9">
      <w:pPr>
        <w:spacing w:line="360" w:lineRule="auto"/>
        <w:rPr>
          <w:snapToGrid w:val="0"/>
          <w:lang w:val="tr-TR" w:eastAsia="de-DE" w:bidi="en-US"/>
        </w:rPr>
      </w:pPr>
    </w:p>
    <w:p w14:paraId="7A59D9F8" w14:textId="391319B4" w:rsidR="00256E09" w:rsidRPr="006F545F" w:rsidRDefault="00256E09" w:rsidP="00E6439B">
      <w:pPr>
        <w:spacing w:line="360" w:lineRule="auto"/>
        <w:jc w:val="both"/>
        <w:rPr>
          <w:snapToGrid w:val="0"/>
          <w:lang w:val="tr-TR" w:eastAsia="de-DE" w:bidi="en-US"/>
        </w:rPr>
      </w:pPr>
      <w:r w:rsidRPr="006F545F">
        <w:rPr>
          <w:snapToGrid w:val="0"/>
          <w:lang w:val="tr-TR" w:eastAsia="de-DE" w:bidi="en-US"/>
        </w:rPr>
        <w:t xml:space="preserve">The findings demonstrated that mixes of ammonia and hydrogen, ammonia and dimethyl ether, ammonia and methanol, and ammonia and methane all had comparable combustion properties, with short ignition delay periods and optimal yield in laminar burning velocities. Blends of ammonia-di methoxy methane, ammonia-di ethyl ether, and ammonia-ethanol exhibited inferior combustion properties, including longer ignition delay periods and lower laminar </w:t>
      </w:r>
      <w:r w:rsidRPr="006F545F">
        <w:rPr>
          <w:snapToGrid w:val="0"/>
          <w:lang w:val="tr-TR" w:eastAsia="de-DE" w:bidi="en-US"/>
        </w:rPr>
        <w:lastRenderedPageBreak/>
        <w:t xml:space="preserve">burning velocities. To optimize the combustion kinetics of ammonia blends as an automotive fuel, this study showed the predictive capacity of machine learning algorithms, more especially, ANN and SVM. At lean and near stoichiometric circumstances, LBV, IDT, and ER were successfully optimized. Based on LBV and IDT prediction, the ANN model was superior than the SVM model, however the SVM model was </w:t>
      </w:r>
      <w:r w:rsidR="00E6439B" w:rsidRPr="00E6439B">
        <w:rPr>
          <w:snapToGrid w:val="0"/>
          <w:highlight w:val="yellow"/>
          <w:lang w:val="tr-TR" w:eastAsia="de-DE" w:bidi="en-US"/>
        </w:rPr>
        <w:t>comparatively</w:t>
      </w:r>
      <w:r w:rsidR="00E6439B">
        <w:rPr>
          <w:snapToGrid w:val="0"/>
          <w:lang w:val="tr-TR" w:eastAsia="de-DE" w:bidi="en-US"/>
        </w:rPr>
        <w:t xml:space="preserve"> </w:t>
      </w:r>
      <w:r w:rsidRPr="006F545F">
        <w:rPr>
          <w:snapToGrid w:val="0"/>
          <w:lang w:val="tr-TR" w:eastAsia="de-DE" w:bidi="en-US"/>
        </w:rPr>
        <w:t xml:space="preserve">superior in terms of equivalency ratio prediction. The findings of the study uncovered the unknown degree of impact of key parameters on the dynamics of ammonia mix combustion and can guide the development </w:t>
      </w:r>
      <w:r w:rsidR="003C0A45">
        <w:rPr>
          <w:snapToGrid w:val="0"/>
          <w:lang w:val="tr-TR" w:eastAsia="de-DE" w:bidi="en-US"/>
        </w:rPr>
        <w:t xml:space="preserve">and choiced application </w:t>
      </w:r>
      <w:r w:rsidRPr="006F545F">
        <w:rPr>
          <w:snapToGrid w:val="0"/>
          <w:lang w:val="tr-TR" w:eastAsia="de-DE" w:bidi="en-US"/>
        </w:rPr>
        <w:t>of engine fuels</w:t>
      </w:r>
      <w:r w:rsidR="003C0A45">
        <w:rPr>
          <w:snapToGrid w:val="0"/>
          <w:lang w:val="tr-TR" w:eastAsia="de-DE" w:bidi="en-US"/>
        </w:rPr>
        <w:t>.</w:t>
      </w:r>
    </w:p>
    <w:p w14:paraId="254A196A" w14:textId="77777777" w:rsidR="00983EF8" w:rsidRPr="006F545F" w:rsidRDefault="00983EF8" w:rsidP="007B0DE9">
      <w:pPr>
        <w:pStyle w:val="MDPI21heading1"/>
        <w:spacing w:before="0" w:after="0" w:line="360" w:lineRule="auto"/>
        <w:ind w:left="0"/>
        <w:rPr>
          <w:rFonts w:ascii="Times New Roman" w:hAnsi="Times New Roman"/>
          <w:sz w:val="24"/>
          <w:szCs w:val="24"/>
        </w:rPr>
      </w:pPr>
    </w:p>
    <w:p w14:paraId="640C09A2" w14:textId="6B7C9417" w:rsidR="00256E09" w:rsidRPr="006F545F" w:rsidRDefault="00256E09" w:rsidP="007B0DE9">
      <w:pPr>
        <w:pStyle w:val="MDPI21heading1"/>
        <w:spacing w:before="0" w:after="0" w:line="360" w:lineRule="auto"/>
        <w:ind w:left="0"/>
        <w:rPr>
          <w:rFonts w:ascii="Times New Roman" w:hAnsi="Times New Roman"/>
          <w:sz w:val="24"/>
          <w:szCs w:val="24"/>
        </w:rPr>
      </w:pPr>
      <w:r w:rsidRPr="006F545F">
        <w:rPr>
          <w:rFonts w:ascii="Times New Roman" w:hAnsi="Times New Roman"/>
          <w:sz w:val="24"/>
          <w:szCs w:val="24"/>
        </w:rPr>
        <w:t>4. Conclusions</w:t>
      </w:r>
    </w:p>
    <w:p w14:paraId="3CDA8682" w14:textId="32E8A2FB" w:rsidR="00256E09" w:rsidRPr="006F545F" w:rsidRDefault="00256E09" w:rsidP="007B0DE9">
      <w:pPr>
        <w:pStyle w:val="MDPI62BackMatter"/>
        <w:spacing w:after="0" w:line="360" w:lineRule="auto"/>
        <w:ind w:left="0"/>
        <w:rPr>
          <w:rFonts w:ascii="Times New Roman" w:hAnsi="Times New Roman"/>
          <w:sz w:val="24"/>
          <w:szCs w:val="24"/>
          <w:lang w:val="tr-TR" w:eastAsia="de-DE"/>
        </w:rPr>
      </w:pPr>
      <w:r w:rsidRPr="006F545F">
        <w:rPr>
          <w:rFonts w:ascii="Times New Roman" w:hAnsi="Times New Roman"/>
          <w:sz w:val="24"/>
          <w:szCs w:val="24"/>
          <w:lang w:val="tr-TR" w:eastAsia="de-DE"/>
        </w:rPr>
        <w:t xml:space="preserve">The outcomes from this study have vital ramifications for policy and practice in the </w:t>
      </w:r>
      <w:r w:rsidR="005C1399">
        <w:rPr>
          <w:rFonts w:ascii="Times New Roman" w:hAnsi="Times New Roman"/>
          <w:sz w:val="24"/>
          <w:szCs w:val="24"/>
          <w:lang w:val="tr-TR" w:eastAsia="de-DE"/>
        </w:rPr>
        <w:t>development</w:t>
      </w:r>
      <w:r w:rsidRPr="006F545F">
        <w:rPr>
          <w:rFonts w:ascii="Times New Roman" w:hAnsi="Times New Roman"/>
          <w:sz w:val="24"/>
          <w:szCs w:val="24"/>
          <w:lang w:val="tr-TR" w:eastAsia="de-DE"/>
        </w:rPr>
        <w:t xml:space="preserve"> of ammonia-blend fuels for use in automobiles. Ecologically friendly and efficient vehicles may be developed by using improved combustion kinetics models to guide engine calibration and design, and via policy development and recommendations for the utilization of ammonia-blend fuels, which policymakers can also benefit from by the adoption of greener and more sustainable energy sources. Findings from these study may be directed towards industry participants in the development of new infrastructure and technology to facilitate the broad use of ammonia-blend fuels. This study demonstrates the optimization potential of laminar burning velocity, ignition delay time, and equivalency ratio in lean and near stoichiometric conditions by utilizing machine learning methods, particularly ANN and SVM, an outcome which provide a useful framework for future research and development in the field of alternative fuels and expand on existing understanding of ammonia-blend combustion dynamics.</w:t>
      </w:r>
    </w:p>
    <w:p w14:paraId="0FD84A28" w14:textId="77777777" w:rsidR="005C1399" w:rsidRDefault="005C1399" w:rsidP="007B0DE9">
      <w:pPr>
        <w:pStyle w:val="MDPI62BackMatter"/>
        <w:spacing w:after="0" w:line="360" w:lineRule="auto"/>
        <w:ind w:left="0"/>
        <w:rPr>
          <w:rFonts w:ascii="Times New Roman" w:hAnsi="Times New Roman"/>
          <w:sz w:val="24"/>
          <w:szCs w:val="24"/>
          <w:lang w:eastAsia="de-DE"/>
        </w:rPr>
      </w:pPr>
    </w:p>
    <w:p w14:paraId="26671054" w14:textId="21C14DF4" w:rsidR="00256E09" w:rsidRPr="003B13DD" w:rsidRDefault="00256E09" w:rsidP="007B0DE9">
      <w:pPr>
        <w:pStyle w:val="MDPI62BackMatter"/>
        <w:spacing w:after="0" w:line="360" w:lineRule="auto"/>
        <w:ind w:left="0"/>
        <w:rPr>
          <w:rFonts w:ascii="Times New Roman" w:hAnsi="Times New Roman"/>
          <w:b/>
          <w:bCs/>
          <w:sz w:val="24"/>
          <w:szCs w:val="24"/>
          <w:lang w:eastAsia="de-DE"/>
        </w:rPr>
      </w:pPr>
      <w:r w:rsidRPr="003B13DD">
        <w:rPr>
          <w:rFonts w:ascii="Times New Roman" w:hAnsi="Times New Roman"/>
          <w:b/>
          <w:bCs/>
          <w:sz w:val="24"/>
          <w:szCs w:val="24"/>
          <w:lang w:eastAsia="de-DE"/>
        </w:rPr>
        <w:t>Acknowledgment</w:t>
      </w:r>
    </w:p>
    <w:p w14:paraId="5AEA3DF5" w14:textId="77777777" w:rsidR="00256E09" w:rsidRPr="006F545F" w:rsidRDefault="00256E09" w:rsidP="007B0DE9">
      <w:pPr>
        <w:pStyle w:val="MDPI62BackMatter"/>
        <w:spacing w:after="0" w:line="360" w:lineRule="auto"/>
        <w:ind w:left="0"/>
        <w:rPr>
          <w:rFonts w:ascii="Times New Roman" w:hAnsi="Times New Roman"/>
          <w:sz w:val="24"/>
          <w:szCs w:val="24"/>
          <w:lang w:val="en-GB" w:eastAsia="de-DE"/>
        </w:rPr>
      </w:pPr>
      <w:r w:rsidRPr="006F545F">
        <w:rPr>
          <w:rFonts w:ascii="Times New Roman" w:hAnsi="Times New Roman"/>
          <w:sz w:val="24"/>
          <w:szCs w:val="24"/>
          <w:lang w:val="en-GB" w:eastAsia="de-DE"/>
        </w:rPr>
        <w:t>The authors appreciate the University of Ibadan, Nigeria, for providing the facilities to conduct the study.</w:t>
      </w:r>
    </w:p>
    <w:p w14:paraId="6757B8DE" w14:textId="77777777" w:rsidR="00256E09" w:rsidRPr="006F545F" w:rsidRDefault="00256E09" w:rsidP="007B0DE9">
      <w:pPr>
        <w:pStyle w:val="MDPI62BackMatter"/>
        <w:spacing w:after="0" w:line="360" w:lineRule="auto"/>
        <w:rPr>
          <w:rFonts w:ascii="Times New Roman" w:hAnsi="Times New Roman"/>
          <w:b/>
          <w:sz w:val="24"/>
          <w:szCs w:val="24"/>
        </w:rPr>
      </w:pPr>
    </w:p>
    <w:p w14:paraId="2B5C06D3" w14:textId="77777777" w:rsidR="00256E09" w:rsidRPr="006F545F" w:rsidRDefault="00256E09" w:rsidP="007B0DE9">
      <w:pPr>
        <w:pStyle w:val="MDPI62BackMatter"/>
        <w:spacing w:after="0" w:line="360" w:lineRule="auto"/>
        <w:ind w:left="0"/>
        <w:rPr>
          <w:rFonts w:ascii="Times New Roman" w:hAnsi="Times New Roman"/>
          <w:sz w:val="24"/>
          <w:szCs w:val="24"/>
        </w:rPr>
      </w:pPr>
      <w:r w:rsidRPr="006F545F">
        <w:rPr>
          <w:rFonts w:ascii="Times New Roman" w:hAnsi="Times New Roman"/>
          <w:b/>
          <w:sz w:val="24"/>
          <w:szCs w:val="24"/>
        </w:rPr>
        <w:t>Funding:</w:t>
      </w:r>
      <w:r w:rsidRPr="006F545F">
        <w:rPr>
          <w:rFonts w:ascii="Times New Roman" w:hAnsi="Times New Roman"/>
          <w:sz w:val="24"/>
          <w:szCs w:val="24"/>
        </w:rPr>
        <w:t xml:space="preserve"> </w:t>
      </w:r>
    </w:p>
    <w:p w14:paraId="047E8EE5" w14:textId="77777777" w:rsidR="00256E09" w:rsidRPr="006F545F" w:rsidRDefault="00256E09" w:rsidP="007B0DE9">
      <w:pPr>
        <w:pStyle w:val="MDPI62BackMatter"/>
        <w:spacing w:after="0" w:line="360" w:lineRule="auto"/>
        <w:ind w:left="0"/>
        <w:rPr>
          <w:rFonts w:ascii="Times New Roman" w:hAnsi="Times New Roman"/>
          <w:sz w:val="24"/>
          <w:szCs w:val="24"/>
        </w:rPr>
      </w:pPr>
      <w:r w:rsidRPr="006F545F">
        <w:rPr>
          <w:rFonts w:ascii="Times New Roman" w:hAnsi="Times New Roman"/>
          <w:sz w:val="24"/>
          <w:szCs w:val="24"/>
        </w:rPr>
        <w:t xml:space="preserve">This research received no external funding. </w:t>
      </w:r>
    </w:p>
    <w:p w14:paraId="063C8A30" w14:textId="77777777" w:rsidR="00256E09" w:rsidRPr="006F545F" w:rsidRDefault="00256E09" w:rsidP="007B0DE9">
      <w:pPr>
        <w:pStyle w:val="MDPI62BackMatter"/>
        <w:spacing w:after="0" w:line="360" w:lineRule="auto"/>
        <w:ind w:left="0"/>
        <w:rPr>
          <w:rFonts w:ascii="Times New Roman" w:hAnsi="Times New Roman"/>
          <w:b/>
          <w:sz w:val="24"/>
          <w:szCs w:val="24"/>
        </w:rPr>
      </w:pPr>
    </w:p>
    <w:p w14:paraId="5B8E003E" w14:textId="77777777" w:rsidR="00256E09" w:rsidRPr="006F545F" w:rsidRDefault="00256E09" w:rsidP="007B0DE9">
      <w:pPr>
        <w:pStyle w:val="MDPI62BackMatter"/>
        <w:spacing w:after="0" w:line="360" w:lineRule="auto"/>
        <w:ind w:left="0"/>
        <w:rPr>
          <w:rFonts w:ascii="Times New Roman" w:hAnsi="Times New Roman"/>
          <w:sz w:val="24"/>
          <w:szCs w:val="24"/>
        </w:rPr>
      </w:pPr>
      <w:r w:rsidRPr="006F545F">
        <w:rPr>
          <w:rFonts w:ascii="Times New Roman" w:hAnsi="Times New Roman"/>
          <w:b/>
          <w:sz w:val="24"/>
          <w:szCs w:val="24"/>
        </w:rPr>
        <w:t>Conflicts of Interest:</w:t>
      </w:r>
      <w:r w:rsidRPr="006F545F">
        <w:rPr>
          <w:rFonts w:ascii="Times New Roman" w:hAnsi="Times New Roman"/>
          <w:sz w:val="24"/>
          <w:szCs w:val="24"/>
        </w:rPr>
        <w:t xml:space="preserve"> </w:t>
      </w:r>
    </w:p>
    <w:p w14:paraId="71AC3C30" w14:textId="77777777" w:rsidR="00256E09" w:rsidRPr="006F545F" w:rsidRDefault="00256E09" w:rsidP="007B0DE9">
      <w:pPr>
        <w:pStyle w:val="MDPI62BackMatter"/>
        <w:spacing w:after="0" w:line="360" w:lineRule="auto"/>
        <w:ind w:left="0"/>
        <w:rPr>
          <w:rFonts w:ascii="Times New Roman" w:hAnsi="Times New Roman"/>
          <w:sz w:val="24"/>
          <w:szCs w:val="24"/>
        </w:rPr>
      </w:pPr>
      <w:r w:rsidRPr="006F545F">
        <w:rPr>
          <w:rFonts w:ascii="Times New Roman" w:hAnsi="Times New Roman"/>
          <w:sz w:val="24"/>
          <w:szCs w:val="24"/>
        </w:rPr>
        <w:t>The authors declare no conflict of interest.</w:t>
      </w:r>
    </w:p>
    <w:p w14:paraId="4E35B309" w14:textId="77777777" w:rsidR="00ED2CF6" w:rsidRDefault="00ED2CF6" w:rsidP="00ED2CF6">
      <w:pPr>
        <w:rPr>
          <w:highlight w:val="yellow"/>
          <w:lang w:eastAsia="en-US"/>
        </w:rPr>
      </w:pPr>
      <w:r>
        <w:rPr>
          <w:highlight w:val="yellow"/>
        </w:rPr>
        <w:t>Disclaimer (Artificial intelligence)</w:t>
      </w:r>
    </w:p>
    <w:p w14:paraId="7D2232E9" w14:textId="77777777" w:rsidR="00ED2CF6" w:rsidRDefault="00ED2CF6" w:rsidP="00ED2CF6">
      <w:pPr>
        <w:rPr>
          <w:highlight w:val="yellow"/>
        </w:rPr>
      </w:pPr>
      <w:r>
        <w:rPr>
          <w:highlight w:val="yellow"/>
        </w:rPr>
        <w:lastRenderedPageBreak/>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2FB93D06" w14:textId="77777777" w:rsidR="00241D59" w:rsidRPr="006F545F" w:rsidRDefault="00241D59" w:rsidP="007B0DE9">
      <w:pPr>
        <w:pStyle w:val="MDPI21heading1"/>
        <w:spacing w:before="0" w:after="0" w:line="360" w:lineRule="auto"/>
        <w:ind w:left="0"/>
        <w:rPr>
          <w:rFonts w:ascii="Times New Roman" w:hAnsi="Times New Roman"/>
          <w:sz w:val="24"/>
          <w:szCs w:val="24"/>
        </w:rPr>
      </w:pPr>
      <w:bookmarkStart w:id="4" w:name="_GoBack"/>
      <w:bookmarkEnd w:id="4"/>
    </w:p>
    <w:p w14:paraId="778DEC54" w14:textId="6B5996C1" w:rsidR="00256E09" w:rsidRPr="00CB6617" w:rsidRDefault="00256E09" w:rsidP="007B0DE9">
      <w:pPr>
        <w:pStyle w:val="MDPI21heading1"/>
        <w:spacing w:before="0" w:after="0" w:line="360" w:lineRule="auto"/>
        <w:ind w:left="0"/>
        <w:rPr>
          <w:rFonts w:ascii="Times New Roman" w:hAnsi="Times New Roman"/>
          <w:sz w:val="24"/>
          <w:szCs w:val="24"/>
        </w:rPr>
      </w:pPr>
      <w:r w:rsidRPr="00CB6617">
        <w:rPr>
          <w:rFonts w:ascii="Times New Roman" w:hAnsi="Times New Roman"/>
          <w:sz w:val="24"/>
          <w:szCs w:val="24"/>
        </w:rPr>
        <w:t>References</w:t>
      </w:r>
    </w:p>
    <w:p w14:paraId="786539F8" w14:textId="0203943C" w:rsidR="00256E0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CB6617">
        <w:rPr>
          <w:rFonts w:ascii="Times New Roman" w:hAnsi="Times New Roman"/>
          <w:color w:val="auto"/>
          <w:sz w:val="24"/>
          <w:szCs w:val="24"/>
          <w:lang w:val="tr-TR"/>
        </w:rPr>
        <w:fldChar w:fldCharType="begin" w:fldLock="1"/>
      </w:r>
      <w:r w:rsidRPr="00CB6617">
        <w:rPr>
          <w:rFonts w:ascii="Times New Roman" w:hAnsi="Times New Roman"/>
          <w:sz w:val="24"/>
          <w:szCs w:val="24"/>
        </w:rPr>
        <w:instrText xml:space="preserve">ADDIN Mendeley Bibliography CSL_BIBLIOGRAPHY </w:instrText>
      </w:r>
      <w:r w:rsidRPr="00CB6617">
        <w:rPr>
          <w:rFonts w:ascii="Times New Roman" w:hAnsi="Times New Roman"/>
          <w:color w:val="auto"/>
          <w:sz w:val="24"/>
          <w:szCs w:val="24"/>
          <w:lang w:val="tr-TR"/>
        </w:rPr>
        <w:fldChar w:fldCharType="separate"/>
      </w:r>
      <w:r w:rsidRPr="008672EF">
        <w:rPr>
          <w:rFonts w:ascii="Times New Roman" w:hAnsi="Times New Roman"/>
          <w:sz w:val="24"/>
          <w:szCs w:val="24"/>
        </w:rPr>
        <w:t>Sun J., Zhao N., Zheng, H. (2025). A comprehensive review of ammonia combustion: Fundamental characteristics, chemical kinetics, and applications in energy systems. Fuel, 394</w:t>
      </w:r>
      <w:r w:rsidR="00AC582C" w:rsidRPr="008672EF">
        <w:rPr>
          <w:rFonts w:ascii="Times New Roman" w:hAnsi="Times New Roman"/>
          <w:sz w:val="24"/>
          <w:szCs w:val="24"/>
        </w:rPr>
        <w:t>:</w:t>
      </w:r>
      <w:r w:rsidRPr="008672EF">
        <w:rPr>
          <w:rFonts w:ascii="Times New Roman" w:hAnsi="Times New Roman"/>
          <w:sz w:val="24"/>
          <w:szCs w:val="24"/>
        </w:rPr>
        <w:t xml:space="preserve"> 135135. https://doi.org/10.1016/J.FUEL.2025.135135</w:t>
      </w:r>
    </w:p>
    <w:p w14:paraId="5E6DD0D5" w14:textId="772FD20D" w:rsidR="00256E09" w:rsidRPr="003A2095"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rPr>
        <w:t>Horesh N.</w:t>
      </w:r>
      <w:r w:rsidR="00AC582C" w:rsidRPr="008672EF">
        <w:rPr>
          <w:rFonts w:ascii="Times New Roman" w:hAnsi="Times New Roman"/>
          <w:sz w:val="24"/>
          <w:szCs w:val="24"/>
        </w:rPr>
        <w:t>,</w:t>
      </w:r>
      <w:r w:rsidRPr="008672EF">
        <w:rPr>
          <w:rFonts w:ascii="Times New Roman" w:hAnsi="Times New Roman"/>
          <w:sz w:val="24"/>
          <w:szCs w:val="24"/>
        </w:rPr>
        <w:t xml:space="preserve"> Quinn J.C. </w:t>
      </w:r>
      <w:r w:rsidR="00AC582C" w:rsidRPr="008672EF">
        <w:rPr>
          <w:rFonts w:ascii="Times New Roman" w:hAnsi="Times New Roman"/>
          <w:sz w:val="24"/>
          <w:szCs w:val="24"/>
        </w:rPr>
        <w:t xml:space="preserve">(2024). </w:t>
      </w:r>
      <w:r w:rsidRPr="008672EF">
        <w:rPr>
          <w:rFonts w:ascii="Times New Roman" w:hAnsi="Times New Roman"/>
          <w:sz w:val="24"/>
          <w:szCs w:val="24"/>
        </w:rPr>
        <w:t>Fuel shifts reduce most of the greenhouse gas emissions from transportation in the United States. Communications Earth and Environment, 5(1)</w:t>
      </w:r>
      <w:r w:rsidR="00AC582C" w:rsidRPr="008672EF">
        <w:rPr>
          <w:rFonts w:ascii="Times New Roman" w:hAnsi="Times New Roman"/>
          <w:sz w:val="24"/>
          <w:szCs w:val="24"/>
        </w:rPr>
        <w:t>:</w:t>
      </w:r>
      <w:r w:rsidRPr="008672EF">
        <w:rPr>
          <w:rFonts w:ascii="Times New Roman" w:hAnsi="Times New Roman"/>
          <w:sz w:val="24"/>
          <w:szCs w:val="24"/>
        </w:rPr>
        <w:t xml:space="preserve"> 1–11. </w:t>
      </w:r>
      <w:hyperlink r:id="rId14" w:history="1">
        <w:r w:rsidRPr="008672EF">
          <w:rPr>
            <w:rStyle w:val="Hyperlink"/>
            <w:rFonts w:ascii="Times New Roman" w:hAnsi="Times New Roman"/>
            <w:sz w:val="24"/>
            <w:szCs w:val="24"/>
          </w:rPr>
          <w:t>https://doi.org/10.1038/S43247-024-01924-4</w:t>
        </w:r>
      </w:hyperlink>
    </w:p>
    <w:p w14:paraId="64B42F94" w14:textId="0A502E1D" w:rsidR="003A2095" w:rsidRPr="008672EF" w:rsidRDefault="003A2095" w:rsidP="007B0DE9">
      <w:pPr>
        <w:pStyle w:val="ListParagraph"/>
        <w:numPr>
          <w:ilvl w:val="0"/>
          <w:numId w:val="15"/>
        </w:numPr>
        <w:spacing w:line="360" w:lineRule="auto"/>
        <w:ind w:left="567" w:hanging="567"/>
        <w:rPr>
          <w:rFonts w:ascii="Times New Roman" w:hAnsi="Times New Roman"/>
          <w:sz w:val="24"/>
          <w:szCs w:val="24"/>
        </w:rPr>
      </w:pPr>
      <w:r w:rsidRPr="003A2095">
        <w:rPr>
          <w:rFonts w:ascii="Times New Roman" w:hAnsi="Times New Roman"/>
          <w:sz w:val="24"/>
          <w:szCs w:val="24"/>
        </w:rPr>
        <w:t>Ajuka L.O., Kazeem R.A., Kuti O.A., Jen T.C., Afolalu A.S., Akinlabi E.T. (2024). Decarbonized automotive fuel: Liquefied petroleum gas biosynthesis, benefits and drawbacks. Results in Engineering. 21:101889. https://doi.org/10.1016/j.rineng.2024.101889.</w:t>
      </w:r>
    </w:p>
    <w:p w14:paraId="18C06E0D" w14:textId="5A37C154" w:rsidR="00241D59" w:rsidRPr="008672EF" w:rsidRDefault="00256E09" w:rsidP="00241D59">
      <w:pPr>
        <w:pStyle w:val="ListParagraph"/>
        <w:numPr>
          <w:ilvl w:val="0"/>
          <w:numId w:val="15"/>
        </w:numPr>
        <w:spacing w:line="360" w:lineRule="auto"/>
        <w:ind w:left="567" w:hanging="567"/>
        <w:rPr>
          <w:rFonts w:ascii="Times New Roman" w:hAnsi="Times New Roman"/>
          <w:sz w:val="24"/>
          <w:szCs w:val="24"/>
        </w:rPr>
      </w:pPr>
      <w:bookmarkStart w:id="5" w:name="_Hlk223620408"/>
      <w:r w:rsidRPr="008672EF">
        <w:rPr>
          <w:rFonts w:ascii="Times New Roman" w:hAnsi="Times New Roman"/>
          <w:sz w:val="24"/>
          <w:szCs w:val="24"/>
        </w:rPr>
        <w:t>Sandaka B.P.</w:t>
      </w:r>
      <w:r w:rsidR="00AC582C" w:rsidRPr="008672EF">
        <w:rPr>
          <w:rFonts w:ascii="Times New Roman" w:hAnsi="Times New Roman"/>
          <w:sz w:val="24"/>
          <w:szCs w:val="24"/>
        </w:rPr>
        <w:t>,</w:t>
      </w:r>
      <w:r w:rsidRPr="008672EF">
        <w:rPr>
          <w:rFonts w:ascii="Times New Roman" w:hAnsi="Times New Roman"/>
          <w:sz w:val="24"/>
          <w:szCs w:val="24"/>
        </w:rPr>
        <w:t xml:space="preserve"> Kumar J. </w:t>
      </w:r>
      <w:r w:rsidR="00AC582C" w:rsidRPr="008672EF">
        <w:rPr>
          <w:rFonts w:ascii="Times New Roman" w:hAnsi="Times New Roman"/>
          <w:sz w:val="24"/>
          <w:szCs w:val="24"/>
        </w:rPr>
        <w:t xml:space="preserve">(2023). </w:t>
      </w:r>
      <w:r w:rsidRPr="008672EF">
        <w:rPr>
          <w:rFonts w:ascii="Times New Roman" w:hAnsi="Times New Roman"/>
          <w:sz w:val="24"/>
          <w:szCs w:val="24"/>
        </w:rPr>
        <w:t>Alternative vehicular fuels for environmental decarbonization: A critical review of challenges in using electricity, hydrogen, and biofuels as a sustainable vehicular fuel. Chemical Engineering Journal Advances, 14</w:t>
      </w:r>
      <w:r w:rsidR="00AC582C" w:rsidRPr="008672EF">
        <w:rPr>
          <w:rFonts w:ascii="Times New Roman" w:hAnsi="Times New Roman"/>
          <w:sz w:val="24"/>
          <w:szCs w:val="24"/>
        </w:rPr>
        <w:t xml:space="preserve">: </w:t>
      </w:r>
      <w:r w:rsidRPr="008672EF">
        <w:rPr>
          <w:rFonts w:ascii="Times New Roman" w:hAnsi="Times New Roman"/>
          <w:sz w:val="24"/>
          <w:szCs w:val="24"/>
        </w:rPr>
        <w:t>100442. https://doi.org/10.1016/J.CEJA.2022.100442</w:t>
      </w:r>
      <w:bookmarkEnd w:id="5"/>
    </w:p>
    <w:p w14:paraId="4B8D05A0" w14:textId="675A37E8"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rPr>
        <w:t>Dabo, A.-A. A., Gough, A., Alparslan F.F. (2024). Synthetic Fuels for Decarbonising UK Rural Transport. </w:t>
      </w:r>
      <w:r w:rsidRPr="008672EF">
        <w:rPr>
          <w:rFonts w:ascii="Times New Roman" w:eastAsiaTheme="majorEastAsia" w:hAnsi="Times New Roman"/>
          <w:sz w:val="24"/>
          <w:szCs w:val="24"/>
        </w:rPr>
        <w:t>Encyclopedia</w:t>
      </w:r>
      <w:r w:rsidRPr="008672EF">
        <w:rPr>
          <w:rFonts w:ascii="Times New Roman" w:hAnsi="Times New Roman"/>
          <w:sz w:val="24"/>
          <w:szCs w:val="24"/>
        </w:rPr>
        <w:t>, </w:t>
      </w:r>
      <w:r w:rsidRPr="008672EF">
        <w:rPr>
          <w:rFonts w:ascii="Times New Roman" w:eastAsiaTheme="majorEastAsia" w:hAnsi="Times New Roman"/>
          <w:sz w:val="24"/>
          <w:szCs w:val="24"/>
        </w:rPr>
        <w:t>4</w:t>
      </w:r>
      <w:r w:rsidRPr="008672EF">
        <w:rPr>
          <w:rFonts w:ascii="Times New Roman" w:hAnsi="Times New Roman"/>
          <w:sz w:val="24"/>
          <w:szCs w:val="24"/>
        </w:rPr>
        <w:t>(4)</w:t>
      </w:r>
      <w:r w:rsidR="00AC582C" w:rsidRPr="008672EF">
        <w:rPr>
          <w:rFonts w:ascii="Times New Roman" w:hAnsi="Times New Roman"/>
          <w:sz w:val="24"/>
          <w:szCs w:val="24"/>
        </w:rPr>
        <w:t>:</w:t>
      </w:r>
      <w:r w:rsidRPr="008672EF">
        <w:rPr>
          <w:rFonts w:ascii="Times New Roman" w:hAnsi="Times New Roman"/>
          <w:sz w:val="24"/>
          <w:szCs w:val="24"/>
        </w:rPr>
        <w:t xml:space="preserve"> 1553-1567. </w:t>
      </w:r>
      <w:hyperlink r:id="rId15" w:history="1">
        <w:r w:rsidRPr="008672EF">
          <w:rPr>
            <w:rStyle w:val="Hyperlink"/>
            <w:rFonts w:ascii="Times New Roman" w:hAnsi="Times New Roman"/>
            <w:sz w:val="24"/>
            <w:szCs w:val="24"/>
            <w:lang w:bidi="en-US"/>
          </w:rPr>
          <w:t>https://doi.org/10.3390/encyclopedia4040101</w:t>
        </w:r>
      </w:hyperlink>
    </w:p>
    <w:p w14:paraId="6CF3A20D" w14:textId="58FF6C60"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Sampaio, I. C. F., de Moura, I. V. L., Matos, J. B. T. L., Jones, C. M., &amp; de Almeida, P. F. (2025). Use of Depleted Oil and Gas Reservoirs as Bioreactors to Produce Hydrogen and Capture Carbon Dioxide. Fermentation, 11(9)</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 490. </w:t>
      </w:r>
      <w:hyperlink r:id="rId16" w:history="1">
        <w:r w:rsidRPr="008672EF">
          <w:rPr>
            <w:rStyle w:val="Hyperlink"/>
            <w:rFonts w:ascii="Times New Roman" w:hAnsi="Times New Roman"/>
            <w:sz w:val="24"/>
            <w:szCs w:val="24"/>
            <w:lang w:eastAsia="de-DE" w:bidi="en-US"/>
          </w:rPr>
          <w:t>https://doi.org/10.3390/fermentation11090490</w:t>
        </w:r>
      </w:hyperlink>
    </w:p>
    <w:p w14:paraId="6F31A453" w14:textId="0AB4E2AF"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Agrawal R</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Singh N</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R</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Ribeiro F</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H</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Delgass W</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N. </w:t>
      </w:r>
      <w:r w:rsidR="00AC582C" w:rsidRPr="008672EF">
        <w:rPr>
          <w:rFonts w:ascii="Times New Roman" w:hAnsi="Times New Roman"/>
          <w:sz w:val="24"/>
          <w:szCs w:val="24"/>
          <w:lang w:eastAsia="de-DE" w:bidi="en-US"/>
        </w:rPr>
        <w:t xml:space="preserve">(2007). </w:t>
      </w:r>
      <w:r w:rsidRPr="008672EF">
        <w:rPr>
          <w:rFonts w:ascii="Times New Roman" w:hAnsi="Times New Roman"/>
          <w:sz w:val="24"/>
          <w:szCs w:val="24"/>
          <w:lang w:eastAsia="de-DE" w:bidi="en-US"/>
        </w:rPr>
        <w:t>Sustainable fuel for the transportation sector. Proc Natl Acad Sci U S A.</w:t>
      </w:r>
      <w:r w:rsidR="00AC582C" w:rsidRPr="008672EF">
        <w:rPr>
          <w:rFonts w:ascii="Times New Roman" w:hAnsi="Times New Roman"/>
          <w:sz w:val="24"/>
          <w:szCs w:val="24"/>
          <w:lang w:eastAsia="de-DE" w:bidi="en-US"/>
        </w:rPr>
        <w:t xml:space="preserve">, </w:t>
      </w:r>
      <w:r w:rsidRPr="008672EF">
        <w:rPr>
          <w:rFonts w:ascii="Times New Roman" w:hAnsi="Times New Roman"/>
          <w:sz w:val="24"/>
          <w:szCs w:val="24"/>
          <w:lang w:eastAsia="de-DE" w:bidi="en-US"/>
        </w:rPr>
        <w:t>104(12):</w:t>
      </w:r>
      <w:r w:rsidR="00AC582C" w:rsidRPr="008672EF">
        <w:rPr>
          <w:rFonts w:ascii="Times New Roman" w:hAnsi="Times New Roman"/>
          <w:sz w:val="24"/>
          <w:szCs w:val="24"/>
          <w:lang w:eastAsia="de-DE" w:bidi="en-US"/>
        </w:rPr>
        <w:t xml:space="preserve"> </w:t>
      </w:r>
      <w:r w:rsidRPr="008672EF">
        <w:rPr>
          <w:rFonts w:ascii="Times New Roman" w:hAnsi="Times New Roman"/>
          <w:sz w:val="24"/>
          <w:szCs w:val="24"/>
          <w:lang w:eastAsia="de-DE" w:bidi="en-US"/>
        </w:rPr>
        <w:t xml:space="preserve">4828-33. </w:t>
      </w:r>
      <w:r w:rsidR="00AC582C" w:rsidRPr="008672EF">
        <w:rPr>
          <w:rFonts w:ascii="Times New Roman" w:hAnsi="Times New Roman"/>
          <w:sz w:val="24"/>
          <w:szCs w:val="24"/>
          <w:lang w:eastAsia="de-DE" w:bidi="en-US"/>
        </w:rPr>
        <w:t>https://</w:t>
      </w:r>
      <w:r w:rsidRPr="008672EF">
        <w:rPr>
          <w:rFonts w:ascii="Times New Roman" w:hAnsi="Times New Roman"/>
          <w:sz w:val="24"/>
          <w:szCs w:val="24"/>
          <w:lang w:eastAsia="de-DE" w:bidi="en-US"/>
        </w:rPr>
        <w:t>doi: 10.1073/pnas.0609921104. Epub 2007 Mar 14. PMID: 17360377; PMCID: PMC1821126</w:t>
      </w:r>
    </w:p>
    <w:p w14:paraId="3FFBBED7" w14:textId="3D4AD860"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Anandarajah G., Mcdowall W., Ekins P. (2013). Decarbonising road transport with hydrogen and electricity: Long term global technology learning scenarios. International Journal of Hydrogen Energy</w:t>
      </w:r>
      <w:r w:rsidR="0027164F"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 38(8):</w:t>
      </w:r>
      <w:r w:rsidR="0027164F" w:rsidRPr="008672EF">
        <w:rPr>
          <w:rFonts w:ascii="Times New Roman" w:hAnsi="Times New Roman"/>
          <w:sz w:val="24"/>
          <w:szCs w:val="24"/>
          <w:lang w:eastAsia="de-DE" w:bidi="en-US"/>
        </w:rPr>
        <w:t xml:space="preserve"> </w:t>
      </w:r>
      <w:r w:rsidRPr="008672EF">
        <w:rPr>
          <w:rFonts w:ascii="Times New Roman" w:hAnsi="Times New Roman"/>
          <w:sz w:val="24"/>
          <w:szCs w:val="24"/>
          <w:lang w:eastAsia="de-DE" w:bidi="en-US"/>
        </w:rPr>
        <w:t>3419–3432. https://doi.org/10.1016/j.ijhydene.2012.12.110</w:t>
      </w:r>
    </w:p>
    <w:p w14:paraId="392E82CD" w14:textId="58B9130C" w:rsidR="003A2095" w:rsidRDefault="003A2095" w:rsidP="007B0DE9">
      <w:pPr>
        <w:pStyle w:val="ListParagraph"/>
        <w:numPr>
          <w:ilvl w:val="0"/>
          <w:numId w:val="15"/>
        </w:numPr>
        <w:spacing w:line="360" w:lineRule="auto"/>
        <w:ind w:left="567" w:hanging="567"/>
        <w:rPr>
          <w:rFonts w:ascii="Times New Roman" w:hAnsi="Times New Roman"/>
          <w:sz w:val="24"/>
          <w:szCs w:val="24"/>
        </w:rPr>
      </w:pPr>
      <w:r w:rsidRPr="003A2095">
        <w:rPr>
          <w:rFonts w:ascii="Times New Roman" w:hAnsi="Times New Roman"/>
          <w:sz w:val="24"/>
          <w:szCs w:val="24"/>
        </w:rPr>
        <w:lastRenderedPageBreak/>
        <w:t>Ajuka L.O., Kuti, O.A., Fadare D.A. (2021). Biofuel Resources Plan: Theoretical Case Assessment of Automotive Industries. Engineering and Technology Journal. 6(8): 985-1001. DOI: 10.47191/etj/v6i8.02</w:t>
      </w:r>
    </w:p>
    <w:p w14:paraId="655CE31C" w14:textId="217FA6CB"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Collazos J</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S</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G</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Ardila L</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M</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C</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Cardona C</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J</w:t>
      </w:r>
      <w:r w:rsidR="00AC582C"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F. </w:t>
      </w:r>
      <w:r w:rsidR="0027164F" w:rsidRPr="008672EF">
        <w:rPr>
          <w:rFonts w:ascii="Times New Roman" w:hAnsi="Times New Roman"/>
          <w:sz w:val="24"/>
          <w:szCs w:val="24"/>
          <w:lang w:eastAsia="de-DE" w:bidi="en-US"/>
        </w:rPr>
        <w:t xml:space="preserve">(2024). </w:t>
      </w:r>
      <w:r w:rsidRPr="008672EF">
        <w:rPr>
          <w:rFonts w:ascii="Times New Roman" w:hAnsi="Times New Roman"/>
          <w:sz w:val="24"/>
          <w:szCs w:val="24"/>
          <w:lang w:eastAsia="de-DE" w:bidi="en-US"/>
        </w:rPr>
        <w:t xml:space="preserve">Energy transition in sustainable transport: concepts, policies, and methodologies. Environ Sci Pollut Res Int. 2024 </w:t>
      </w:r>
      <w:r w:rsidR="00AC582C" w:rsidRPr="008672EF">
        <w:rPr>
          <w:rFonts w:ascii="Times New Roman" w:hAnsi="Times New Roman"/>
          <w:sz w:val="24"/>
          <w:szCs w:val="24"/>
          <w:lang w:eastAsia="de-DE" w:bidi="en-US"/>
        </w:rPr>
        <w:t xml:space="preserve">, </w:t>
      </w:r>
      <w:r w:rsidRPr="008672EF">
        <w:rPr>
          <w:rFonts w:ascii="Times New Roman" w:hAnsi="Times New Roman"/>
          <w:sz w:val="24"/>
          <w:szCs w:val="24"/>
          <w:lang w:eastAsia="de-DE" w:bidi="en-US"/>
        </w:rPr>
        <w:t>31(49):</w:t>
      </w:r>
      <w:r w:rsidR="0027164F" w:rsidRPr="008672EF">
        <w:rPr>
          <w:rFonts w:ascii="Times New Roman" w:hAnsi="Times New Roman"/>
          <w:sz w:val="24"/>
          <w:szCs w:val="24"/>
          <w:lang w:eastAsia="de-DE" w:bidi="en-US"/>
        </w:rPr>
        <w:t xml:space="preserve"> </w:t>
      </w:r>
      <w:r w:rsidRPr="008672EF">
        <w:rPr>
          <w:rFonts w:ascii="Times New Roman" w:hAnsi="Times New Roman"/>
          <w:sz w:val="24"/>
          <w:szCs w:val="24"/>
          <w:lang w:eastAsia="de-DE" w:bidi="en-US"/>
        </w:rPr>
        <w:t xml:space="preserve">58669-58686. </w:t>
      </w:r>
      <w:r w:rsidR="0027164F" w:rsidRPr="008672EF">
        <w:rPr>
          <w:rFonts w:ascii="Times New Roman" w:hAnsi="Times New Roman"/>
          <w:sz w:val="24"/>
          <w:szCs w:val="24"/>
        </w:rPr>
        <w:t>https://</w:t>
      </w:r>
      <w:r w:rsidRPr="008672EF">
        <w:rPr>
          <w:rFonts w:ascii="Times New Roman" w:hAnsi="Times New Roman"/>
          <w:sz w:val="24"/>
          <w:szCs w:val="24"/>
          <w:lang w:eastAsia="de-DE" w:bidi="en-US"/>
        </w:rPr>
        <w:t>doi: 10.1007/s11356-024-34862-x. PMID: 39316217; PMCID: PMC11513731</w:t>
      </w:r>
    </w:p>
    <w:p w14:paraId="63BD3668" w14:textId="0D6A0D4D"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rPr>
        <w:t>Wang Y.</w:t>
      </w:r>
      <w:r w:rsidR="00AC582C" w:rsidRPr="008672EF">
        <w:rPr>
          <w:rFonts w:ascii="Times New Roman" w:hAnsi="Times New Roman"/>
          <w:sz w:val="24"/>
          <w:szCs w:val="24"/>
        </w:rPr>
        <w:t>,</w:t>
      </w:r>
      <w:r w:rsidRPr="008672EF">
        <w:rPr>
          <w:rFonts w:ascii="Times New Roman" w:hAnsi="Times New Roman"/>
          <w:sz w:val="24"/>
          <w:szCs w:val="24"/>
        </w:rPr>
        <w:t xml:space="preserve"> Wright L.A.</w:t>
      </w:r>
      <w:r w:rsidR="00AC582C" w:rsidRPr="008672EF">
        <w:rPr>
          <w:rFonts w:ascii="Times New Roman" w:hAnsi="Times New Roman"/>
          <w:sz w:val="24"/>
          <w:szCs w:val="24"/>
        </w:rPr>
        <w:t>,</w:t>
      </w:r>
      <w:r w:rsidRPr="008672EF">
        <w:rPr>
          <w:rFonts w:ascii="Times New Roman" w:hAnsi="Times New Roman"/>
          <w:sz w:val="24"/>
          <w:szCs w:val="24"/>
        </w:rPr>
        <w:t xml:space="preserve"> Bergman M.A</w:t>
      </w:r>
      <w:r w:rsidR="00AC582C" w:rsidRPr="008672EF">
        <w:rPr>
          <w:rFonts w:ascii="Times New Roman" w:hAnsi="Times New Roman"/>
          <w:sz w:val="24"/>
          <w:szCs w:val="24"/>
        </w:rPr>
        <w:t>.</w:t>
      </w:r>
      <w:r w:rsidRPr="008672EF">
        <w:rPr>
          <w:rFonts w:ascii="Times New Roman" w:hAnsi="Times New Roman"/>
          <w:sz w:val="24"/>
          <w:szCs w:val="24"/>
        </w:rPr>
        <w:t xml:space="preserve"> </w:t>
      </w:r>
      <w:r w:rsidR="00AC582C" w:rsidRPr="008672EF">
        <w:rPr>
          <w:rFonts w:ascii="Times New Roman" w:hAnsi="Times New Roman"/>
          <w:sz w:val="24"/>
          <w:szCs w:val="24"/>
        </w:rPr>
        <w:t xml:space="preserve">(2021). </w:t>
      </w:r>
      <w:r w:rsidRPr="008672EF">
        <w:rPr>
          <w:rFonts w:ascii="Times New Roman" w:hAnsi="Times New Roman"/>
          <w:sz w:val="24"/>
          <w:szCs w:val="24"/>
        </w:rPr>
        <w:t>Comparative Review of Alternative Fuels for the Maritime Sector: Economic, Technology, and Policy Challenges for Clean Energy Implementation. World 2021, 2(4)</w:t>
      </w:r>
      <w:r w:rsidR="00AC582C" w:rsidRPr="008672EF">
        <w:rPr>
          <w:rFonts w:ascii="Times New Roman" w:hAnsi="Times New Roman"/>
          <w:sz w:val="24"/>
          <w:szCs w:val="24"/>
        </w:rPr>
        <w:t>:</w:t>
      </w:r>
      <w:r w:rsidRPr="008672EF">
        <w:rPr>
          <w:rFonts w:ascii="Times New Roman" w:hAnsi="Times New Roman"/>
          <w:sz w:val="24"/>
          <w:szCs w:val="24"/>
        </w:rPr>
        <w:t xml:space="preserve"> 456–481. https://doi.org/10.3390/WORLD2040029</w:t>
      </w:r>
    </w:p>
    <w:p w14:paraId="762D23C1" w14:textId="61ECDDA5" w:rsidR="00241D59" w:rsidRPr="008672EF" w:rsidRDefault="00241D5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rPr>
        <w:t>K</w:t>
      </w:r>
      <w:r w:rsidR="00256E09" w:rsidRPr="008672EF">
        <w:rPr>
          <w:rFonts w:ascii="Times New Roman" w:hAnsi="Times New Roman"/>
          <w:sz w:val="24"/>
          <w:szCs w:val="24"/>
        </w:rPr>
        <w:t>han M.</w:t>
      </w:r>
      <w:r w:rsidR="0027164F" w:rsidRPr="008672EF">
        <w:rPr>
          <w:rFonts w:ascii="Times New Roman" w:hAnsi="Times New Roman"/>
          <w:sz w:val="24"/>
          <w:szCs w:val="24"/>
        </w:rPr>
        <w:t>,</w:t>
      </w:r>
      <w:r w:rsidR="00256E09" w:rsidRPr="008672EF">
        <w:rPr>
          <w:rFonts w:ascii="Times New Roman" w:hAnsi="Times New Roman"/>
          <w:sz w:val="24"/>
          <w:szCs w:val="24"/>
        </w:rPr>
        <w:t xml:space="preserve"> Raza Naqvi S.</w:t>
      </w:r>
      <w:r w:rsidR="0027164F" w:rsidRPr="008672EF">
        <w:rPr>
          <w:rFonts w:ascii="Times New Roman" w:hAnsi="Times New Roman"/>
          <w:sz w:val="24"/>
          <w:szCs w:val="24"/>
        </w:rPr>
        <w:t>,</w:t>
      </w:r>
      <w:r w:rsidR="00256E09" w:rsidRPr="008672EF">
        <w:rPr>
          <w:rFonts w:ascii="Times New Roman" w:hAnsi="Times New Roman"/>
          <w:sz w:val="24"/>
          <w:szCs w:val="24"/>
        </w:rPr>
        <w:t xml:space="preserve"> Ullah Z.</w:t>
      </w:r>
      <w:r w:rsidR="0027164F" w:rsidRPr="008672EF">
        <w:rPr>
          <w:rFonts w:ascii="Times New Roman" w:hAnsi="Times New Roman"/>
          <w:sz w:val="24"/>
          <w:szCs w:val="24"/>
        </w:rPr>
        <w:t>,</w:t>
      </w:r>
      <w:r w:rsidR="00256E09" w:rsidRPr="008672EF">
        <w:rPr>
          <w:rFonts w:ascii="Times New Roman" w:hAnsi="Times New Roman"/>
          <w:sz w:val="24"/>
          <w:szCs w:val="24"/>
        </w:rPr>
        <w:t xml:space="preserve"> Ali </w:t>
      </w:r>
      <w:r w:rsidR="0027164F" w:rsidRPr="008672EF">
        <w:rPr>
          <w:rFonts w:ascii="Times New Roman" w:hAnsi="Times New Roman"/>
          <w:sz w:val="24"/>
          <w:szCs w:val="24"/>
        </w:rPr>
        <w:t>A.</w:t>
      </w:r>
      <w:r w:rsidR="00256E09" w:rsidRPr="008672EF">
        <w:rPr>
          <w:rFonts w:ascii="Times New Roman" w:hAnsi="Times New Roman"/>
          <w:sz w:val="24"/>
          <w:szCs w:val="24"/>
        </w:rPr>
        <w:t>T</w:t>
      </w:r>
      <w:r w:rsidR="0027164F" w:rsidRPr="008672EF">
        <w:rPr>
          <w:rFonts w:ascii="Times New Roman" w:hAnsi="Times New Roman"/>
          <w:sz w:val="24"/>
          <w:szCs w:val="24"/>
        </w:rPr>
        <w:t>.</w:t>
      </w:r>
      <w:r w:rsidR="00256E09" w:rsidRPr="008672EF">
        <w:rPr>
          <w:rFonts w:ascii="Times New Roman" w:hAnsi="Times New Roman"/>
          <w:sz w:val="24"/>
          <w:szCs w:val="24"/>
        </w:rPr>
        <w:t>S., Nouman A</w:t>
      </w:r>
      <w:r w:rsidR="0027164F" w:rsidRPr="008672EF">
        <w:rPr>
          <w:rFonts w:ascii="Times New Roman" w:hAnsi="Times New Roman"/>
          <w:sz w:val="24"/>
          <w:szCs w:val="24"/>
        </w:rPr>
        <w:t>.</w:t>
      </w:r>
      <w:r w:rsidR="00256E09" w:rsidRPr="008672EF">
        <w:rPr>
          <w:rFonts w:ascii="Times New Roman" w:hAnsi="Times New Roman"/>
          <w:sz w:val="24"/>
          <w:szCs w:val="24"/>
        </w:rPr>
        <w:t>K</w:t>
      </w:r>
      <w:r w:rsidR="0027164F" w:rsidRPr="008672EF">
        <w:rPr>
          <w:rFonts w:ascii="Times New Roman" w:hAnsi="Times New Roman"/>
          <w:sz w:val="24"/>
          <w:szCs w:val="24"/>
        </w:rPr>
        <w:t>.</w:t>
      </w:r>
      <w:r w:rsidR="00256E09" w:rsidRPr="008672EF">
        <w:rPr>
          <w:rFonts w:ascii="Times New Roman" w:hAnsi="Times New Roman"/>
          <w:sz w:val="24"/>
          <w:szCs w:val="24"/>
        </w:rPr>
        <w:t>M.</w:t>
      </w:r>
      <w:r w:rsidR="0027164F" w:rsidRPr="008672EF">
        <w:rPr>
          <w:rFonts w:ascii="Times New Roman" w:hAnsi="Times New Roman"/>
          <w:sz w:val="24"/>
          <w:szCs w:val="24"/>
        </w:rPr>
        <w:t>,</w:t>
      </w:r>
      <w:r w:rsidR="00256E09" w:rsidRPr="008672EF">
        <w:rPr>
          <w:rFonts w:ascii="Times New Roman" w:hAnsi="Times New Roman"/>
          <w:sz w:val="24"/>
          <w:szCs w:val="24"/>
        </w:rPr>
        <w:t xml:space="preserve"> Farooq W.</w:t>
      </w:r>
      <w:r w:rsidR="0027164F" w:rsidRPr="008672EF">
        <w:rPr>
          <w:rFonts w:ascii="Times New Roman" w:hAnsi="Times New Roman"/>
          <w:sz w:val="24"/>
          <w:szCs w:val="24"/>
        </w:rPr>
        <w:t>,</w:t>
      </w:r>
      <w:r w:rsidR="00256E09" w:rsidRPr="008672EF">
        <w:rPr>
          <w:rFonts w:ascii="Times New Roman" w:hAnsi="Times New Roman"/>
          <w:sz w:val="24"/>
          <w:szCs w:val="24"/>
        </w:rPr>
        <w:t xml:space="preserve"> Taqi M</w:t>
      </w:r>
      <w:r w:rsidR="0027164F" w:rsidRPr="008672EF">
        <w:rPr>
          <w:rFonts w:ascii="Times New Roman" w:hAnsi="Times New Roman"/>
          <w:sz w:val="24"/>
          <w:szCs w:val="24"/>
        </w:rPr>
        <w:t>.</w:t>
      </w:r>
      <w:r w:rsidR="00256E09" w:rsidRPr="008672EF">
        <w:rPr>
          <w:rFonts w:ascii="Times New Roman" w:hAnsi="Times New Roman"/>
          <w:sz w:val="24"/>
          <w:szCs w:val="24"/>
        </w:rPr>
        <w:t>M.</w:t>
      </w:r>
      <w:r w:rsidR="0027164F" w:rsidRPr="008672EF">
        <w:rPr>
          <w:rFonts w:ascii="Times New Roman" w:hAnsi="Times New Roman"/>
          <w:sz w:val="24"/>
          <w:szCs w:val="24"/>
        </w:rPr>
        <w:t>,</w:t>
      </w:r>
      <w:r w:rsidR="00256E09" w:rsidRPr="008672EF">
        <w:rPr>
          <w:rFonts w:ascii="Times New Roman" w:hAnsi="Times New Roman"/>
          <w:sz w:val="24"/>
          <w:szCs w:val="24"/>
        </w:rPr>
        <w:t xml:space="preserve"> Juchelkov</w:t>
      </w:r>
      <w:r w:rsidR="0027164F" w:rsidRPr="008672EF">
        <w:rPr>
          <w:rFonts w:ascii="Times New Roman" w:hAnsi="Times New Roman"/>
          <w:sz w:val="24"/>
          <w:szCs w:val="24"/>
        </w:rPr>
        <w:t>a</w:t>
      </w:r>
      <w:r w:rsidR="00256E09" w:rsidRPr="008672EF">
        <w:rPr>
          <w:rFonts w:ascii="Times New Roman" w:hAnsi="Times New Roman"/>
          <w:sz w:val="24"/>
          <w:szCs w:val="24"/>
        </w:rPr>
        <w:t xml:space="preserve"> D.</w:t>
      </w:r>
      <w:r w:rsidR="0027164F" w:rsidRPr="008672EF">
        <w:rPr>
          <w:rFonts w:ascii="Times New Roman" w:hAnsi="Times New Roman"/>
          <w:sz w:val="24"/>
          <w:szCs w:val="24"/>
        </w:rPr>
        <w:t>,</w:t>
      </w:r>
      <w:r w:rsidR="00256E09" w:rsidRPr="008672EF">
        <w:rPr>
          <w:rFonts w:ascii="Times New Roman" w:hAnsi="Times New Roman"/>
          <w:sz w:val="24"/>
          <w:szCs w:val="24"/>
        </w:rPr>
        <w:t xml:space="preserve"> Štěpanec L. </w:t>
      </w:r>
      <w:r w:rsidR="0027164F" w:rsidRPr="008672EF">
        <w:rPr>
          <w:rFonts w:ascii="Times New Roman" w:hAnsi="Times New Roman"/>
          <w:sz w:val="24"/>
          <w:szCs w:val="24"/>
        </w:rPr>
        <w:t xml:space="preserve">(2022). </w:t>
      </w:r>
      <w:r w:rsidR="00256E09" w:rsidRPr="008672EF">
        <w:rPr>
          <w:rFonts w:ascii="Times New Roman" w:hAnsi="Times New Roman"/>
          <w:sz w:val="24"/>
          <w:szCs w:val="24"/>
        </w:rPr>
        <w:t>Applications of machine learning in thermochemical conversion of biomass-A review. Fuel, 332</w:t>
      </w:r>
      <w:r w:rsidR="0027164F" w:rsidRPr="008672EF">
        <w:rPr>
          <w:rFonts w:ascii="Times New Roman" w:hAnsi="Times New Roman"/>
          <w:sz w:val="24"/>
          <w:szCs w:val="24"/>
        </w:rPr>
        <w:t>:</w:t>
      </w:r>
      <w:r w:rsidR="00256E09" w:rsidRPr="008672EF">
        <w:rPr>
          <w:rFonts w:ascii="Times New Roman" w:hAnsi="Times New Roman"/>
          <w:sz w:val="24"/>
          <w:szCs w:val="24"/>
        </w:rPr>
        <w:t xml:space="preserve"> 126055. </w:t>
      </w:r>
      <w:hyperlink r:id="rId17" w:history="1">
        <w:r w:rsidR="00256E09" w:rsidRPr="008672EF">
          <w:rPr>
            <w:rStyle w:val="Hyperlink"/>
            <w:rFonts w:ascii="Times New Roman" w:hAnsi="Times New Roman"/>
            <w:sz w:val="24"/>
            <w:szCs w:val="24"/>
          </w:rPr>
          <w:t>https://doi.org/10.1016/J.FUEL.2022.126055</w:t>
        </w:r>
      </w:hyperlink>
    </w:p>
    <w:p w14:paraId="7C33CE83" w14:textId="2467B14C"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rPr>
        <w:t>Ali S</w:t>
      </w:r>
      <w:r w:rsidR="0027164F" w:rsidRPr="008672EF">
        <w:rPr>
          <w:rFonts w:ascii="Times New Roman" w:hAnsi="Times New Roman"/>
          <w:sz w:val="24"/>
          <w:szCs w:val="24"/>
        </w:rPr>
        <w:t>.</w:t>
      </w:r>
      <w:r w:rsidRPr="008672EF">
        <w:rPr>
          <w:rFonts w:ascii="Times New Roman" w:hAnsi="Times New Roman"/>
          <w:sz w:val="24"/>
          <w:szCs w:val="24"/>
        </w:rPr>
        <w:t>Z.</w:t>
      </w:r>
      <w:r w:rsidR="0027164F" w:rsidRPr="008672EF">
        <w:rPr>
          <w:rFonts w:ascii="Times New Roman" w:hAnsi="Times New Roman"/>
          <w:sz w:val="24"/>
          <w:szCs w:val="24"/>
        </w:rPr>
        <w:t>,</w:t>
      </w:r>
      <w:r w:rsidRPr="008672EF">
        <w:rPr>
          <w:rFonts w:ascii="Times New Roman" w:hAnsi="Times New Roman"/>
          <w:sz w:val="24"/>
          <w:szCs w:val="24"/>
        </w:rPr>
        <w:t xml:space="preserve"> Marseglia G.</w:t>
      </w:r>
      <w:r w:rsidR="0027164F" w:rsidRPr="008672EF">
        <w:rPr>
          <w:rFonts w:ascii="Times New Roman" w:hAnsi="Times New Roman"/>
          <w:sz w:val="24"/>
          <w:szCs w:val="24"/>
        </w:rPr>
        <w:t>,</w:t>
      </w:r>
      <w:r w:rsidRPr="008672EF">
        <w:rPr>
          <w:rFonts w:ascii="Times New Roman" w:hAnsi="Times New Roman"/>
          <w:sz w:val="24"/>
          <w:szCs w:val="24"/>
        </w:rPr>
        <w:t xml:space="preserve"> De Giorgi M.G. </w:t>
      </w:r>
      <w:r w:rsidR="0027164F" w:rsidRPr="008672EF">
        <w:rPr>
          <w:rFonts w:ascii="Times New Roman" w:hAnsi="Times New Roman"/>
          <w:sz w:val="24"/>
          <w:szCs w:val="24"/>
        </w:rPr>
        <w:t xml:space="preserve">(2024). </w:t>
      </w:r>
      <w:r w:rsidRPr="008672EF">
        <w:rPr>
          <w:rFonts w:ascii="Times New Roman" w:hAnsi="Times New Roman"/>
          <w:sz w:val="24"/>
          <w:szCs w:val="24"/>
        </w:rPr>
        <w:t>Predictive models of laminar flame speed in NH3/H2/O3/air mixtures using multi-gene genetic programming under varied fuelling conditions. Fuel, 368</w:t>
      </w:r>
      <w:r w:rsidR="0027164F" w:rsidRPr="008672EF">
        <w:rPr>
          <w:rFonts w:ascii="Times New Roman" w:hAnsi="Times New Roman"/>
          <w:sz w:val="24"/>
          <w:szCs w:val="24"/>
        </w:rPr>
        <w:t>:</w:t>
      </w:r>
      <w:r w:rsidRPr="008672EF">
        <w:rPr>
          <w:rFonts w:ascii="Times New Roman" w:hAnsi="Times New Roman"/>
          <w:sz w:val="24"/>
          <w:szCs w:val="24"/>
        </w:rPr>
        <w:t xml:space="preserve"> 131652. https://doi.org/10.1016/J.FUEL.2024.131652</w:t>
      </w:r>
    </w:p>
    <w:p w14:paraId="4F89803E" w14:textId="77777777"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 xml:space="preserve">Zhao P., Hui Y., Qiu Y., Wang M., Guo S., Dai B., Dou J., Bhattacharya S., Yu J. (2024). A machine learning and CFD modeling hybrid approach for predicting real-time heat transfer during cokemaking processes. Fuel, 373: 132273. https://doi.org/10.1016/j.fuel.2024.132273; </w:t>
      </w:r>
    </w:p>
    <w:p w14:paraId="2B6214A3" w14:textId="5DAB33E9"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Dehghani M.R., Akbari A., Maleki M. </w:t>
      </w:r>
      <w:r w:rsidR="0027164F" w:rsidRPr="008672EF">
        <w:rPr>
          <w:rFonts w:ascii="Times New Roman" w:hAnsi="Times New Roman"/>
          <w:sz w:val="24"/>
          <w:szCs w:val="24"/>
          <w:lang w:eastAsia="de-DE" w:bidi="en-US"/>
        </w:rPr>
        <w:t>(2025)</w:t>
      </w:r>
      <w:r w:rsidRPr="008672EF">
        <w:rPr>
          <w:rFonts w:ascii="Times New Roman" w:hAnsi="Times New Roman"/>
          <w:sz w:val="24"/>
          <w:szCs w:val="24"/>
          <w:lang w:eastAsia="de-DE" w:bidi="en-US"/>
        </w:rPr>
        <w:t>. Machine learning-based prediction and SHAP sensitivity analysis of sound speed in hydrogen-rich gas mixtures. Sci Rep</w:t>
      </w:r>
      <w:r w:rsidR="0027164F"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 40772. </w:t>
      </w:r>
      <w:hyperlink r:id="rId18" w:history="1">
        <w:r w:rsidRPr="008672EF">
          <w:rPr>
            <w:rStyle w:val="Hyperlink"/>
            <w:rFonts w:ascii="Times New Roman" w:hAnsi="Times New Roman"/>
            <w:sz w:val="24"/>
            <w:szCs w:val="24"/>
            <w:lang w:eastAsia="de-DE" w:bidi="en-US"/>
          </w:rPr>
          <w:t>https://doi.org/10.1038/s41598-025-24505-7</w:t>
        </w:r>
      </w:hyperlink>
    </w:p>
    <w:p w14:paraId="22EB018B" w14:textId="1EE1D907"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Shateri A., Zhiyin Y., Jianfei Xie J. (2025). Machine Learning-Based Molecular Dynamics Studies on Predicting Thermophysical Properties of Ethanol–Octane Blends. Energy &amp; Fuels 39(2)</w:t>
      </w:r>
      <w:r w:rsidR="0027164F"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 </w:t>
      </w:r>
      <w:hyperlink r:id="rId19" w:history="1">
        <w:r w:rsidRPr="008672EF">
          <w:rPr>
            <w:rStyle w:val="Hyperlink"/>
            <w:rFonts w:ascii="Times New Roman" w:hAnsi="Times New Roman"/>
            <w:sz w:val="24"/>
            <w:szCs w:val="24"/>
            <w:lang w:eastAsia="de-DE" w:bidi="en-US"/>
          </w:rPr>
          <w:t>https://doi.org/10.1021/acs.energyfuels.4c05653</w:t>
        </w:r>
      </w:hyperlink>
    </w:p>
    <w:p w14:paraId="01CBAA09" w14:textId="4EBAAAC0"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Ustuun C.E., Machado De Freitas R.D.S., Okafor E.C., Shahbakhti M., Jiang X., Paykani A. (2025). Machine Learning Applications for Predicting Fuel Ignition and Flame Properties: Current Status and Future Perspectives. Energy</w:t>
      </w:r>
      <w:r w:rsidR="0027164F" w:rsidRPr="008672EF">
        <w:rPr>
          <w:rFonts w:ascii="Times New Roman" w:hAnsi="Times New Roman"/>
          <w:sz w:val="24"/>
          <w:szCs w:val="24"/>
          <w:lang w:eastAsia="de-DE" w:bidi="en-US"/>
        </w:rPr>
        <w:t xml:space="preserve"> &amp;</w:t>
      </w:r>
      <w:r w:rsidRPr="008672EF">
        <w:rPr>
          <w:rFonts w:ascii="Times New Roman" w:hAnsi="Times New Roman"/>
          <w:sz w:val="24"/>
          <w:szCs w:val="24"/>
          <w:lang w:eastAsia="de-DE" w:bidi="en-US"/>
        </w:rPr>
        <w:t xml:space="preserve"> Fuels</w:t>
      </w:r>
      <w:r w:rsidR="0027164F"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 39</w:t>
      </w:r>
      <w:r w:rsidR="0027164F"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 13281−13314. </w:t>
      </w:r>
      <w:hyperlink r:id="rId20" w:history="1">
        <w:r w:rsidRPr="008672EF">
          <w:rPr>
            <w:rStyle w:val="Hyperlink"/>
            <w:rFonts w:ascii="Times New Roman" w:hAnsi="Times New Roman"/>
            <w:sz w:val="24"/>
            <w:szCs w:val="24"/>
            <w:lang w:eastAsia="de-DE" w:bidi="en-US"/>
          </w:rPr>
          <w:t>https://doi.org/10.1021/acs.energyfuels.5c02343</w:t>
        </w:r>
      </w:hyperlink>
    </w:p>
    <w:p w14:paraId="52AF32DF" w14:textId="7B67B51D" w:rsidR="00241D5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Wilk-Jakubowski J. L., Pawlik L., Frej D., Wilk-Jakubowski G. (2025). Data-Driven Computational Methods in Fuel Combustion: A Review of Applications. Applied Sciences, 15(13)</w:t>
      </w:r>
      <w:r w:rsidR="00D85D81" w:rsidRPr="008672EF">
        <w:rPr>
          <w:rFonts w:ascii="Times New Roman" w:hAnsi="Times New Roman"/>
          <w:sz w:val="24"/>
          <w:szCs w:val="24"/>
          <w:lang w:eastAsia="de-DE" w:bidi="en-US"/>
        </w:rPr>
        <w:t>:</w:t>
      </w:r>
      <w:r w:rsidRPr="008672EF">
        <w:rPr>
          <w:rFonts w:ascii="Times New Roman" w:hAnsi="Times New Roman"/>
          <w:sz w:val="24"/>
          <w:szCs w:val="24"/>
          <w:lang w:eastAsia="de-DE" w:bidi="en-US"/>
        </w:rPr>
        <w:t xml:space="preserve"> 7204. https://doi.org/10.3390/app15137204</w:t>
      </w:r>
    </w:p>
    <w:p w14:paraId="03E30E93" w14:textId="77777777" w:rsidR="00B560E6" w:rsidRPr="008672EF" w:rsidRDefault="00B560E6"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rPr>
        <w:lastRenderedPageBreak/>
        <w:t>Zhou L., Song Y., Ji W., Wei H. (2022). Machine learning for combustion. Energy and AI, 7: 100128. https://doi.org/10.1016/j.egyai.2021.100128.</w:t>
      </w:r>
    </w:p>
    <w:p w14:paraId="653D889F" w14:textId="2FCEAFAC" w:rsidR="00B560E6"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rPr>
        <w:t>Echekki T.</w:t>
      </w:r>
      <w:r w:rsidR="0027164F" w:rsidRPr="008672EF">
        <w:rPr>
          <w:rFonts w:ascii="Times New Roman" w:hAnsi="Times New Roman"/>
          <w:sz w:val="24"/>
          <w:szCs w:val="24"/>
        </w:rPr>
        <w:t>,</w:t>
      </w:r>
      <w:r w:rsidRPr="008672EF">
        <w:rPr>
          <w:rFonts w:ascii="Times New Roman" w:hAnsi="Times New Roman"/>
          <w:sz w:val="24"/>
          <w:szCs w:val="24"/>
        </w:rPr>
        <w:t xml:space="preserve"> Farooq A., Ihme M., Sarathy, S.M.</w:t>
      </w:r>
      <w:r w:rsidR="0027164F" w:rsidRPr="008672EF">
        <w:rPr>
          <w:rFonts w:ascii="Times New Roman" w:hAnsi="Times New Roman"/>
          <w:sz w:val="24"/>
          <w:szCs w:val="24"/>
        </w:rPr>
        <w:t xml:space="preserve"> (2023).</w:t>
      </w:r>
      <w:r w:rsidRPr="008672EF">
        <w:rPr>
          <w:rFonts w:ascii="Times New Roman" w:hAnsi="Times New Roman"/>
          <w:sz w:val="24"/>
          <w:szCs w:val="24"/>
        </w:rPr>
        <w:t xml:space="preserve"> Machine Learning for Combustion Chemistry. Lecture Notes in Energy, 44</w:t>
      </w:r>
      <w:r w:rsidR="0027164F" w:rsidRPr="008672EF">
        <w:rPr>
          <w:rFonts w:ascii="Times New Roman" w:hAnsi="Times New Roman"/>
          <w:sz w:val="24"/>
          <w:szCs w:val="24"/>
        </w:rPr>
        <w:t>:</w:t>
      </w:r>
      <w:r w:rsidRPr="008672EF">
        <w:rPr>
          <w:rFonts w:ascii="Times New Roman" w:hAnsi="Times New Roman"/>
          <w:sz w:val="24"/>
          <w:szCs w:val="24"/>
        </w:rPr>
        <w:t xml:space="preserve"> 117–147. https://doi.org/10.1007/978-3-031-16248-0_5/FIGURES/16</w:t>
      </w:r>
      <w:r w:rsidR="00B560E6" w:rsidRPr="008672EF">
        <w:rPr>
          <w:rFonts w:ascii="Times New Roman" w:hAnsi="Times New Roman"/>
          <w:sz w:val="24"/>
          <w:szCs w:val="24"/>
        </w:rPr>
        <w:t>.</w:t>
      </w:r>
    </w:p>
    <w:p w14:paraId="010B2805" w14:textId="77777777" w:rsidR="00B560E6"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Sorrentino G., Ariemma G.B., Ferraro F., Benoit Fiorina B. (2024). Including detailed chemistry features in the modeling of emerging low-temperature reactive flows: A review on the application to diluted and MILD combustion systems. Applications in Energy and Combustion Science. 20: 100291. https://doi.org/10.1016/j.jaecs.2024.100291.</w:t>
      </w:r>
    </w:p>
    <w:p w14:paraId="623F6AFE" w14:textId="77777777" w:rsidR="00B560E6"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lang w:eastAsia="de-DE" w:bidi="en-US"/>
        </w:rPr>
        <w:t>Nouni M.R., Jha P., Sarkhel R., Chandan B., Tripathi A.K., Manna J. (2021). Alternative fuels for decarbonisation of road transport sector in India: Options, present status, opportunities, and challenges. Fuel, 305: 121583. https://doi.org/10.1016/j.fuel.2021.1215839</w:t>
      </w:r>
    </w:p>
    <w:p w14:paraId="6897A219" w14:textId="77777777" w:rsidR="00B560E6"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sz w:val="24"/>
          <w:szCs w:val="24"/>
        </w:rPr>
        <w:t>Li N., Girhe S., Zhang M., Chen B., Zhang Y., Liu S., Pitsch H. (2024). A machine learning method to predict rate constants for various reactions in combustion kinetic models. Combustion and Flame, 263: 113375. https://doi.org/10.1016/J.COMBUSTFLAME.2024.113375</w:t>
      </w:r>
    </w:p>
    <w:p w14:paraId="6786EB8F" w14:textId="470306E2" w:rsidR="00256E09" w:rsidRPr="008672EF" w:rsidRDefault="00256E09" w:rsidP="007B0DE9">
      <w:pPr>
        <w:pStyle w:val="ListParagraph"/>
        <w:numPr>
          <w:ilvl w:val="0"/>
          <w:numId w:val="15"/>
        </w:numPr>
        <w:spacing w:line="360" w:lineRule="auto"/>
        <w:ind w:left="567" w:hanging="567"/>
        <w:rPr>
          <w:rFonts w:ascii="Times New Roman" w:hAnsi="Times New Roman"/>
          <w:sz w:val="24"/>
          <w:szCs w:val="24"/>
        </w:rPr>
      </w:pPr>
      <w:r w:rsidRPr="008672EF">
        <w:rPr>
          <w:rFonts w:ascii="Times New Roman" w:hAnsi="Times New Roman"/>
          <w:color w:val="1F1F1F"/>
          <w:sz w:val="24"/>
          <w:szCs w:val="24"/>
        </w:rPr>
        <w:t>Amiri V</w:t>
      </w:r>
      <w:r w:rsidR="00B560E6" w:rsidRPr="008672EF">
        <w:rPr>
          <w:rFonts w:ascii="Times New Roman" w:hAnsi="Times New Roman"/>
          <w:color w:val="1F1F1F"/>
          <w:sz w:val="24"/>
          <w:szCs w:val="24"/>
        </w:rPr>
        <w:t>.</w:t>
      </w:r>
      <w:r w:rsidRPr="008672EF">
        <w:rPr>
          <w:rFonts w:ascii="Times New Roman" w:hAnsi="Times New Roman"/>
          <w:color w:val="1F1F1F"/>
          <w:sz w:val="24"/>
          <w:szCs w:val="24"/>
        </w:rPr>
        <w:t>, Asatryan R</w:t>
      </w:r>
      <w:r w:rsidR="00B560E6" w:rsidRPr="008672EF">
        <w:rPr>
          <w:rFonts w:ascii="Times New Roman" w:hAnsi="Times New Roman"/>
          <w:color w:val="1F1F1F"/>
          <w:sz w:val="24"/>
          <w:szCs w:val="24"/>
        </w:rPr>
        <w:t>.</w:t>
      </w:r>
      <w:r w:rsidRPr="008672EF">
        <w:rPr>
          <w:rFonts w:ascii="Times New Roman" w:hAnsi="Times New Roman"/>
          <w:color w:val="1F1F1F"/>
          <w:sz w:val="24"/>
          <w:szCs w:val="24"/>
        </w:rPr>
        <w:t xml:space="preserve">, Swihart M. </w:t>
      </w:r>
      <w:r w:rsidR="00B560E6" w:rsidRPr="008672EF">
        <w:rPr>
          <w:rFonts w:ascii="Times New Roman" w:hAnsi="Times New Roman"/>
          <w:color w:val="1F1F1F"/>
          <w:sz w:val="24"/>
          <w:szCs w:val="24"/>
        </w:rPr>
        <w:t xml:space="preserve">(2023). </w:t>
      </w:r>
      <w:r w:rsidRPr="008672EF">
        <w:rPr>
          <w:rFonts w:ascii="Times New Roman" w:hAnsi="Times New Roman"/>
          <w:color w:val="1F1F1F"/>
          <w:sz w:val="24"/>
          <w:szCs w:val="24"/>
        </w:rPr>
        <w:t>Automated Generation of a Compact Chemical Kinetic Model for n-Pentane Combustion. ACS Omega. 8(51):</w:t>
      </w:r>
      <w:r w:rsidR="0027164F" w:rsidRPr="008672EF">
        <w:rPr>
          <w:rFonts w:ascii="Times New Roman" w:hAnsi="Times New Roman"/>
          <w:color w:val="1F1F1F"/>
          <w:sz w:val="24"/>
          <w:szCs w:val="24"/>
        </w:rPr>
        <w:t xml:space="preserve"> </w:t>
      </w:r>
      <w:r w:rsidRPr="008672EF">
        <w:rPr>
          <w:rFonts w:ascii="Times New Roman" w:hAnsi="Times New Roman"/>
          <w:color w:val="1F1F1F"/>
          <w:sz w:val="24"/>
          <w:szCs w:val="24"/>
        </w:rPr>
        <w:t>49098-49114. doi: 10.1021/acsomega.3c07079. PMID: 38162756; PMCID: PMC10753700.</w:t>
      </w:r>
    </w:p>
    <w:p w14:paraId="0199F15D" w14:textId="77777777" w:rsidR="005260E6" w:rsidRPr="00CB6617" w:rsidRDefault="005260E6" w:rsidP="005260E6">
      <w:pPr>
        <w:pStyle w:val="ListParagraph"/>
        <w:numPr>
          <w:ilvl w:val="0"/>
          <w:numId w:val="15"/>
        </w:numPr>
        <w:spacing w:line="360" w:lineRule="auto"/>
        <w:ind w:left="567" w:hanging="567"/>
        <w:rPr>
          <w:rFonts w:ascii="Times New Roman" w:hAnsi="Times New Roman"/>
          <w:sz w:val="24"/>
          <w:szCs w:val="24"/>
          <w:highlight w:val="yellow"/>
        </w:rPr>
      </w:pPr>
      <w:r w:rsidRPr="00CB6617">
        <w:rPr>
          <w:rFonts w:ascii="Times New Roman" w:hAnsi="Times New Roman"/>
          <w:sz w:val="24"/>
          <w:szCs w:val="24"/>
          <w:highlight w:val="yellow"/>
        </w:rPr>
        <w:t>Wang N., Huang S., Zhang Z.,  Li T., Ping Y., Wu D., Chen G. (2021). Laminar burning characteristics of ammonia/hydrogen/air mixtures with laser ignition. International Journal of Hydrogen Energy 46(62):31879-31893. DOI: 10.1016/j.ijhydene.2021.07.063</w:t>
      </w:r>
    </w:p>
    <w:p w14:paraId="09CD3C41" w14:textId="1FDF5014" w:rsidR="005260E6" w:rsidRPr="00CB6617" w:rsidRDefault="005260E6" w:rsidP="005260E6">
      <w:pPr>
        <w:spacing w:line="360" w:lineRule="auto"/>
        <w:ind w:left="567" w:hanging="567"/>
        <w:rPr>
          <w:highlight w:val="yellow"/>
        </w:rPr>
      </w:pPr>
      <w:r w:rsidRPr="00CB6617">
        <w:rPr>
          <w:highlight w:val="yellow"/>
        </w:rPr>
        <w:t>2</w:t>
      </w:r>
      <w:r w:rsidR="002F0527">
        <w:rPr>
          <w:highlight w:val="yellow"/>
        </w:rPr>
        <w:t>6</w:t>
      </w:r>
      <w:r w:rsidRPr="00CB6617">
        <w:rPr>
          <w:highlight w:val="yellow"/>
        </w:rPr>
        <w:t>.</w:t>
      </w:r>
      <w:r w:rsidRPr="00CB6617">
        <w:rPr>
          <w:highlight w:val="yellow"/>
        </w:rPr>
        <w:tab/>
        <w:t>Ji Z, Bao Z, Chen H, Li X, Geng L, Chen Z, Sun F, Ma Y, Yan X, Zhang W, Li B. (2026). Kinetic modeling study of autoignition, laminar burning velocity, and emission characteristics of n-heptane/ammonia mixtures. J Adv Res., 81:481-506. doi: 10.1016/j.jare.2025.06.010. Epub 2025 Jun 7. PMID: 40490150; PMCID: PMC12958215.</w:t>
      </w:r>
    </w:p>
    <w:p w14:paraId="218D3753" w14:textId="5BD96039" w:rsidR="005260E6" w:rsidRPr="00CB6617" w:rsidRDefault="005260E6" w:rsidP="005260E6">
      <w:pPr>
        <w:spacing w:line="360" w:lineRule="auto"/>
        <w:ind w:left="567" w:hanging="567"/>
        <w:rPr>
          <w:highlight w:val="yellow"/>
        </w:rPr>
      </w:pPr>
      <w:r w:rsidRPr="00CB6617">
        <w:rPr>
          <w:highlight w:val="yellow"/>
        </w:rPr>
        <w:t>2</w:t>
      </w:r>
      <w:r w:rsidR="002F0527">
        <w:rPr>
          <w:highlight w:val="yellow"/>
        </w:rPr>
        <w:t>7</w:t>
      </w:r>
      <w:r w:rsidRPr="00CB6617">
        <w:rPr>
          <w:highlight w:val="yellow"/>
        </w:rPr>
        <w:t>.</w:t>
      </w:r>
      <w:r w:rsidRPr="00CB6617">
        <w:rPr>
          <w:highlight w:val="yellow"/>
        </w:rPr>
        <w:tab/>
        <w:t>Dai, L., Gersen, S., Glarborg, P., Mokhov, A., &amp; Levinsky, H. (2020). Autoignition studies of NH3/CH4 mixtures at high pressure. Combustion and Flame, 218, 19-26. https://doi.org/10.1016/j.combustflame.2020.04.020</w:t>
      </w:r>
    </w:p>
    <w:p w14:paraId="4190227D" w14:textId="5C4AD27D" w:rsidR="005260E6" w:rsidRPr="00CB6617" w:rsidRDefault="005260E6" w:rsidP="005260E6">
      <w:pPr>
        <w:spacing w:line="360" w:lineRule="auto"/>
        <w:ind w:left="567" w:hanging="567"/>
        <w:rPr>
          <w:highlight w:val="yellow"/>
        </w:rPr>
      </w:pPr>
      <w:r w:rsidRPr="00CB6617">
        <w:rPr>
          <w:highlight w:val="yellow"/>
        </w:rPr>
        <w:lastRenderedPageBreak/>
        <w:t>2</w:t>
      </w:r>
      <w:r w:rsidR="002F0527">
        <w:rPr>
          <w:highlight w:val="yellow"/>
        </w:rPr>
        <w:t>8</w:t>
      </w:r>
      <w:r w:rsidRPr="00CB6617">
        <w:rPr>
          <w:highlight w:val="yellow"/>
        </w:rPr>
        <w:t>.</w:t>
      </w:r>
      <w:r w:rsidRPr="00CB6617">
        <w:rPr>
          <w:highlight w:val="yellow"/>
        </w:rPr>
        <w:tab/>
        <w:t>Shi G., Li P., Li K., Ding C., Liu Z. (2024). Effects of H2O Dilution on NOx Emissions of Methane-Added Ammonia Oxidation. Energy &amp; Fuels. 38(8): 7231–7245. doi: 10.1021/acs.energyfuels.3c03984</w:t>
      </w:r>
    </w:p>
    <w:p w14:paraId="5187E180" w14:textId="0BC07A86" w:rsidR="005260E6" w:rsidRPr="00CB6617" w:rsidRDefault="005260E6" w:rsidP="005260E6">
      <w:pPr>
        <w:spacing w:line="360" w:lineRule="auto"/>
        <w:ind w:left="567" w:hanging="567"/>
        <w:rPr>
          <w:highlight w:val="yellow"/>
        </w:rPr>
      </w:pPr>
      <w:r w:rsidRPr="00CB6617">
        <w:rPr>
          <w:highlight w:val="yellow"/>
        </w:rPr>
        <w:t>2</w:t>
      </w:r>
      <w:r w:rsidR="002F0527">
        <w:rPr>
          <w:highlight w:val="yellow"/>
        </w:rPr>
        <w:t>9</w:t>
      </w:r>
      <w:r w:rsidRPr="00CB6617">
        <w:rPr>
          <w:highlight w:val="yellow"/>
        </w:rPr>
        <w:t>.</w:t>
      </w:r>
      <w:r w:rsidRPr="00CB6617">
        <w:rPr>
          <w:highlight w:val="yellow"/>
        </w:rPr>
        <w:tab/>
        <w:t xml:space="preserve">Baigmohammadi M., Patel V., Nagaraja S., Ramalingam A., Martinez S., Panigrahy S., AbdEl-SaborMohamed A., Somers K.P., Burke U., Heufer K.A., Pekalski A., Curran H.J. (2020). Comprehensive Experimental and Simulation Study of the Ignition Delay Time Characteristics of Binary Blended Methane, Ethane, and Ethylene over a Wide Range of Temperature, Pressure, Equivalence Ratio, and Dilution. EnergyFuels, 34: 8808−8823. </w:t>
      </w:r>
      <w:hyperlink r:id="rId21" w:history="1">
        <w:r w:rsidRPr="00CB6617">
          <w:rPr>
            <w:rStyle w:val="Hyperlink"/>
            <w:highlight w:val="yellow"/>
          </w:rPr>
          <w:t>https://dx.doi.org/10.1021/acs.energyfuels.0c00960</w:t>
        </w:r>
      </w:hyperlink>
    </w:p>
    <w:p w14:paraId="72326A55" w14:textId="4D403941" w:rsidR="00E61FB8" w:rsidRPr="00CB6617" w:rsidRDefault="002F0527" w:rsidP="00E61FB8">
      <w:pPr>
        <w:spacing w:line="360" w:lineRule="auto"/>
        <w:ind w:left="567" w:hanging="567"/>
        <w:rPr>
          <w:highlight w:val="yellow"/>
        </w:rPr>
      </w:pPr>
      <w:r>
        <w:rPr>
          <w:highlight w:val="yellow"/>
        </w:rPr>
        <w:t>30</w:t>
      </w:r>
      <w:r w:rsidR="005260E6" w:rsidRPr="00CB6617">
        <w:rPr>
          <w:highlight w:val="yellow"/>
        </w:rPr>
        <w:t>.</w:t>
      </w:r>
      <w:r w:rsidR="005260E6" w:rsidRPr="00CB6617">
        <w:rPr>
          <w:highlight w:val="yellow"/>
        </w:rPr>
        <w:tab/>
        <w:t>Schirru A., Lucchini T., D'Errico G., Mehl M., Hilfiker T., Patrik Soltic P. (2023). Numerical investigation on the use of Dimethyl Ether (DME) as an alternative fuel for compression-ignition engines. Fuel, 354: 129434. https://doi.org/10.1016/j.fuel.2023.129434.</w:t>
      </w:r>
    </w:p>
    <w:p w14:paraId="63C5985A" w14:textId="69B5FA58" w:rsidR="00E61FB8" w:rsidRPr="00CB6617" w:rsidRDefault="002F0527" w:rsidP="00E61FB8">
      <w:pPr>
        <w:spacing w:line="360" w:lineRule="auto"/>
        <w:ind w:left="567" w:hanging="567"/>
        <w:rPr>
          <w:highlight w:val="yellow"/>
        </w:rPr>
      </w:pPr>
      <w:r>
        <w:rPr>
          <w:highlight w:val="yellow"/>
        </w:rPr>
        <w:t>31</w:t>
      </w:r>
      <w:r w:rsidR="005260E6" w:rsidRPr="00CB6617">
        <w:rPr>
          <w:highlight w:val="yellow"/>
        </w:rPr>
        <w:t>.</w:t>
      </w:r>
      <w:r w:rsidR="005260E6" w:rsidRPr="00CB6617">
        <w:rPr>
          <w:highlight w:val="yellow"/>
        </w:rPr>
        <w:tab/>
        <w:t>Figueroa-Labastida M., Zheng L., Ferris A.M., Hanson R.K. (2023). High-temperature ammonia flame speed measurements behind reflected shock waves. 13th U. S. National Combustion Meeting, Pp. 1-8. March 19–22, 2023. College Station, Texas.</w:t>
      </w:r>
    </w:p>
    <w:p w14:paraId="02FE329E" w14:textId="32F408A5" w:rsidR="00E61FB8" w:rsidRPr="00CB6617" w:rsidRDefault="005260E6" w:rsidP="00E61FB8">
      <w:pPr>
        <w:spacing w:line="360" w:lineRule="auto"/>
        <w:ind w:left="567" w:hanging="567"/>
        <w:rPr>
          <w:highlight w:val="yellow"/>
        </w:rPr>
      </w:pPr>
      <w:r w:rsidRPr="00CB6617">
        <w:rPr>
          <w:highlight w:val="yellow"/>
        </w:rPr>
        <w:t>3</w:t>
      </w:r>
      <w:r w:rsidR="002F0527">
        <w:rPr>
          <w:highlight w:val="yellow"/>
        </w:rPr>
        <w:t>2</w:t>
      </w:r>
      <w:r w:rsidRPr="00CB6617">
        <w:rPr>
          <w:highlight w:val="yellow"/>
        </w:rPr>
        <w:t>.</w:t>
      </w:r>
      <w:r w:rsidRPr="00CB6617">
        <w:rPr>
          <w:highlight w:val="yellow"/>
        </w:rPr>
        <w:tab/>
        <w:t>Zhou S., Baochong C., Baochong  Yang W., Tan H., Wang J., Hongchao D.,  Li L., Rahman Z.U., Wang X., Deng S., Wang X. (2023). An experimental and kinetic modeling study on NH3/air, NH3/H2/air, NH3/CO/air, and NH3/CH4/air premixed laminar flames at elevated temperature. Combustion and Flame 248:112536. https://doi.org/10.1016/j.combustflame.2022.112536</w:t>
      </w:r>
    </w:p>
    <w:p w14:paraId="1DB4D2AA" w14:textId="2D7C0C78" w:rsidR="00E61FB8" w:rsidRPr="00CB6617" w:rsidRDefault="005260E6" w:rsidP="00E61FB8">
      <w:pPr>
        <w:spacing w:line="360" w:lineRule="auto"/>
        <w:ind w:left="567" w:hanging="567"/>
        <w:rPr>
          <w:highlight w:val="yellow"/>
        </w:rPr>
      </w:pPr>
      <w:r w:rsidRPr="00CB6617">
        <w:rPr>
          <w:highlight w:val="yellow"/>
        </w:rPr>
        <w:t>3</w:t>
      </w:r>
      <w:r w:rsidR="002F0527">
        <w:rPr>
          <w:highlight w:val="yellow"/>
        </w:rPr>
        <w:t>3</w:t>
      </w:r>
      <w:r w:rsidRPr="00CB6617">
        <w:rPr>
          <w:highlight w:val="yellow"/>
        </w:rPr>
        <w:t>.</w:t>
      </w:r>
      <w:r w:rsidRPr="00CB6617">
        <w:rPr>
          <w:highlight w:val="yellow"/>
        </w:rPr>
        <w:tab/>
        <w:t xml:space="preserve">Kobayashi H., Hayakawa A., Somarathne K.K.A., Okafor E.C. (2019).  Science and technology of ammonia combustion. Proceedings of the Combustion Institute 37 (1): 109–133. </w:t>
      </w:r>
      <w:hyperlink r:id="rId22" w:tgtFrame="_blank" w:tooltip="Persistent link using digital object identifier" w:history="1">
        <w:r w:rsidRPr="00CB6617">
          <w:rPr>
            <w:rStyle w:val="Hyperlink"/>
            <w:highlight w:val="yellow"/>
          </w:rPr>
          <w:t>https://doi.org/10.1016/j.proci.2018.09.029</w:t>
        </w:r>
      </w:hyperlink>
    </w:p>
    <w:p w14:paraId="3C5626B0" w14:textId="4789887F" w:rsidR="00E61FB8" w:rsidRPr="00CB6617" w:rsidRDefault="005260E6" w:rsidP="00E61FB8">
      <w:pPr>
        <w:spacing w:line="360" w:lineRule="auto"/>
        <w:ind w:left="567" w:hanging="567"/>
        <w:rPr>
          <w:highlight w:val="yellow"/>
        </w:rPr>
      </w:pPr>
      <w:r w:rsidRPr="00CB6617">
        <w:rPr>
          <w:highlight w:val="yellow"/>
        </w:rPr>
        <w:t>3</w:t>
      </w:r>
      <w:r w:rsidR="002F0527">
        <w:rPr>
          <w:highlight w:val="yellow"/>
        </w:rPr>
        <w:t>4</w:t>
      </w:r>
      <w:r w:rsidRPr="00CB6617">
        <w:rPr>
          <w:highlight w:val="yellow"/>
        </w:rPr>
        <w:t>.</w:t>
      </w:r>
      <w:r w:rsidRPr="00CB6617">
        <w:rPr>
          <w:highlight w:val="yellow"/>
        </w:rPr>
        <w:tab/>
        <w:t xml:space="preserve">Cheng Q., Muhammad A., Kaario O., Ahmad Z., Martti L. (2025). Ammonia as a sustainable fuel: Review and novel strategies, Renewable and Sustainable Energy Reviews 207: 114995. </w:t>
      </w:r>
      <w:hyperlink r:id="rId23" w:tgtFrame="_blank" w:tooltip="Persistent link using digital object identifier" w:history="1">
        <w:r w:rsidRPr="00CB6617">
          <w:rPr>
            <w:rStyle w:val="Hyperlink"/>
            <w:highlight w:val="yellow"/>
          </w:rPr>
          <w:t>https://doi.org/10.1016/j.rser.2024.114995</w:t>
        </w:r>
      </w:hyperlink>
    </w:p>
    <w:p w14:paraId="18AD3AFE" w14:textId="5ED2BF02" w:rsidR="00E61FB8" w:rsidRPr="00CB6617" w:rsidRDefault="005260E6" w:rsidP="00E61FB8">
      <w:pPr>
        <w:spacing w:line="360" w:lineRule="auto"/>
        <w:ind w:left="567" w:hanging="567"/>
        <w:rPr>
          <w:highlight w:val="yellow"/>
        </w:rPr>
      </w:pPr>
      <w:r w:rsidRPr="00CB6617">
        <w:rPr>
          <w:highlight w:val="yellow"/>
        </w:rPr>
        <w:t>3</w:t>
      </w:r>
      <w:r w:rsidR="002F0527">
        <w:rPr>
          <w:highlight w:val="yellow"/>
        </w:rPr>
        <w:t>5</w:t>
      </w:r>
      <w:r w:rsidRPr="00CB6617">
        <w:rPr>
          <w:highlight w:val="yellow"/>
        </w:rPr>
        <w:t>.</w:t>
      </w:r>
      <w:r w:rsidRPr="00CB6617">
        <w:rPr>
          <w:highlight w:val="yellow"/>
        </w:rPr>
        <w:tab/>
        <w:t xml:space="preserve">Awad O.I., Zhou B., Harrath K., Kadirgama K. (2023). Characteristics of nh3/h2 blend as carbon-free fuels: A review. International Journal of Hydrogen Energy 48 (96): 38077–38100. </w:t>
      </w:r>
      <w:hyperlink r:id="rId24" w:history="1">
        <w:r w:rsidRPr="00CB6617">
          <w:rPr>
            <w:rStyle w:val="Hyperlink"/>
            <w:highlight w:val="yellow"/>
          </w:rPr>
          <w:t>https://doi.org/10.1016/j.ijhydene.2022.09.096</w:t>
        </w:r>
      </w:hyperlink>
      <w:r w:rsidRPr="00CB6617">
        <w:rPr>
          <w:highlight w:val="yellow"/>
        </w:rPr>
        <w:t xml:space="preserve"> </w:t>
      </w:r>
    </w:p>
    <w:p w14:paraId="4B942E1C" w14:textId="30EB5705" w:rsidR="00E61FB8" w:rsidRPr="00CB6617" w:rsidRDefault="005260E6" w:rsidP="00E61FB8">
      <w:pPr>
        <w:spacing w:line="360" w:lineRule="auto"/>
        <w:ind w:left="567" w:hanging="567"/>
        <w:rPr>
          <w:highlight w:val="yellow"/>
        </w:rPr>
      </w:pPr>
      <w:r w:rsidRPr="00CB6617">
        <w:rPr>
          <w:highlight w:val="yellow"/>
        </w:rPr>
        <w:t>3</w:t>
      </w:r>
      <w:r w:rsidR="002F0527">
        <w:rPr>
          <w:highlight w:val="yellow"/>
        </w:rPr>
        <w:t>6</w:t>
      </w:r>
      <w:r w:rsidRPr="00CB6617">
        <w:rPr>
          <w:highlight w:val="yellow"/>
        </w:rPr>
        <w:t>.</w:t>
      </w:r>
      <w:r w:rsidRPr="00CB6617">
        <w:rPr>
          <w:highlight w:val="yellow"/>
        </w:rPr>
        <w:tab/>
        <w:t xml:space="preserve">Han X., Wang Z., Costa M., Sun Z., He Y., Cen K. (2019). Experimental and kinetic modeling study of laminar burning velocities of nh3/air, nh3/h2/air, nh3/co/air and nh3/ch4/air premixed flames, Combustion and Flame 206: 214–226. </w:t>
      </w:r>
      <w:hyperlink r:id="rId25" w:tgtFrame="_blank" w:tooltip="Persistent link using digital object identifier" w:history="1">
        <w:r w:rsidRPr="00CB6617">
          <w:rPr>
            <w:rStyle w:val="Hyperlink"/>
            <w:highlight w:val="yellow"/>
          </w:rPr>
          <w:t>https://doi.org/10.1016/j.combustflame.2019.05.003</w:t>
        </w:r>
      </w:hyperlink>
    </w:p>
    <w:p w14:paraId="39DF0B76" w14:textId="04226A77" w:rsidR="00E61FB8" w:rsidRPr="00CB6617" w:rsidRDefault="005260E6" w:rsidP="00E61FB8">
      <w:pPr>
        <w:spacing w:line="360" w:lineRule="auto"/>
        <w:ind w:left="567" w:hanging="567"/>
        <w:rPr>
          <w:highlight w:val="yellow"/>
        </w:rPr>
      </w:pPr>
      <w:r w:rsidRPr="00CB6617">
        <w:rPr>
          <w:highlight w:val="yellow"/>
        </w:rPr>
        <w:lastRenderedPageBreak/>
        <w:t>3</w:t>
      </w:r>
      <w:r w:rsidR="002F0527">
        <w:rPr>
          <w:highlight w:val="yellow"/>
        </w:rPr>
        <w:t>7</w:t>
      </w:r>
      <w:r w:rsidRPr="00CB6617">
        <w:rPr>
          <w:highlight w:val="yellow"/>
        </w:rPr>
        <w:t>.</w:t>
      </w:r>
      <w:r w:rsidRPr="00CB6617">
        <w:rPr>
          <w:highlight w:val="yellow"/>
        </w:rPr>
        <w:tab/>
        <w:t xml:space="preserve">Yan B., Wu Z., Zhou S., Lv J., Liu X., Wu W., Chen G. (2024). A critical review of nh3–h2 combustion mechanisms, Renewable and Sustainable Energy Reviews 196: 114363. </w:t>
      </w:r>
      <w:hyperlink r:id="rId26" w:tgtFrame="_blank" w:tooltip="Persistent link using digital object identifier" w:history="1">
        <w:r w:rsidRPr="00CB6617">
          <w:rPr>
            <w:rStyle w:val="Hyperlink"/>
            <w:highlight w:val="yellow"/>
          </w:rPr>
          <w:t>https://doi.org/10.1016/j.rser.2024.114363</w:t>
        </w:r>
      </w:hyperlink>
    </w:p>
    <w:p w14:paraId="5283261A" w14:textId="3D34B6B7" w:rsidR="00E61FB8" w:rsidRPr="00CB6617" w:rsidRDefault="005260E6" w:rsidP="00E61FB8">
      <w:pPr>
        <w:spacing w:line="360" w:lineRule="auto"/>
        <w:ind w:left="567" w:hanging="567"/>
        <w:rPr>
          <w:highlight w:val="yellow"/>
        </w:rPr>
      </w:pPr>
      <w:r w:rsidRPr="00CB6617">
        <w:rPr>
          <w:highlight w:val="yellow"/>
        </w:rPr>
        <w:t>3</w:t>
      </w:r>
      <w:r w:rsidR="002F0527">
        <w:rPr>
          <w:highlight w:val="yellow"/>
        </w:rPr>
        <w:t>8</w:t>
      </w:r>
      <w:r w:rsidRPr="00CB6617">
        <w:rPr>
          <w:highlight w:val="yellow"/>
        </w:rPr>
        <w:t>.</w:t>
      </w:r>
      <w:r w:rsidRPr="00CB6617">
        <w:rPr>
          <w:highlight w:val="yellow"/>
        </w:rPr>
        <w:tab/>
        <w:t xml:space="preserve">Okafor E.C., Naito Y., Colson S., Ichikawa A., Kudo T., Hayakawa A., Kobayashi H. (2019). Measurement and modelling of the laminar burning velocity of methane-ammonia-air flames at high pressures using a reduced reaction mechanism. Combustion and Flame 204: 162–175. </w:t>
      </w:r>
      <w:hyperlink r:id="rId27" w:tgtFrame="_blank" w:tooltip="Persistent link using digital object identifier" w:history="1">
        <w:r w:rsidRPr="00CB6617">
          <w:rPr>
            <w:rStyle w:val="Hyperlink"/>
            <w:highlight w:val="yellow"/>
          </w:rPr>
          <w:t>https://doi.org/10.1016/j.combustflame.2019.03.0</w:t>
        </w:r>
      </w:hyperlink>
      <w:r w:rsidRPr="00CB6617">
        <w:rPr>
          <w:highlight w:val="yellow"/>
        </w:rPr>
        <w:t xml:space="preserve"> </w:t>
      </w:r>
    </w:p>
    <w:p w14:paraId="38B2B2C6" w14:textId="36AE6626" w:rsidR="00E61FB8" w:rsidRPr="00CB6617" w:rsidRDefault="005260E6" w:rsidP="00E61FB8">
      <w:pPr>
        <w:spacing w:line="360" w:lineRule="auto"/>
        <w:ind w:left="567" w:hanging="567"/>
        <w:rPr>
          <w:highlight w:val="yellow"/>
        </w:rPr>
      </w:pPr>
      <w:r w:rsidRPr="00CB6617">
        <w:rPr>
          <w:highlight w:val="yellow"/>
        </w:rPr>
        <w:t>3</w:t>
      </w:r>
      <w:r w:rsidR="002F0527">
        <w:rPr>
          <w:highlight w:val="yellow"/>
        </w:rPr>
        <w:t>9</w:t>
      </w:r>
      <w:r w:rsidRPr="00CB6617">
        <w:rPr>
          <w:highlight w:val="yellow"/>
        </w:rPr>
        <w:t>.</w:t>
      </w:r>
      <w:r w:rsidRPr="00CB6617">
        <w:rPr>
          <w:highlight w:val="yellow"/>
        </w:rPr>
        <w:tab/>
        <w:t xml:space="preserve">Shrestha K.P., Lhuillier C., Barbosa A.A., Brequigny P., Contino F., Mounaïm-Rousselle C., Seidel L., Mauss F. (2021). An experimental and modeling study of ammonia with enriched oxygen content and ammonia/hydrogen laminar flame speed at elevated pressure and temperature. Proceedings of the Combustion Institute 38 (2) (2021) 2163–2174. </w:t>
      </w:r>
      <w:hyperlink r:id="rId28" w:tgtFrame="_blank" w:tooltip="Persistent link using digital object identifier" w:history="1">
        <w:r w:rsidRPr="00CB6617">
          <w:rPr>
            <w:rStyle w:val="Hyperlink"/>
            <w:highlight w:val="yellow"/>
          </w:rPr>
          <w:t>https://doi.org/10.1016/j.proci.2020.06.197</w:t>
        </w:r>
      </w:hyperlink>
    </w:p>
    <w:p w14:paraId="00F63766" w14:textId="6BCDDE41" w:rsidR="00E61FB8" w:rsidRPr="00CB6617" w:rsidRDefault="002F0527" w:rsidP="00E61FB8">
      <w:pPr>
        <w:spacing w:line="360" w:lineRule="auto"/>
        <w:ind w:left="567" w:hanging="567"/>
        <w:rPr>
          <w:highlight w:val="yellow"/>
        </w:rPr>
      </w:pPr>
      <w:r>
        <w:rPr>
          <w:highlight w:val="yellow"/>
        </w:rPr>
        <w:t>40</w:t>
      </w:r>
      <w:r w:rsidR="005260E6" w:rsidRPr="00CB6617">
        <w:rPr>
          <w:highlight w:val="yellow"/>
        </w:rPr>
        <w:t>.</w:t>
      </w:r>
      <w:r w:rsidR="005260E6" w:rsidRPr="00CB6617">
        <w:rPr>
          <w:highlight w:val="yellow"/>
        </w:rPr>
        <w:tab/>
        <w:t>Shu B., He X., Ramos C. F., Fernandes R. X., Costa, M. (2023). Experimental and modeling study on the auto-ignition properties of ammonia/methane mixtures at elevated pressures. Proceedings of the Combustion Institute, 38(1): 261-268.  https://doi.org/10.1016/j.proci.2020.06.291</w:t>
      </w:r>
    </w:p>
    <w:p w14:paraId="221DD454" w14:textId="0BEF2E19" w:rsidR="00E61FB8" w:rsidRPr="00CB6617" w:rsidRDefault="002F0527" w:rsidP="00E61FB8">
      <w:pPr>
        <w:spacing w:line="360" w:lineRule="auto"/>
        <w:ind w:left="567" w:hanging="567"/>
        <w:rPr>
          <w:highlight w:val="yellow"/>
        </w:rPr>
      </w:pPr>
      <w:r>
        <w:rPr>
          <w:highlight w:val="yellow"/>
        </w:rPr>
        <w:t>41</w:t>
      </w:r>
      <w:r w:rsidR="005260E6" w:rsidRPr="00CB6617">
        <w:rPr>
          <w:highlight w:val="yellow"/>
        </w:rPr>
        <w:t>.</w:t>
      </w:r>
      <w:r w:rsidR="005260E6" w:rsidRPr="00CB6617">
        <w:rPr>
          <w:highlight w:val="yellow"/>
        </w:rPr>
        <w:tab/>
        <w:t xml:space="preserve">Liu J., Zou C., Luo J. (2023). Experimental and modeling study on the ignition delay times of ammonia/methane mixtures at high dilution and high temperatures. Proceedings of the Combustion Institute. 39(4): 4399-4407. </w:t>
      </w:r>
      <w:hyperlink r:id="rId29" w:history="1">
        <w:r w:rsidR="005260E6" w:rsidRPr="00CB6617">
          <w:rPr>
            <w:rStyle w:val="Hyperlink"/>
            <w:highlight w:val="yellow"/>
          </w:rPr>
          <w:t>https://doi.org/10.1016/j.proci.2022.07.265</w:t>
        </w:r>
      </w:hyperlink>
      <w:r w:rsidR="005260E6" w:rsidRPr="00CB6617">
        <w:rPr>
          <w:highlight w:val="yellow"/>
        </w:rPr>
        <w:t>.</w:t>
      </w:r>
    </w:p>
    <w:p w14:paraId="49B03E71" w14:textId="283B96F1" w:rsidR="00E61FB8" w:rsidRPr="00CB6617" w:rsidRDefault="005260E6" w:rsidP="00E61FB8">
      <w:pPr>
        <w:spacing w:line="360" w:lineRule="auto"/>
        <w:ind w:left="567" w:hanging="567"/>
        <w:rPr>
          <w:highlight w:val="yellow"/>
        </w:rPr>
      </w:pPr>
      <w:r w:rsidRPr="00CB6617">
        <w:rPr>
          <w:highlight w:val="yellow"/>
        </w:rPr>
        <w:t>4</w:t>
      </w:r>
      <w:r w:rsidR="002F0527">
        <w:rPr>
          <w:highlight w:val="yellow"/>
        </w:rPr>
        <w:t>2</w:t>
      </w:r>
      <w:r w:rsidRPr="00CB6617">
        <w:rPr>
          <w:highlight w:val="yellow"/>
        </w:rPr>
        <w:t>.</w:t>
      </w:r>
      <w:r w:rsidRPr="00CB6617">
        <w:rPr>
          <w:highlight w:val="yellow"/>
        </w:rPr>
        <w:tab/>
        <w:t xml:space="preserve">Liao W., Chu Z., Wang Y., Li S., Yang B. (2022). An experimental and modeling study on auto-ignition of ammonia in an RCM with N2O and H2 addition. Proceedings of the Combustion Institute 39(4): 1-9. </w:t>
      </w:r>
      <w:hyperlink r:id="rId30" w:history="1">
        <w:r w:rsidRPr="00CB6617">
          <w:rPr>
            <w:rStyle w:val="Hyperlink"/>
            <w:highlight w:val="yellow"/>
          </w:rPr>
          <w:t>https://doi.org/10.1016/j.proci.2022.07.264</w:t>
        </w:r>
      </w:hyperlink>
    </w:p>
    <w:p w14:paraId="34D50F9E" w14:textId="3A1A086C" w:rsidR="00E61FB8" w:rsidRPr="00CB6617" w:rsidRDefault="005260E6" w:rsidP="00E61FB8">
      <w:pPr>
        <w:spacing w:line="360" w:lineRule="auto"/>
        <w:ind w:left="567" w:hanging="567"/>
        <w:rPr>
          <w:highlight w:val="yellow"/>
        </w:rPr>
      </w:pPr>
      <w:r w:rsidRPr="00CB6617">
        <w:rPr>
          <w:highlight w:val="yellow"/>
        </w:rPr>
        <w:t>4</w:t>
      </w:r>
      <w:r w:rsidR="002F0527">
        <w:rPr>
          <w:highlight w:val="yellow"/>
        </w:rPr>
        <w:t>3</w:t>
      </w:r>
      <w:r w:rsidRPr="00CB6617">
        <w:rPr>
          <w:highlight w:val="yellow"/>
        </w:rPr>
        <w:t>.</w:t>
      </w:r>
      <w:r w:rsidRPr="00CB6617">
        <w:rPr>
          <w:highlight w:val="yellow"/>
        </w:rPr>
        <w:tab/>
        <w:t>Liu B., Zhou M., Zhang Z., Mi X., Belal B.Y., Li G. (2024). Ignition Delay Times and Chemical Reaction Kinetic Analysis for the Ammonia–Natural Gas Blends. Energy &amp; Fuels. 38(2): 1373–1382. https://doi.org/10.1021/acs.energyfuels.3c03503</w:t>
      </w:r>
    </w:p>
    <w:p w14:paraId="0255B78A" w14:textId="10788C87" w:rsidR="00E61FB8" w:rsidRPr="00CB6617" w:rsidRDefault="005260E6" w:rsidP="00E61FB8">
      <w:pPr>
        <w:spacing w:line="360" w:lineRule="auto"/>
        <w:ind w:left="567" w:hanging="567"/>
        <w:rPr>
          <w:highlight w:val="yellow"/>
        </w:rPr>
      </w:pPr>
      <w:r w:rsidRPr="00CB6617">
        <w:rPr>
          <w:highlight w:val="yellow"/>
        </w:rPr>
        <w:t>4</w:t>
      </w:r>
      <w:r w:rsidR="002F0527">
        <w:rPr>
          <w:highlight w:val="yellow"/>
        </w:rPr>
        <w:t>4</w:t>
      </w:r>
      <w:r w:rsidRPr="00CB6617">
        <w:rPr>
          <w:highlight w:val="yellow"/>
        </w:rPr>
        <w:t>.</w:t>
      </w:r>
      <w:r w:rsidRPr="00CB6617">
        <w:rPr>
          <w:highlight w:val="yellow"/>
        </w:rPr>
        <w:tab/>
        <w:t>Baker, J. B., Rahman, R. K., Pierro, M., Higgs, J., Urso, J., Kinney, C., and Vasu, S. (December 8, 2022). "Experimental Ignition Delay Time Measurements and Chemical Kinetics Modeling of Hydrogen/Ammonia/Natural Gas Fuels." ASME. </w:t>
      </w:r>
      <w:r w:rsidRPr="00CB6617">
        <w:rPr>
          <w:i/>
          <w:iCs/>
          <w:highlight w:val="yellow"/>
        </w:rPr>
        <w:t>J. Eng. Gas Turbines Power</w:t>
      </w:r>
      <w:r w:rsidRPr="00CB6617">
        <w:rPr>
          <w:highlight w:val="yellow"/>
        </w:rPr>
        <w:t>. April 2023; 145(4): 041002. </w:t>
      </w:r>
      <w:hyperlink r:id="rId31" w:tgtFrame="_blank" w:history="1">
        <w:r w:rsidRPr="00CB6617">
          <w:rPr>
            <w:rStyle w:val="Hyperlink"/>
            <w:highlight w:val="yellow"/>
          </w:rPr>
          <w:t>https://doi.org/10.1115/1.4055721</w:t>
        </w:r>
      </w:hyperlink>
    </w:p>
    <w:p w14:paraId="662BA5F7" w14:textId="3DAC0820" w:rsidR="00E61FB8" w:rsidRPr="00CB6617" w:rsidRDefault="005260E6" w:rsidP="00E61FB8">
      <w:pPr>
        <w:spacing w:line="360" w:lineRule="auto"/>
        <w:ind w:left="567" w:hanging="567"/>
        <w:rPr>
          <w:highlight w:val="yellow"/>
        </w:rPr>
      </w:pPr>
      <w:r w:rsidRPr="00CB6617">
        <w:rPr>
          <w:highlight w:val="yellow"/>
        </w:rPr>
        <w:t>4</w:t>
      </w:r>
      <w:r w:rsidR="002F0527">
        <w:rPr>
          <w:highlight w:val="yellow"/>
        </w:rPr>
        <w:t>5</w:t>
      </w:r>
      <w:r w:rsidRPr="00CB6617">
        <w:rPr>
          <w:highlight w:val="yellow"/>
        </w:rPr>
        <w:t>.</w:t>
      </w:r>
      <w:r w:rsidRPr="00CB6617">
        <w:rPr>
          <w:highlight w:val="yellow"/>
        </w:rPr>
        <w:tab/>
        <w:t xml:space="preserve">Awad O.I., Zhou B., Harrath K., KadirgamaK. (2023). Characteristics of NH3/H2 blend as carbon-free fuels: A review, International Journal of Hydrogen Energy. 48(96): 38077-38100. </w:t>
      </w:r>
      <w:hyperlink r:id="rId32" w:history="1">
        <w:r w:rsidRPr="00CB6617">
          <w:rPr>
            <w:rStyle w:val="Hyperlink"/>
            <w:highlight w:val="yellow"/>
          </w:rPr>
          <w:t>https://doi.org/10.1016/j.ijhydene.2022.09.096</w:t>
        </w:r>
      </w:hyperlink>
      <w:r w:rsidRPr="00CB6617">
        <w:rPr>
          <w:highlight w:val="yellow"/>
        </w:rPr>
        <w:t>.</w:t>
      </w:r>
    </w:p>
    <w:p w14:paraId="33683AAD" w14:textId="722B807D" w:rsidR="00E61FB8" w:rsidRPr="00CB6617" w:rsidRDefault="005260E6" w:rsidP="00E61FB8">
      <w:pPr>
        <w:spacing w:line="360" w:lineRule="auto"/>
        <w:ind w:left="567" w:hanging="567"/>
        <w:rPr>
          <w:highlight w:val="yellow"/>
        </w:rPr>
      </w:pPr>
      <w:r w:rsidRPr="00CB6617">
        <w:rPr>
          <w:highlight w:val="yellow"/>
        </w:rPr>
        <w:lastRenderedPageBreak/>
        <w:t>4</w:t>
      </w:r>
      <w:r w:rsidR="002F0527">
        <w:rPr>
          <w:highlight w:val="yellow"/>
        </w:rPr>
        <w:t>6</w:t>
      </w:r>
      <w:r w:rsidRPr="00CB6617">
        <w:rPr>
          <w:highlight w:val="yellow"/>
        </w:rPr>
        <w:t>.</w:t>
      </w:r>
      <w:r w:rsidRPr="00CB6617">
        <w:rPr>
          <w:highlight w:val="yellow"/>
        </w:rPr>
        <w:tab/>
        <w:t xml:space="preserve">Wei L.-M., Yi-Feng Chen Y.-F., Yao N.-N., Xu Q.-Y., Zhang J.-K., Huang Y., Pan W.-G. (2025). Combustion characteristics and NOx formation mechanisms of ammonia/methane blended fuels: A review. International Journal of Hydrogen Energy. 155: 150349. </w:t>
      </w:r>
      <w:hyperlink r:id="rId33" w:history="1">
        <w:r w:rsidRPr="00CB6617">
          <w:rPr>
            <w:rStyle w:val="Hyperlink"/>
            <w:highlight w:val="yellow"/>
          </w:rPr>
          <w:t>https://doi.org/10.1016/j.ijhydene.2025.150349</w:t>
        </w:r>
      </w:hyperlink>
      <w:r w:rsidRPr="00CB6617">
        <w:rPr>
          <w:highlight w:val="yellow"/>
        </w:rPr>
        <w:t>.</w:t>
      </w:r>
    </w:p>
    <w:p w14:paraId="25B9D241" w14:textId="6D6B03E6" w:rsidR="00E61FB8" w:rsidRPr="00CB6617" w:rsidRDefault="005260E6" w:rsidP="00E61FB8">
      <w:pPr>
        <w:spacing w:line="360" w:lineRule="auto"/>
        <w:ind w:left="567" w:hanging="567"/>
        <w:rPr>
          <w:highlight w:val="yellow"/>
        </w:rPr>
      </w:pPr>
      <w:r w:rsidRPr="00CB6617">
        <w:rPr>
          <w:highlight w:val="yellow"/>
        </w:rPr>
        <w:t>4</w:t>
      </w:r>
      <w:r w:rsidR="002F0527">
        <w:rPr>
          <w:highlight w:val="yellow"/>
        </w:rPr>
        <w:t>7</w:t>
      </w:r>
      <w:r w:rsidRPr="00CB6617">
        <w:rPr>
          <w:highlight w:val="yellow"/>
        </w:rPr>
        <w:t>.</w:t>
      </w:r>
      <w:r w:rsidRPr="00CB6617">
        <w:rPr>
          <w:highlight w:val="yellow"/>
        </w:rPr>
        <w:tab/>
        <w:t>Du Y., Zong S., Wang C., Wang Y., Lyu Q., Da Y.,  Che D. (2023). Study on Mechanisms of NO</w:t>
      </w:r>
      <w:r w:rsidRPr="00CB6617">
        <w:rPr>
          <w:i/>
          <w:iCs/>
          <w:highlight w:val="yellow"/>
          <w:vertAlign w:val="subscript"/>
        </w:rPr>
        <w:t>x</w:t>
      </w:r>
      <w:r w:rsidRPr="00CB6617">
        <w:rPr>
          <w:highlight w:val="yellow"/>
        </w:rPr>
        <w:t> Formation and Inhibition during the Combustion of NH</w:t>
      </w:r>
      <w:r w:rsidRPr="00CB6617">
        <w:rPr>
          <w:highlight w:val="yellow"/>
          <w:vertAlign w:val="subscript"/>
        </w:rPr>
        <w:t>3</w:t>
      </w:r>
      <w:r w:rsidRPr="00CB6617">
        <w:rPr>
          <w:highlight w:val="yellow"/>
        </w:rPr>
        <w:t>/CH</w:t>
      </w:r>
      <w:r w:rsidRPr="00CB6617">
        <w:rPr>
          <w:highlight w:val="yellow"/>
          <w:vertAlign w:val="subscript"/>
        </w:rPr>
        <w:t>4</w:t>
      </w:r>
      <w:r w:rsidRPr="00CB6617">
        <w:rPr>
          <w:highlight w:val="yellow"/>
        </w:rPr>
        <w:t> and NH</w:t>
      </w:r>
      <w:r w:rsidRPr="00CB6617">
        <w:rPr>
          <w:highlight w:val="yellow"/>
          <w:vertAlign w:val="subscript"/>
        </w:rPr>
        <w:t>3</w:t>
      </w:r>
      <w:r w:rsidRPr="00CB6617">
        <w:rPr>
          <w:highlight w:val="yellow"/>
        </w:rPr>
        <w:t>/CO Mixtures. </w:t>
      </w:r>
      <w:r w:rsidRPr="00CB6617">
        <w:rPr>
          <w:i/>
          <w:iCs/>
          <w:highlight w:val="yellow"/>
        </w:rPr>
        <w:t>Applied Sciences</w:t>
      </w:r>
      <w:r w:rsidRPr="00CB6617">
        <w:rPr>
          <w:highlight w:val="yellow"/>
        </w:rPr>
        <w:t>, </w:t>
      </w:r>
      <w:r w:rsidRPr="00CB6617">
        <w:rPr>
          <w:i/>
          <w:iCs/>
          <w:highlight w:val="yellow"/>
        </w:rPr>
        <w:t>13</w:t>
      </w:r>
      <w:r w:rsidRPr="00CB6617">
        <w:rPr>
          <w:highlight w:val="yellow"/>
        </w:rPr>
        <w:t xml:space="preserve">(21), 11847. </w:t>
      </w:r>
      <w:hyperlink r:id="rId34" w:history="1">
        <w:r w:rsidRPr="00CB6617">
          <w:rPr>
            <w:rStyle w:val="Hyperlink"/>
            <w:highlight w:val="yellow"/>
          </w:rPr>
          <w:t>https://doi.org/10.3390/app132111847</w:t>
        </w:r>
      </w:hyperlink>
      <w:r w:rsidRPr="00CB6617">
        <w:rPr>
          <w:highlight w:val="yellow"/>
        </w:rPr>
        <w:t>.</w:t>
      </w:r>
    </w:p>
    <w:p w14:paraId="7DAC4FD2" w14:textId="2E00DDA4" w:rsidR="00E61FB8" w:rsidRPr="00CB6617" w:rsidRDefault="005260E6" w:rsidP="00E61FB8">
      <w:pPr>
        <w:spacing w:line="360" w:lineRule="auto"/>
        <w:ind w:left="567" w:hanging="567"/>
        <w:rPr>
          <w:highlight w:val="yellow"/>
        </w:rPr>
      </w:pPr>
      <w:r w:rsidRPr="00CB6617">
        <w:rPr>
          <w:highlight w:val="yellow"/>
        </w:rPr>
        <w:t>4</w:t>
      </w:r>
      <w:r w:rsidR="002F0527">
        <w:rPr>
          <w:highlight w:val="yellow"/>
        </w:rPr>
        <w:t>8</w:t>
      </w:r>
      <w:r w:rsidRPr="00CB6617">
        <w:rPr>
          <w:highlight w:val="yellow"/>
        </w:rPr>
        <w:t>.</w:t>
      </w:r>
      <w:r w:rsidRPr="00CB6617">
        <w:rPr>
          <w:highlight w:val="yellow"/>
        </w:rPr>
        <w:tab/>
        <w:t>Mashruk S, Shi H, Mazzotta L, Ustun CE, Aravind B, Meloni R, Alnasif A, Boulet E, Jankowski R, Yu C, Alnajideen M, Paykani A, Maas U, Slefarski R, Borello D, Valera-Medina A. (2024). Perspectives on NO </w:t>
      </w:r>
      <w:r w:rsidRPr="00CB6617">
        <w:rPr>
          <w:highlight w:val="yellow"/>
          <w:vertAlign w:val="subscript"/>
        </w:rPr>
        <w:t>X</w:t>
      </w:r>
      <w:r w:rsidRPr="00CB6617">
        <w:rPr>
          <w:highlight w:val="yellow"/>
        </w:rPr>
        <w:t> Emissions and Impacts from Ammonia Combustion Processes. Energy Fuels. 38(20): 19253-19292. https://doi.org/10.1021/acs.energyfuels.4c03381. PMID: 39440118; PMCID: PMC11492269.</w:t>
      </w:r>
    </w:p>
    <w:p w14:paraId="4690EA16" w14:textId="2A161FEB" w:rsidR="00E61FB8" w:rsidRPr="00CB6617" w:rsidRDefault="005260E6" w:rsidP="00E61FB8">
      <w:pPr>
        <w:spacing w:line="360" w:lineRule="auto"/>
        <w:ind w:left="567" w:hanging="567"/>
        <w:rPr>
          <w:highlight w:val="yellow"/>
        </w:rPr>
      </w:pPr>
      <w:r w:rsidRPr="00CB6617">
        <w:rPr>
          <w:highlight w:val="yellow"/>
        </w:rPr>
        <w:t>4</w:t>
      </w:r>
      <w:r w:rsidR="002F0527">
        <w:rPr>
          <w:highlight w:val="yellow"/>
        </w:rPr>
        <w:t>9</w:t>
      </w:r>
      <w:r w:rsidRPr="00CB6617">
        <w:rPr>
          <w:highlight w:val="yellow"/>
        </w:rPr>
        <w:t>.</w:t>
      </w:r>
      <w:r w:rsidRPr="00CB6617">
        <w:rPr>
          <w:highlight w:val="yellow"/>
        </w:rPr>
        <w:tab/>
        <w:t>Shimokuri D., Miyake T., Wakata Y., Sharma A., Kishimura T., Sonoda T., Hashimoto N., Nakamura H., Sato J. (2025). Journal of Thermal Science and Technology, 20(1): 1-13 . https://doi.org/10.1299/jtst.24-00347</w:t>
      </w:r>
    </w:p>
    <w:p w14:paraId="062C4AB8" w14:textId="6C43D499" w:rsidR="00B70445" w:rsidRPr="00CB6617" w:rsidRDefault="002F0527" w:rsidP="00B70445">
      <w:pPr>
        <w:spacing w:line="360" w:lineRule="auto"/>
        <w:ind w:left="567" w:hanging="567"/>
        <w:rPr>
          <w:highlight w:val="yellow"/>
        </w:rPr>
      </w:pPr>
      <w:r>
        <w:rPr>
          <w:highlight w:val="yellow"/>
        </w:rPr>
        <w:t>50</w:t>
      </w:r>
      <w:r w:rsidR="005260E6" w:rsidRPr="00CB6617">
        <w:rPr>
          <w:highlight w:val="yellow"/>
        </w:rPr>
        <w:t>.</w:t>
      </w:r>
      <w:r w:rsidR="005260E6" w:rsidRPr="00CB6617">
        <w:rPr>
          <w:highlight w:val="yellow"/>
        </w:rPr>
        <w:tab/>
        <w:t>Ariemma G.B., Sorrentino G., Ragucci R., de Joannon M., Pino Sabia P. (2022). Ammonia/Methane combustion: Stability and NOx emissions,</w:t>
      </w:r>
      <w:r w:rsidR="00B70445" w:rsidRPr="00CB6617">
        <w:rPr>
          <w:highlight w:val="yellow"/>
        </w:rPr>
        <w:t xml:space="preserve"> </w:t>
      </w:r>
      <w:r w:rsidR="005260E6" w:rsidRPr="00CB6617">
        <w:rPr>
          <w:highlight w:val="yellow"/>
        </w:rPr>
        <w:t xml:space="preserve">Combustion and Flame, 241: 112071. </w:t>
      </w:r>
      <w:hyperlink r:id="rId35" w:history="1">
        <w:r w:rsidR="005260E6" w:rsidRPr="00CB6617">
          <w:rPr>
            <w:rStyle w:val="Hyperlink"/>
            <w:highlight w:val="yellow"/>
          </w:rPr>
          <w:t>https://doi.org/10.1016/j.combustflame.2022.112071</w:t>
        </w:r>
      </w:hyperlink>
      <w:r w:rsidR="005260E6" w:rsidRPr="00CB6617">
        <w:rPr>
          <w:highlight w:val="yellow"/>
        </w:rPr>
        <w:t>.</w:t>
      </w:r>
    </w:p>
    <w:p w14:paraId="0DCFA441" w14:textId="64BC8A23" w:rsidR="00B70445" w:rsidRPr="00CB6617" w:rsidRDefault="002F0527" w:rsidP="00B70445">
      <w:pPr>
        <w:spacing w:line="360" w:lineRule="auto"/>
        <w:ind w:left="567" w:hanging="567"/>
        <w:rPr>
          <w:highlight w:val="yellow"/>
        </w:rPr>
      </w:pPr>
      <w:r>
        <w:rPr>
          <w:highlight w:val="yellow"/>
        </w:rPr>
        <w:t>51</w:t>
      </w:r>
      <w:r w:rsidR="005260E6" w:rsidRPr="00CB6617">
        <w:rPr>
          <w:highlight w:val="yellow"/>
        </w:rPr>
        <w:t>.</w:t>
      </w:r>
      <w:r w:rsidR="005260E6" w:rsidRPr="00CB6617">
        <w:rPr>
          <w:highlight w:val="yellow"/>
        </w:rPr>
        <w:tab/>
        <w:t>Yousefi R., Ali H., and Shin D. (2025). Development of Ammonia Combustion Technology for NOx Reduction. </w:t>
      </w:r>
      <w:r w:rsidR="005260E6" w:rsidRPr="00CB6617">
        <w:rPr>
          <w:i/>
          <w:iCs/>
          <w:highlight w:val="yellow"/>
        </w:rPr>
        <w:t>Energies</w:t>
      </w:r>
      <w:r w:rsidR="005260E6" w:rsidRPr="00CB6617">
        <w:rPr>
          <w:highlight w:val="yellow"/>
        </w:rPr>
        <w:t xml:space="preserve"> 18(5): 1248. </w:t>
      </w:r>
      <w:hyperlink r:id="rId36" w:history="1">
        <w:r w:rsidR="005260E6" w:rsidRPr="00CB6617">
          <w:rPr>
            <w:rStyle w:val="Hyperlink"/>
            <w:highlight w:val="yellow"/>
          </w:rPr>
          <w:t>https://doi.org/10.3390/en18051248</w:t>
        </w:r>
      </w:hyperlink>
    </w:p>
    <w:p w14:paraId="0AF444C1" w14:textId="632EA8BA" w:rsidR="004A5871" w:rsidRDefault="005260E6" w:rsidP="004A5871">
      <w:pPr>
        <w:spacing w:line="360" w:lineRule="auto"/>
        <w:ind w:left="567" w:hanging="567"/>
      </w:pPr>
      <w:r w:rsidRPr="00CB6617">
        <w:rPr>
          <w:highlight w:val="yellow"/>
        </w:rPr>
        <w:t>5</w:t>
      </w:r>
      <w:r w:rsidR="002F0527">
        <w:rPr>
          <w:highlight w:val="yellow"/>
        </w:rPr>
        <w:t>2</w:t>
      </w:r>
      <w:r w:rsidRPr="00CB6617">
        <w:rPr>
          <w:highlight w:val="yellow"/>
        </w:rPr>
        <w:t>.</w:t>
      </w:r>
      <w:r w:rsidRPr="00CB6617">
        <w:rPr>
          <w:highlight w:val="yellow"/>
        </w:rPr>
        <w:tab/>
        <w:t>Trujillo, J. M., Saenz, S., Alvarez, L. F., Akkerman, V., and Dumitrescu, C. E.NO</w:t>
      </w:r>
      <w:r w:rsidRPr="00CB6617">
        <w:rPr>
          <w:i/>
          <w:iCs/>
          <w:highlight w:val="yellow"/>
          <w:vertAlign w:val="subscript"/>
        </w:rPr>
        <w:t>x</w:t>
      </w:r>
      <w:r w:rsidRPr="00CB6617">
        <w:rPr>
          <w:highlight w:val="yellow"/>
        </w:rPr>
        <w:t> and N</w:t>
      </w:r>
      <w:r w:rsidRPr="00CB6617">
        <w:rPr>
          <w:highlight w:val="yellow"/>
          <w:vertAlign w:val="subscript"/>
        </w:rPr>
        <w:t>2</w:t>
      </w:r>
      <w:r w:rsidRPr="00CB6617">
        <w:rPr>
          <w:highlight w:val="yellow"/>
        </w:rPr>
        <w:t>O Formation During the Combustion of CH</w:t>
      </w:r>
      <w:r w:rsidRPr="00CB6617">
        <w:rPr>
          <w:highlight w:val="yellow"/>
          <w:vertAlign w:val="subscript"/>
        </w:rPr>
        <w:t>4</w:t>
      </w:r>
      <w:r w:rsidRPr="00CB6617">
        <w:rPr>
          <w:highlight w:val="yellow"/>
        </w:rPr>
        <w:t>–NH</w:t>
      </w:r>
      <w:r w:rsidRPr="00CB6617">
        <w:rPr>
          <w:highlight w:val="yellow"/>
          <w:vertAlign w:val="subscript"/>
        </w:rPr>
        <w:t>3</w:t>
      </w:r>
      <w:r w:rsidRPr="00CB6617">
        <w:rPr>
          <w:highlight w:val="yellow"/>
        </w:rPr>
        <w:t> Blends: A Numerical Study Validated by Experimental Data </w:t>
      </w:r>
      <w:r w:rsidRPr="00CB6617">
        <w:rPr>
          <w:i/>
          <w:iCs/>
          <w:highlight w:val="yellow"/>
        </w:rPr>
        <w:t>ASME Open J. Engineering</w:t>
      </w:r>
      <w:r w:rsidRPr="00CB6617">
        <w:rPr>
          <w:highlight w:val="yellow"/>
        </w:rPr>
        <w:t> ASME. January 2025 4 041025 doi: </w:t>
      </w:r>
      <w:hyperlink r:id="rId37" w:tgtFrame="_blank" w:history="1">
        <w:r w:rsidRPr="00CB6617">
          <w:rPr>
            <w:rStyle w:val="Hyperlink"/>
            <w:highlight w:val="yellow"/>
          </w:rPr>
          <w:t>https://doi.org/10.1115/1.4069340</w:t>
        </w:r>
      </w:hyperlink>
    </w:p>
    <w:p w14:paraId="615D6272" w14:textId="2FCAF683" w:rsidR="004A5871" w:rsidRPr="004A5871" w:rsidRDefault="004A5871" w:rsidP="004A5871">
      <w:pPr>
        <w:spacing w:line="360" w:lineRule="auto"/>
        <w:ind w:left="567" w:hanging="567"/>
        <w:rPr>
          <w:highlight w:val="yellow"/>
        </w:rPr>
      </w:pPr>
      <w:r w:rsidRPr="004A5871">
        <w:rPr>
          <w:highlight w:val="yellow"/>
        </w:rPr>
        <w:t>5</w:t>
      </w:r>
      <w:r w:rsidR="002F0527">
        <w:rPr>
          <w:highlight w:val="yellow"/>
        </w:rPr>
        <w:t>3</w:t>
      </w:r>
      <w:r w:rsidRPr="004A5871">
        <w:rPr>
          <w:highlight w:val="yellow"/>
        </w:rPr>
        <w:t>.</w:t>
      </w:r>
      <w:r w:rsidRPr="004A5871">
        <w:rPr>
          <w:highlight w:val="yellow"/>
        </w:rPr>
        <w:tab/>
        <w:t>Farzana, N., Karas, H., Li, M., Shu, B., Fernandes, R., Agarwal, S., &amp; Zhu, D. (2025). Ignition delay time and multi-speciation measurements of ammonia/C1 mixtures in a shock tube. 30th ICDERS. Available at https://icders.com/res/ICDERS2025-103.pdf.</w:t>
      </w:r>
    </w:p>
    <w:p w14:paraId="3E07AC7C" w14:textId="30DA3A7D" w:rsidR="00256E09" w:rsidRDefault="004A5871" w:rsidP="004A5871">
      <w:pPr>
        <w:spacing w:line="360" w:lineRule="auto"/>
        <w:ind w:left="567" w:hanging="567"/>
      </w:pPr>
      <w:r w:rsidRPr="004A5871">
        <w:rPr>
          <w:highlight w:val="yellow"/>
        </w:rPr>
        <w:t>5</w:t>
      </w:r>
      <w:r w:rsidR="002F0527">
        <w:rPr>
          <w:highlight w:val="yellow"/>
        </w:rPr>
        <w:t>4</w:t>
      </w:r>
      <w:r w:rsidRPr="004A5871">
        <w:rPr>
          <w:highlight w:val="yellow"/>
        </w:rPr>
        <w:t>.</w:t>
      </w:r>
      <w:r w:rsidRPr="004A5871">
        <w:rPr>
          <w:highlight w:val="yellow"/>
        </w:rPr>
        <w:tab/>
        <w:t>Pierro, M., Urso, J., Rahman, R. K., Dennis, C., Albright, M., McGaunn, J., Kinney, C., &amp; Vasu, S. S. (2026). Ignition delay times and chemical kinetics model validation for hydrogen and ammonia blending with natural gas at gas</w:t>
      </w:r>
      <w:r w:rsidRPr="004A5871">
        <w:rPr>
          <w:highlight w:val="yellow"/>
        </w:rPr>
        <w:noBreakHyphen/>
        <w:t>turbine</w:t>
      </w:r>
      <w:r w:rsidRPr="004A5871">
        <w:rPr>
          <w:highlight w:val="yellow"/>
        </w:rPr>
        <w:noBreakHyphen/>
        <w:t>relevant conditions. OSTI. Available at https://www.osti.gov/servlets/purl/2406214.</w:t>
      </w:r>
    </w:p>
    <w:p w14:paraId="322DFFBB" w14:textId="4443E72D" w:rsidR="004E0CA9" w:rsidRPr="00CB6617" w:rsidRDefault="004E0CA9" w:rsidP="004A5871">
      <w:pPr>
        <w:spacing w:line="360" w:lineRule="auto"/>
        <w:ind w:left="567" w:hanging="567"/>
      </w:pPr>
      <w:r w:rsidRPr="00D57D8E">
        <w:rPr>
          <w:noProof/>
        </w:rPr>
        <w:lastRenderedPageBreak/>
        <w:t>[</w:t>
      </w:r>
      <w:r w:rsidRPr="002F0527">
        <w:rPr>
          <w:noProof/>
          <w:highlight w:val="yellow"/>
        </w:rPr>
        <w:t>5</w:t>
      </w:r>
      <w:r w:rsidR="002F0527" w:rsidRPr="002F0527">
        <w:rPr>
          <w:noProof/>
          <w:highlight w:val="yellow"/>
        </w:rPr>
        <w:t>5</w:t>
      </w:r>
      <w:r w:rsidRPr="002F0527">
        <w:rPr>
          <w:noProof/>
          <w:highlight w:val="yellow"/>
        </w:rPr>
        <w:t>]</w:t>
      </w:r>
      <w:r w:rsidRPr="002F0527">
        <w:rPr>
          <w:noProof/>
          <w:highlight w:val="yellow"/>
        </w:rPr>
        <w:tab/>
        <w:t>Rayyan AI, “Rayyan | Overview.</w:t>
      </w:r>
      <w:r w:rsidR="00A2637B">
        <w:rPr>
          <w:noProof/>
          <w:highlight w:val="yellow"/>
        </w:rPr>
        <w:t xml:space="preserve"> Available at h</w:t>
      </w:r>
      <w:r w:rsidRPr="002F0527">
        <w:rPr>
          <w:noProof/>
          <w:highlight w:val="yellow"/>
        </w:rPr>
        <w:t>ttps://new.rayyan.ai/reviews/1458442/</w:t>
      </w:r>
      <w:r w:rsidR="00A2637B">
        <w:rPr>
          <w:noProof/>
          <w:highlight w:val="yellow"/>
        </w:rPr>
        <w:t xml:space="preserve"> </w:t>
      </w:r>
      <w:r w:rsidRPr="002F0527">
        <w:rPr>
          <w:noProof/>
          <w:highlight w:val="yellow"/>
        </w:rPr>
        <w:t xml:space="preserve">overview (accessed </w:t>
      </w:r>
      <w:r w:rsidR="004C176E" w:rsidRPr="002F0527">
        <w:rPr>
          <w:noProof/>
          <w:highlight w:val="yellow"/>
        </w:rPr>
        <w:t>February</w:t>
      </w:r>
      <w:r w:rsidRPr="002F0527">
        <w:rPr>
          <w:noProof/>
          <w:highlight w:val="yellow"/>
        </w:rPr>
        <w:t xml:space="preserve"> </w:t>
      </w:r>
      <w:r w:rsidR="004C176E" w:rsidRPr="002F0527">
        <w:rPr>
          <w:noProof/>
          <w:highlight w:val="yellow"/>
        </w:rPr>
        <w:t>0</w:t>
      </w:r>
      <w:r w:rsidRPr="002F0527">
        <w:rPr>
          <w:noProof/>
          <w:highlight w:val="yellow"/>
        </w:rPr>
        <w:t>2, 2026).</w:t>
      </w:r>
    </w:p>
    <w:p w14:paraId="4770DB3A" w14:textId="77777777" w:rsidR="00256E09" w:rsidRPr="00CB6617" w:rsidRDefault="00256E09" w:rsidP="007B0DE9">
      <w:pPr>
        <w:widowControl w:val="0"/>
        <w:autoSpaceDE w:val="0"/>
        <w:autoSpaceDN w:val="0"/>
        <w:adjustRightInd w:val="0"/>
        <w:spacing w:line="360" w:lineRule="auto"/>
      </w:pPr>
    </w:p>
    <w:p w14:paraId="100DA7B3" w14:textId="7B0254AC" w:rsidR="00256E09" w:rsidRPr="0071480D" w:rsidRDefault="00256E09" w:rsidP="0071480D">
      <w:pPr>
        <w:pStyle w:val="MDPI71References"/>
        <w:numPr>
          <w:ilvl w:val="0"/>
          <w:numId w:val="0"/>
        </w:numPr>
        <w:spacing w:line="360" w:lineRule="auto"/>
        <w:ind w:left="425" w:hanging="720"/>
        <w:rPr>
          <w:rFonts w:ascii="Times New Roman" w:hAnsi="Times New Roman"/>
          <w:sz w:val="24"/>
          <w:szCs w:val="24"/>
        </w:rPr>
      </w:pPr>
      <w:r w:rsidRPr="00CB6617">
        <w:rPr>
          <w:rFonts w:ascii="Times New Roman" w:hAnsi="Times New Roman"/>
          <w:sz w:val="24"/>
          <w:szCs w:val="24"/>
        </w:rPr>
        <w:fldChar w:fldCharType="end"/>
      </w:r>
    </w:p>
    <w:sectPr w:rsidR="00256E09" w:rsidRPr="007148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77E76"/>
    <w:multiLevelType w:val="hybridMultilevel"/>
    <w:tmpl w:val="86BA0C1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18B468F5"/>
    <w:multiLevelType w:val="hybridMultilevel"/>
    <w:tmpl w:val="11B4802E"/>
    <w:lvl w:ilvl="0" w:tplc="8340D3E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85E7616"/>
    <w:multiLevelType w:val="hybridMultilevel"/>
    <w:tmpl w:val="9D623E52"/>
    <w:lvl w:ilvl="0" w:tplc="814007E0">
      <w:start w:val="1"/>
      <w:numFmt w:val="lowerLetter"/>
      <w:lvlText w:val="(%1)"/>
      <w:lvlJc w:val="left"/>
      <w:pPr>
        <w:ind w:left="1800" w:hanging="360"/>
      </w:pPr>
      <w:rPr>
        <w:rFonts w:ascii="Calibri" w:hAnsi="Calibri" w:hint="default"/>
        <w:sz w:val="22"/>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4CC152FA"/>
    <w:multiLevelType w:val="hybridMultilevel"/>
    <w:tmpl w:val="F1C4B222"/>
    <w:lvl w:ilvl="0" w:tplc="34AE882E">
      <w:start w:val="1"/>
      <w:numFmt w:val="bullet"/>
      <w:lvlText w:val="•"/>
      <w:lvlJc w:val="left"/>
      <w:pPr>
        <w:tabs>
          <w:tab w:val="num" w:pos="720"/>
        </w:tabs>
        <w:ind w:left="720" w:hanging="360"/>
      </w:pPr>
      <w:rPr>
        <w:rFonts w:ascii="Arial" w:hAnsi="Arial" w:hint="default"/>
      </w:rPr>
    </w:lvl>
    <w:lvl w:ilvl="1" w:tplc="C59CA8EE" w:tentative="1">
      <w:start w:val="1"/>
      <w:numFmt w:val="bullet"/>
      <w:lvlText w:val="•"/>
      <w:lvlJc w:val="left"/>
      <w:pPr>
        <w:tabs>
          <w:tab w:val="num" w:pos="1440"/>
        </w:tabs>
        <w:ind w:left="1440" w:hanging="360"/>
      </w:pPr>
      <w:rPr>
        <w:rFonts w:ascii="Arial" w:hAnsi="Arial" w:hint="default"/>
      </w:rPr>
    </w:lvl>
    <w:lvl w:ilvl="2" w:tplc="446C542A" w:tentative="1">
      <w:start w:val="1"/>
      <w:numFmt w:val="bullet"/>
      <w:lvlText w:val="•"/>
      <w:lvlJc w:val="left"/>
      <w:pPr>
        <w:tabs>
          <w:tab w:val="num" w:pos="2160"/>
        </w:tabs>
        <w:ind w:left="2160" w:hanging="360"/>
      </w:pPr>
      <w:rPr>
        <w:rFonts w:ascii="Arial" w:hAnsi="Arial" w:hint="default"/>
      </w:rPr>
    </w:lvl>
    <w:lvl w:ilvl="3" w:tplc="2E8405EE" w:tentative="1">
      <w:start w:val="1"/>
      <w:numFmt w:val="bullet"/>
      <w:lvlText w:val="•"/>
      <w:lvlJc w:val="left"/>
      <w:pPr>
        <w:tabs>
          <w:tab w:val="num" w:pos="2880"/>
        </w:tabs>
        <w:ind w:left="2880" w:hanging="360"/>
      </w:pPr>
      <w:rPr>
        <w:rFonts w:ascii="Arial" w:hAnsi="Arial" w:hint="default"/>
      </w:rPr>
    </w:lvl>
    <w:lvl w:ilvl="4" w:tplc="D6341D8E" w:tentative="1">
      <w:start w:val="1"/>
      <w:numFmt w:val="bullet"/>
      <w:lvlText w:val="•"/>
      <w:lvlJc w:val="left"/>
      <w:pPr>
        <w:tabs>
          <w:tab w:val="num" w:pos="3600"/>
        </w:tabs>
        <w:ind w:left="3600" w:hanging="360"/>
      </w:pPr>
      <w:rPr>
        <w:rFonts w:ascii="Arial" w:hAnsi="Arial" w:hint="default"/>
      </w:rPr>
    </w:lvl>
    <w:lvl w:ilvl="5" w:tplc="323A564E" w:tentative="1">
      <w:start w:val="1"/>
      <w:numFmt w:val="bullet"/>
      <w:lvlText w:val="•"/>
      <w:lvlJc w:val="left"/>
      <w:pPr>
        <w:tabs>
          <w:tab w:val="num" w:pos="4320"/>
        </w:tabs>
        <w:ind w:left="4320" w:hanging="360"/>
      </w:pPr>
      <w:rPr>
        <w:rFonts w:ascii="Arial" w:hAnsi="Arial" w:hint="default"/>
      </w:rPr>
    </w:lvl>
    <w:lvl w:ilvl="6" w:tplc="8AE85D9A" w:tentative="1">
      <w:start w:val="1"/>
      <w:numFmt w:val="bullet"/>
      <w:lvlText w:val="•"/>
      <w:lvlJc w:val="left"/>
      <w:pPr>
        <w:tabs>
          <w:tab w:val="num" w:pos="5040"/>
        </w:tabs>
        <w:ind w:left="5040" w:hanging="360"/>
      </w:pPr>
      <w:rPr>
        <w:rFonts w:ascii="Arial" w:hAnsi="Arial" w:hint="default"/>
      </w:rPr>
    </w:lvl>
    <w:lvl w:ilvl="7" w:tplc="5F14FED4" w:tentative="1">
      <w:start w:val="1"/>
      <w:numFmt w:val="bullet"/>
      <w:lvlText w:val="•"/>
      <w:lvlJc w:val="left"/>
      <w:pPr>
        <w:tabs>
          <w:tab w:val="num" w:pos="5760"/>
        </w:tabs>
        <w:ind w:left="5760" w:hanging="360"/>
      </w:pPr>
      <w:rPr>
        <w:rFonts w:ascii="Arial" w:hAnsi="Arial" w:hint="default"/>
      </w:rPr>
    </w:lvl>
    <w:lvl w:ilvl="8" w:tplc="ABDA405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6054540"/>
    <w:multiLevelType w:val="hybridMultilevel"/>
    <w:tmpl w:val="2BFE33BC"/>
    <w:lvl w:ilvl="0" w:tplc="D9563CC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1E60FC"/>
    <w:multiLevelType w:val="hybridMultilevel"/>
    <w:tmpl w:val="F7C0263A"/>
    <w:lvl w:ilvl="0" w:tplc="C200EA6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7D2AF7"/>
    <w:multiLevelType w:val="hybridMultilevel"/>
    <w:tmpl w:val="1082B2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7F0E1980"/>
    <w:multiLevelType w:val="hybridMultilevel"/>
    <w:tmpl w:val="889A1976"/>
    <w:lvl w:ilvl="0" w:tplc="878EC84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2"/>
  </w:num>
  <w:num w:numId="8">
    <w:abstractNumId w:val="13"/>
  </w:num>
  <w:num w:numId="9">
    <w:abstractNumId w:val="1"/>
  </w:num>
  <w:num w:numId="10">
    <w:abstractNumId w:val="9"/>
  </w:num>
  <w:num w:numId="11">
    <w:abstractNumId w:val="15"/>
  </w:num>
  <w:num w:numId="12">
    <w:abstractNumId w:val="12"/>
  </w:num>
  <w:num w:numId="13">
    <w:abstractNumId w:val="11"/>
  </w:num>
  <w:num w:numId="14">
    <w:abstractNumId w:val="7"/>
  </w:num>
  <w:num w:numId="15">
    <w:abstractNumId w:val="0"/>
  </w:num>
  <w:num w:numId="16">
    <w:abstractNumId w:val="14"/>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E09"/>
    <w:rsid w:val="0000592B"/>
    <w:rsid w:val="00015AE8"/>
    <w:rsid w:val="000161A3"/>
    <w:rsid w:val="00045973"/>
    <w:rsid w:val="00053BAB"/>
    <w:rsid w:val="000608D3"/>
    <w:rsid w:val="000761E9"/>
    <w:rsid w:val="00086333"/>
    <w:rsid w:val="000D5C88"/>
    <w:rsid w:val="00104F3C"/>
    <w:rsid w:val="00142557"/>
    <w:rsid w:val="00175BBE"/>
    <w:rsid w:val="001C2819"/>
    <w:rsid w:val="001D4A5F"/>
    <w:rsid w:val="00241D59"/>
    <w:rsid w:val="00256E09"/>
    <w:rsid w:val="0027164F"/>
    <w:rsid w:val="00291085"/>
    <w:rsid w:val="00292BEF"/>
    <w:rsid w:val="002A6CC5"/>
    <w:rsid w:val="002E70E0"/>
    <w:rsid w:val="002F0527"/>
    <w:rsid w:val="00325BF5"/>
    <w:rsid w:val="00337E80"/>
    <w:rsid w:val="00353014"/>
    <w:rsid w:val="0035384C"/>
    <w:rsid w:val="00365DF1"/>
    <w:rsid w:val="0036693B"/>
    <w:rsid w:val="003804D1"/>
    <w:rsid w:val="00390FFD"/>
    <w:rsid w:val="003A2095"/>
    <w:rsid w:val="003B13DD"/>
    <w:rsid w:val="003C0A45"/>
    <w:rsid w:val="003D5896"/>
    <w:rsid w:val="003D7BFF"/>
    <w:rsid w:val="0042035D"/>
    <w:rsid w:val="004540EB"/>
    <w:rsid w:val="00497983"/>
    <w:rsid w:val="004A5871"/>
    <w:rsid w:val="004B6CEC"/>
    <w:rsid w:val="004C176E"/>
    <w:rsid w:val="004C7B75"/>
    <w:rsid w:val="004C7CFC"/>
    <w:rsid w:val="004E0CA9"/>
    <w:rsid w:val="004F22F0"/>
    <w:rsid w:val="004F49AF"/>
    <w:rsid w:val="005061A3"/>
    <w:rsid w:val="005260E6"/>
    <w:rsid w:val="005338C7"/>
    <w:rsid w:val="00536731"/>
    <w:rsid w:val="005375FC"/>
    <w:rsid w:val="00550B8D"/>
    <w:rsid w:val="00554776"/>
    <w:rsid w:val="005671E6"/>
    <w:rsid w:val="0058379D"/>
    <w:rsid w:val="005B1A7B"/>
    <w:rsid w:val="005C1399"/>
    <w:rsid w:val="005F0BA4"/>
    <w:rsid w:val="0062199B"/>
    <w:rsid w:val="00640B72"/>
    <w:rsid w:val="00642589"/>
    <w:rsid w:val="00644AD7"/>
    <w:rsid w:val="00650FFA"/>
    <w:rsid w:val="00653F7D"/>
    <w:rsid w:val="006621D6"/>
    <w:rsid w:val="00664856"/>
    <w:rsid w:val="0066695F"/>
    <w:rsid w:val="00670BBE"/>
    <w:rsid w:val="006851E6"/>
    <w:rsid w:val="006B66D8"/>
    <w:rsid w:val="006C3518"/>
    <w:rsid w:val="006C3E5F"/>
    <w:rsid w:val="006D29BE"/>
    <w:rsid w:val="006F545F"/>
    <w:rsid w:val="0071480D"/>
    <w:rsid w:val="00782AB9"/>
    <w:rsid w:val="007B0DE9"/>
    <w:rsid w:val="007B7450"/>
    <w:rsid w:val="007F345A"/>
    <w:rsid w:val="008011CC"/>
    <w:rsid w:val="00823181"/>
    <w:rsid w:val="0082521E"/>
    <w:rsid w:val="00825377"/>
    <w:rsid w:val="0082711F"/>
    <w:rsid w:val="00832421"/>
    <w:rsid w:val="008367A7"/>
    <w:rsid w:val="0084012B"/>
    <w:rsid w:val="00841103"/>
    <w:rsid w:val="00851902"/>
    <w:rsid w:val="00857665"/>
    <w:rsid w:val="008672EF"/>
    <w:rsid w:val="00874DFF"/>
    <w:rsid w:val="0088223C"/>
    <w:rsid w:val="008A7A76"/>
    <w:rsid w:val="008B79BE"/>
    <w:rsid w:val="008C6655"/>
    <w:rsid w:val="008E55EC"/>
    <w:rsid w:val="008F39DE"/>
    <w:rsid w:val="00911025"/>
    <w:rsid w:val="00942F8B"/>
    <w:rsid w:val="00943061"/>
    <w:rsid w:val="00953A53"/>
    <w:rsid w:val="00966CFC"/>
    <w:rsid w:val="00967C58"/>
    <w:rsid w:val="00983EF8"/>
    <w:rsid w:val="009861BD"/>
    <w:rsid w:val="009A108C"/>
    <w:rsid w:val="009A610E"/>
    <w:rsid w:val="00A00891"/>
    <w:rsid w:val="00A03F16"/>
    <w:rsid w:val="00A13321"/>
    <w:rsid w:val="00A2637B"/>
    <w:rsid w:val="00A37E0D"/>
    <w:rsid w:val="00A408BD"/>
    <w:rsid w:val="00A420EC"/>
    <w:rsid w:val="00A71108"/>
    <w:rsid w:val="00A82CD3"/>
    <w:rsid w:val="00AC372E"/>
    <w:rsid w:val="00AC582C"/>
    <w:rsid w:val="00B02634"/>
    <w:rsid w:val="00B02D32"/>
    <w:rsid w:val="00B23100"/>
    <w:rsid w:val="00B2736F"/>
    <w:rsid w:val="00B30DA2"/>
    <w:rsid w:val="00B35FA9"/>
    <w:rsid w:val="00B36DAB"/>
    <w:rsid w:val="00B560E6"/>
    <w:rsid w:val="00B638E7"/>
    <w:rsid w:val="00B70445"/>
    <w:rsid w:val="00B70D88"/>
    <w:rsid w:val="00B96117"/>
    <w:rsid w:val="00BA1F5B"/>
    <w:rsid w:val="00BB0996"/>
    <w:rsid w:val="00C00630"/>
    <w:rsid w:val="00C03B39"/>
    <w:rsid w:val="00C15A96"/>
    <w:rsid w:val="00C7635D"/>
    <w:rsid w:val="00C86DD8"/>
    <w:rsid w:val="00C91BD5"/>
    <w:rsid w:val="00C9396D"/>
    <w:rsid w:val="00C94C31"/>
    <w:rsid w:val="00CB6617"/>
    <w:rsid w:val="00CD710A"/>
    <w:rsid w:val="00CE4E1B"/>
    <w:rsid w:val="00CE54B8"/>
    <w:rsid w:val="00CF162A"/>
    <w:rsid w:val="00D031FB"/>
    <w:rsid w:val="00D3159F"/>
    <w:rsid w:val="00D71268"/>
    <w:rsid w:val="00D82B94"/>
    <w:rsid w:val="00D85D81"/>
    <w:rsid w:val="00D86294"/>
    <w:rsid w:val="00DA2A1D"/>
    <w:rsid w:val="00DE497B"/>
    <w:rsid w:val="00DF5925"/>
    <w:rsid w:val="00DF6876"/>
    <w:rsid w:val="00E06818"/>
    <w:rsid w:val="00E361EA"/>
    <w:rsid w:val="00E4504F"/>
    <w:rsid w:val="00E61FB8"/>
    <w:rsid w:val="00E6439B"/>
    <w:rsid w:val="00E72C23"/>
    <w:rsid w:val="00EA026B"/>
    <w:rsid w:val="00ED2CF6"/>
    <w:rsid w:val="00EE4E22"/>
    <w:rsid w:val="00EE5BFD"/>
    <w:rsid w:val="00EF38A5"/>
    <w:rsid w:val="00F40C50"/>
    <w:rsid w:val="00F42FC3"/>
    <w:rsid w:val="00F53C7A"/>
    <w:rsid w:val="00FE0F4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E7BF9"/>
  <w15:chartTrackingRefBased/>
  <w15:docId w15:val="{1BFF1F5F-6526-423B-B2AC-42EF2CF85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710A"/>
    <w:pPr>
      <w:spacing w:after="0" w:line="240" w:lineRule="auto"/>
    </w:pPr>
    <w:rPr>
      <w:rFonts w:ascii="Times New Roman" w:eastAsia="Times New Roman" w:hAnsi="Times New Roman" w:cs="Times New Roman"/>
      <w:kern w:val="0"/>
      <w:lang w:eastAsia="en-ZA"/>
      <w14:ligatures w14:val="none"/>
    </w:rPr>
  </w:style>
  <w:style w:type="paragraph" w:styleId="Heading1">
    <w:name w:val="heading 1"/>
    <w:basedOn w:val="Normal"/>
    <w:next w:val="Normal"/>
    <w:link w:val="Heading1Char"/>
    <w:uiPriority w:val="9"/>
    <w:qFormat/>
    <w:rsid w:val="00256E09"/>
    <w:pPr>
      <w:keepNext/>
      <w:keepLines/>
      <w:spacing w:before="360" w:after="80" w:line="260" w:lineRule="atLeast"/>
      <w:jc w:val="both"/>
      <w:outlineLvl w:val="0"/>
    </w:pPr>
    <w:rPr>
      <w:rFonts w:asciiTheme="majorHAnsi" w:eastAsiaTheme="majorEastAsia" w:hAnsiTheme="majorHAnsi" w:cstheme="majorBidi"/>
      <w:noProof/>
      <w:color w:val="0F4761" w:themeColor="accent1" w:themeShade="BF"/>
      <w:sz w:val="40"/>
      <w:szCs w:val="40"/>
      <w:lang w:val="en-US" w:eastAsia="zh-CN"/>
    </w:rPr>
  </w:style>
  <w:style w:type="paragraph" w:styleId="Heading2">
    <w:name w:val="heading 2"/>
    <w:basedOn w:val="Normal"/>
    <w:next w:val="Normal"/>
    <w:link w:val="Heading2Char"/>
    <w:uiPriority w:val="9"/>
    <w:semiHidden/>
    <w:unhideWhenUsed/>
    <w:qFormat/>
    <w:rsid w:val="00256E09"/>
    <w:pPr>
      <w:keepNext/>
      <w:keepLines/>
      <w:spacing w:before="160" w:after="80" w:line="260" w:lineRule="atLeast"/>
      <w:jc w:val="both"/>
      <w:outlineLvl w:val="1"/>
    </w:pPr>
    <w:rPr>
      <w:rFonts w:asciiTheme="majorHAnsi" w:eastAsiaTheme="majorEastAsia" w:hAnsiTheme="majorHAnsi" w:cstheme="majorBidi"/>
      <w:noProof/>
      <w:color w:val="0F4761" w:themeColor="accent1" w:themeShade="BF"/>
      <w:sz w:val="32"/>
      <w:szCs w:val="32"/>
      <w:lang w:val="en-US" w:eastAsia="zh-CN"/>
    </w:rPr>
  </w:style>
  <w:style w:type="paragraph" w:styleId="Heading3">
    <w:name w:val="heading 3"/>
    <w:basedOn w:val="Normal"/>
    <w:next w:val="Normal"/>
    <w:link w:val="Heading3Char"/>
    <w:uiPriority w:val="9"/>
    <w:semiHidden/>
    <w:unhideWhenUsed/>
    <w:qFormat/>
    <w:rsid w:val="00256E09"/>
    <w:pPr>
      <w:keepNext/>
      <w:keepLines/>
      <w:spacing w:before="160" w:after="80" w:line="260" w:lineRule="atLeast"/>
      <w:jc w:val="both"/>
      <w:outlineLvl w:val="2"/>
    </w:pPr>
    <w:rPr>
      <w:rFonts w:ascii="Palatino Linotype" w:eastAsiaTheme="majorEastAsia" w:hAnsi="Palatino Linotype" w:cstheme="majorBidi"/>
      <w:noProof/>
      <w:color w:val="0F4761" w:themeColor="accent1" w:themeShade="BF"/>
      <w:sz w:val="28"/>
      <w:szCs w:val="28"/>
      <w:lang w:val="en-US" w:eastAsia="zh-CN"/>
    </w:rPr>
  </w:style>
  <w:style w:type="paragraph" w:styleId="Heading4">
    <w:name w:val="heading 4"/>
    <w:basedOn w:val="Normal"/>
    <w:next w:val="Normal"/>
    <w:link w:val="Heading4Char"/>
    <w:uiPriority w:val="9"/>
    <w:semiHidden/>
    <w:unhideWhenUsed/>
    <w:qFormat/>
    <w:rsid w:val="00256E09"/>
    <w:pPr>
      <w:keepNext/>
      <w:keepLines/>
      <w:spacing w:before="80" w:after="40" w:line="260" w:lineRule="atLeast"/>
      <w:jc w:val="both"/>
      <w:outlineLvl w:val="3"/>
    </w:pPr>
    <w:rPr>
      <w:rFonts w:ascii="Palatino Linotype" w:eastAsiaTheme="majorEastAsia" w:hAnsi="Palatino Linotype" w:cstheme="majorBidi"/>
      <w:i/>
      <w:iCs/>
      <w:noProof/>
      <w:color w:val="0F4761" w:themeColor="accent1" w:themeShade="BF"/>
      <w:sz w:val="20"/>
      <w:szCs w:val="20"/>
      <w:lang w:val="en-US" w:eastAsia="zh-CN"/>
    </w:rPr>
  </w:style>
  <w:style w:type="paragraph" w:styleId="Heading5">
    <w:name w:val="heading 5"/>
    <w:basedOn w:val="Normal"/>
    <w:next w:val="Normal"/>
    <w:link w:val="Heading5Char"/>
    <w:uiPriority w:val="9"/>
    <w:semiHidden/>
    <w:unhideWhenUsed/>
    <w:qFormat/>
    <w:rsid w:val="00256E09"/>
    <w:pPr>
      <w:keepNext/>
      <w:keepLines/>
      <w:spacing w:before="80" w:after="40" w:line="260" w:lineRule="atLeast"/>
      <w:jc w:val="both"/>
      <w:outlineLvl w:val="4"/>
    </w:pPr>
    <w:rPr>
      <w:rFonts w:ascii="Palatino Linotype" w:eastAsiaTheme="majorEastAsia" w:hAnsi="Palatino Linotype" w:cstheme="majorBidi"/>
      <w:noProof/>
      <w:color w:val="0F4761" w:themeColor="accent1" w:themeShade="BF"/>
      <w:sz w:val="20"/>
      <w:szCs w:val="20"/>
      <w:lang w:val="en-US" w:eastAsia="zh-CN"/>
    </w:rPr>
  </w:style>
  <w:style w:type="paragraph" w:styleId="Heading6">
    <w:name w:val="heading 6"/>
    <w:basedOn w:val="Normal"/>
    <w:next w:val="Normal"/>
    <w:link w:val="Heading6Char"/>
    <w:uiPriority w:val="9"/>
    <w:semiHidden/>
    <w:unhideWhenUsed/>
    <w:qFormat/>
    <w:rsid w:val="00256E09"/>
    <w:pPr>
      <w:keepNext/>
      <w:keepLines/>
      <w:spacing w:before="40" w:line="260" w:lineRule="atLeast"/>
      <w:jc w:val="both"/>
      <w:outlineLvl w:val="5"/>
    </w:pPr>
    <w:rPr>
      <w:rFonts w:ascii="Palatino Linotype" w:eastAsiaTheme="majorEastAsia" w:hAnsi="Palatino Linotype" w:cstheme="majorBidi"/>
      <w:i/>
      <w:iCs/>
      <w:noProof/>
      <w:color w:val="595959" w:themeColor="text1" w:themeTint="A6"/>
      <w:sz w:val="20"/>
      <w:szCs w:val="20"/>
      <w:lang w:val="en-US" w:eastAsia="zh-CN"/>
    </w:rPr>
  </w:style>
  <w:style w:type="paragraph" w:styleId="Heading7">
    <w:name w:val="heading 7"/>
    <w:basedOn w:val="Normal"/>
    <w:next w:val="Normal"/>
    <w:link w:val="Heading7Char"/>
    <w:uiPriority w:val="9"/>
    <w:semiHidden/>
    <w:unhideWhenUsed/>
    <w:qFormat/>
    <w:rsid w:val="00256E09"/>
    <w:pPr>
      <w:keepNext/>
      <w:keepLines/>
      <w:spacing w:before="40" w:line="260" w:lineRule="atLeast"/>
      <w:jc w:val="both"/>
      <w:outlineLvl w:val="6"/>
    </w:pPr>
    <w:rPr>
      <w:rFonts w:ascii="Palatino Linotype" w:eastAsiaTheme="majorEastAsia" w:hAnsi="Palatino Linotype" w:cstheme="majorBidi"/>
      <w:noProof/>
      <w:color w:val="595959" w:themeColor="text1" w:themeTint="A6"/>
      <w:sz w:val="20"/>
      <w:szCs w:val="20"/>
      <w:lang w:val="en-US" w:eastAsia="zh-CN"/>
    </w:rPr>
  </w:style>
  <w:style w:type="paragraph" w:styleId="Heading8">
    <w:name w:val="heading 8"/>
    <w:basedOn w:val="Normal"/>
    <w:next w:val="Normal"/>
    <w:link w:val="Heading8Char"/>
    <w:uiPriority w:val="9"/>
    <w:semiHidden/>
    <w:unhideWhenUsed/>
    <w:qFormat/>
    <w:rsid w:val="00256E09"/>
    <w:pPr>
      <w:keepNext/>
      <w:keepLines/>
      <w:spacing w:line="260" w:lineRule="atLeast"/>
      <w:jc w:val="both"/>
      <w:outlineLvl w:val="7"/>
    </w:pPr>
    <w:rPr>
      <w:rFonts w:ascii="Palatino Linotype" w:eastAsiaTheme="majorEastAsia" w:hAnsi="Palatino Linotype" w:cstheme="majorBidi"/>
      <w:i/>
      <w:iCs/>
      <w:noProof/>
      <w:color w:val="272727" w:themeColor="text1" w:themeTint="D8"/>
      <w:sz w:val="20"/>
      <w:szCs w:val="20"/>
      <w:lang w:val="en-US" w:eastAsia="zh-CN"/>
    </w:rPr>
  </w:style>
  <w:style w:type="paragraph" w:styleId="Heading9">
    <w:name w:val="heading 9"/>
    <w:basedOn w:val="Normal"/>
    <w:next w:val="Normal"/>
    <w:link w:val="Heading9Char"/>
    <w:uiPriority w:val="9"/>
    <w:semiHidden/>
    <w:unhideWhenUsed/>
    <w:qFormat/>
    <w:rsid w:val="00256E09"/>
    <w:pPr>
      <w:keepNext/>
      <w:keepLines/>
      <w:spacing w:line="260" w:lineRule="atLeast"/>
      <w:jc w:val="both"/>
      <w:outlineLvl w:val="8"/>
    </w:pPr>
    <w:rPr>
      <w:rFonts w:ascii="Palatino Linotype" w:eastAsiaTheme="majorEastAsia" w:hAnsi="Palatino Linotype" w:cstheme="majorBidi"/>
      <w:noProof/>
      <w:color w:val="272727" w:themeColor="text1" w:themeTint="D8"/>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E0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6E0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56E0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6E0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6E0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6E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6E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6E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6E09"/>
    <w:rPr>
      <w:rFonts w:eastAsiaTheme="majorEastAsia" w:cstheme="majorBidi"/>
      <w:color w:val="272727" w:themeColor="text1" w:themeTint="D8"/>
    </w:rPr>
  </w:style>
  <w:style w:type="paragraph" w:styleId="Title">
    <w:name w:val="Title"/>
    <w:basedOn w:val="Normal"/>
    <w:next w:val="Normal"/>
    <w:link w:val="TitleChar"/>
    <w:uiPriority w:val="10"/>
    <w:qFormat/>
    <w:rsid w:val="00256E09"/>
    <w:pPr>
      <w:spacing w:after="80"/>
      <w:contextualSpacing/>
      <w:jc w:val="both"/>
    </w:pPr>
    <w:rPr>
      <w:rFonts w:asciiTheme="majorHAnsi" w:eastAsiaTheme="majorEastAsia" w:hAnsiTheme="majorHAnsi" w:cstheme="majorBidi"/>
      <w:noProof/>
      <w:color w:val="000000"/>
      <w:spacing w:val="-10"/>
      <w:kern w:val="28"/>
      <w:sz w:val="56"/>
      <w:szCs w:val="56"/>
      <w:lang w:val="en-US" w:eastAsia="zh-CN"/>
    </w:rPr>
  </w:style>
  <w:style w:type="character" w:customStyle="1" w:styleId="TitleChar">
    <w:name w:val="Title Char"/>
    <w:basedOn w:val="DefaultParagraphFont"/>
    <w:link w:val="Title"/>
    <w:uiPriority w:val="10"/>
    <w:rsid w:val="00256E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6E09"/>
    <w:pPr>
      <w:numPr>
        <w:ilvl w:val="1"/>
      </w:numPr>
      <w:spacing w:line="260" w:lineRule="atLeast"/>
      <w:jc w:val="both"/>
    </w:pPr>
    <w:rPr>
      <w:rFonts w:ascii="Palatino Linotype" w:eastAsiaTheme="majorEastAsia" w:hAnsi="Palatino Linotype" w:cstheme="majorBidi"/>
      <w:noProof/>
      <w:color w:val="595959" w:themeColor="text1" w:themeTint="A6"/>
      <w:spacing w:val="15"/>
      <w:sz w:val="28"/>
      <w:szCs w:val="28"/>
      <w:lang w:val="en-US" w:eastAsia="zh-CN"/>
    </w:rPr>
  </w:style>
  <w:style w:type="character" w:customStyle="1" w:styleId="SubtitleChar">
    <w:name w:val="Subtitle Char"/>
    <w:basedOn w:val="DefaultParagraphFont"/>
    <w:link w:val="Subtitle"/>
    <w:uiPriority w:val="11"/>
    <w:rsid w:val="00256E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6E09"/>
    <w:pPr>
      <w:spacing w:before="160" w:line="260" w:lineRule="atLeast"/>
      <w:jc w:val="center"/>
    </w:pPr>
    <w:rPr>
      <w:rFonts w:ascii="Palatino Linotype" w:eastAsia="SimSun" w:hAnsi="Palatino Linotype"/>
      <w:i/>
      <w:iCs/>
      <w:noProof/>
      <w:color w:val="404040" w:themeColor="text1" w:themeTint="BF"/>
      <w:sz w:val="20"/>
      <w:szCs w:val="20"/>
      <w:lang w:val="en-US" w:eastAsia="zh-CN"/>
    </w:rPr>
  </w:style>
  <w:style w:type="character" w:customStyle="1" w:styleId="QuoteChar">
    <w:name w:val="Quote Char"/>
    <w:basedOn w:val="DefaultParagraphFont"/>
    <w:link w:val="Quote"/>
    <w:uiPriority w:val="29"/>
    <w:rsid w:val="00256E09"/>
    <w:rPr>
      <w:i/>
      <w:iCs/>
      <w:color w:val="404040" w:themeColor="text1" w:themeTint="BF"/>
    </w:rPr>
  </w:style>
  <w:style w:type="paragraph" w:styleId="ListParagraph">
    <w:name w:val="List Paragraph"/>
    <w:basedOn w:val="Normal"/>
    <w:link w:val="ListParagraphChar"/>
    <w:uiPriority w:val="34"/>
    <w:qFormat/>
    <w:rsid w:val="00256E09"/>
    <w:pPr>
      <w:spacing w:line="260" w:lineRule="atLeast"/>
      <w:ind w:left="720"/>
      <w:contextualSpacing/>
      <w:jc w:val="both"/>
    </w:pPr>
    <w:rPr>
      <w:rFonts w:ascii="Palatino Linotype" w:eastAsia="SimSun" w:hAnsi="Palatino Linotype"/>
      <w:noProof/>
      <w:color w:val="000000"/>
      <w:sz w:val="20"/>
      <w:szCs w:val="20"/>
      <w:lang w:val="en-US" w:eastAsia="zh-CN"/>
    </w:rPr>
  </w:style>
  <w:style w:type="character" w:styleId="IntenseEmphasis">
    <w:name w:val="Intense Emphasis"/>
    <w:basedOn w:val="DefaultParagraphFont"/>
    <w:uiPriority w:val="21"/>
    <w:qFormat/>
    <w:rsid w:val="00256E09"/>
    <w:rPr>
      <w:i/>
      <w:iCs/>
      <w:color w:val="0F4761" w:themeColor="accent1" w:themeShade="BF"/>
    </w:rPr>
  </w:style>
  <w:style w:type="paragraph" w:styleId="IntenseQuote">
    <w:name w:val="Intense Quote"/>
    <w:basedOn w:val="Normal"/>
    <w:next w:val="Normal"/>
    <w:link w:val="IntenseQuoteChar"/>
    <w:uiPriority w:val="30"/>
    <w:qFormat/>
    <w:rsid w:val="00256E09"/>
    <w:pPr>
      <w:pBdr>
        <w:top w:val="single" w:sz="4" w:space="10" w:color="0F4761" w:themeColor="accent1" w:themeShade="BF"/>
        <w:bottom w:val="single" w:sz="4" w:space="10" w:color="0F4761" w:themeColor="accent1" w:themeShade="BF"/>
      </w:pBdr>
      <w:spacing w:before="360" w:after="360" w:line="260" w:lineRule="atLeast"/>
      <w:ind w:left="864" w:right="864"/>
      <w:jc w:val="center"/>
    </w:pPr>
    <w:rPr>
      <w:rFonts w:ascii="Palatino Linotype" w:eastAsia="SimSun" w:hAnsi="Palatino Linotype"/>
      <w:i/>
      <w:iCs/>
      <w:noProof/>
      <w:color w:val="0F4761" w:themeColor="accent1" w:themeShade="BF"/>
      <w:sz w:val="20"/>
      <w:szCs w:val="20"/>
      <w:lang w:val="en-US" w:eastAsia="zh-CN"/>
    </w:rPr>
  </w:style>
  <w:style w:type="character" w:customStyle="1" w:styleId="IntenseQuoteChar">
    <w:name w:val="Intense Quote Char"/>
    <w:basedOn w:val="DefaultParagraphFont"/>
    <w:link w:val="IntenseQuote"/>
    <w:uiPriority w:val="30"/>
    <w:rsid w:val="00256E09"/>
    <w:rPr>
      <w:i/>
      <w:iCs/>
      <w:color w:val="0F4761" w:themeColor="accent1" w:themeShade="BF"/>
    </w:rPr>
  </w:style>
  <w:style w:type="character" w:styleId="IntenseReference">
    <w:name w:val="Intense Reference"/>
    <w:basedOn w:val="DefaultParagraphFont"/>
    <w:uiPriority w:val="32"/>
    <w:qFormat/>
    <w:rsid w:val="00256E09"/>
    <w:rPr>
      <w:b/>
      <w:bCs/>
      <w:smallCaps/>
      <w:color w:val="0F4761" w:themeColor="accent1" w:themeShade="BF"/>
      <w:spacing w:val="5"/>
    </w:rPr>
  </w:style>
  <w:style w:type="paragraph" w:customStyle="1" w:styleId="MDPI11articletype">
    <w:name w:val="MDPI_1.1_article_type"/>
    <w:next w:val="Normal"/>
    <w:qFormat/>
    <w:rsid w:val="00256E09"/>
    <w:pPr>
      <w:adjustRightInd w:val="0"/>
      <w:snapToGrid w:val="0"/>
      <w:spacing w:before="240" w:after="0" w:line="240" w:lineRule="auto"/>
    </w:pPr>
    <w:rPr>
      <w:rFonts w:ascii="Palatino Linotype" w:eastAsia="Times New Roman" w:hAnsi="Palatino Linotype" w:cs="Times New Roman"/>
      <w:i/>
      <w:snapToGrid w:val="0"/>
      <w:color w:val="000000"/>
      <w:kern w:val="0"/>
      <w:sz w:val="20"/>
      <w:szCs w:val="22"/>
      <w:lang w:val="en-US" w:eastAsia="de-DE" w:bidi="en-US"/>
      <w14:ligatures w14:val="none"/>
    </w:rPr>
  </w:style>
  <w:style w:type="paragraph" w:customStyle="1" w:styleId="MDPI12title">
    <w:name w:val="MDPI_1.2_title"/>
    <w:next w:val="Normal"/>
    <w:qFormat/>
    <w:rsid w:val="00256E09"/>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
    <w:qFormat/>
    <w:rsid w:val="00256E09"/>
    <w:pPr>
      <w:adjustRightInd w:val="0"/>
      <w:snapToGrid w:val="0"/>
      <w:spacing w:after="360" w:line="260" w:lineRule="atLeast"/>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14history">
    <w:name w:val="MDPI_1.4_history"/>
    <w:basedOn w:val="Normal"/>
    <w:next w:val="Normal"/>
    <w:qFormat/>
    <w:rsid w:val="00256E09"/>
    <w:pPr>
      <w:adjustRightInd w:val="0"/>
      <w:snapToGrid w:val="0"/>
      <w:spacing w:line="240" w:lineRule="atLeast"/>
      <w:ind w:right="113"/>
    </w:pPr>
    <w:rPr>
      <w:rFonts w:ascii="Palatino Linotype" w:hAnsi="Palatino Linotype"/>
      <w:color w:val="000000"/>
      <w:sz w:val="14"/>
      <w:szCs w:val="20"/>
      <w:lang w:val="en-US" w:eastAsia="de-DE" w:bidi="en-US"/>
    </w:rPr>
  </w:style>
  <w:style w:type="paragraph" w:customStyle="1" w:styleId="MDPI16affiliation">
    <w:name w:val="MDPI_1.6_affiliation"/>
    <w:qFormat/>
    <w:rsid w:val="00256E09"/>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17abstract">
    <w:name w:val="MDPI_1.7_abstract"/>
    <w:next w:val="Normal"/>
    <w:qFormat/>
    <w:rsid w:val="00256E09"/>
    <w:pPr>
      <w:adjustRightInd w:val="0"/>
      <w:snapToGrid w:val="0"/>
      <w:spacing w:before="240" w:after="0" w:line="260" w:lineRule="atLeast"/>
      <w:ind w:left="2608"/>
      <w:jc w:val="both"/>
    </w:pPr>
    <w:rPr>
      <w:rFonts w:ascii="Palatino Linotype" w:eastAsia="Times New Roman" w:hAnsi="Palatino Linotype" w:cs="Times New Roman"/>
      <w:color w:val="000000"/>
      <w:kern w:val="0"/>
      <w:sz w:val="18"/>
      <w:szCs w:val="22"/>
      <w:lang w:val="en-US" w:eastAsia="de-DE" w:bidi="en-US"/>
      <w14:ligatures w14:val="none"/>
    </w:rPr>
  </w:style>
  <w:style w:type="paragraph" w:customStyle="1" w:styleId="MDPI18keywords">
    <w:name w:val="MDPI_1.8_keywords"/>
    <w:next w:val="Normal"/>
    <w:qFormat/>
    <w:rsid w:val="00256E09"/>
    <w:pPr>
      <w:adjustRightInd w:val="0"/>
      <w:snapToGrid w:val="0"/>
      <w:spacing w:before="240" w:after="0" w:line="260" w:lineRule="atLeast"/>
      <w:ind w:left="2608"/>
      <w:jc w:val="both"/>
    </w:pPr>
    <w:rPr>
      <w:rFonts w:ascii="Palatino Linotype" w:eastAsia="Times New Roman" w:hAnsi="Palatino Linotype" w:cs="Times New Roman"/>
      <w:snapToGrid w:val="0"/>
      <w:color w:val="000000"/>
      <w:kern w:val="0"/>
      <w:sz w:val="18"/>
      <w:szCs w:val="22"/>
      <w:lang w:val="en-US" w:eastAsia="de-DE" w:bidi="en-US"/>
      <w14:ligatures w14:val="none"/>
    </w:rPr>
  </w:style>
  <w:style w:type="paragraph" w:customStyle="1" w:styleId="MDPI19line">
    <w:name w:val="MDPI_1.9_line"/>
    <w:qFormat/>
    <w:rsid w:val="00256E0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kern w:val="0"/>
      <w:sz w:val="20"/>
      <w:lang w:val="en-US" w:eastAsia="de-DE" w:bidi="en-US"/>
      <w14:ligatures w14:val="none"/>
    </w:rPr>
  </w:style>
  <w:style w:type="paragraph" w:styleId="Footer">
    <w:name w:val="footer"/>
    <w:basedOn w:val="Normal"/>
    <w:link w:val="FooterChar"/>
    <w:uiPriority w:val="99"/>
    <w:rsid w:val="00256E09"/>
    <w:pPr>
      <w:tabs>
        <w:tab w:val="center" w:pos="4153"/>
        <w:tab w:val="right" w:pos="8306"/>
      </w:tabs>
      <w:snapToGrid w:val="0"/>
      <w:spacing w:line="240" w:lineRule="atLeast"/>
      <w:jc w:val="both"/>
    </w:pPr>
    <w:rPr>
      <w:rFonts w:ascii="Palatino Linotype" w:eastAsia="SimSun" w:hAnsi="Palatino Linotype"/>
      <w:noProof/>
      <w:color w:val="000000"/>
      <w:sz w:val="20"/>
      <w:szCs w:val="18"/>
      <w:lang w:val="en-US" w:eastAsia="zh-CN"/>
    </w:rPr>
  </w:style>
  <w:style w:type="character" w:customStyle="1" w:styleId="FooterChar">
    <w:name w:val="Footer Char"/>
    <w:basedOn w:val="DefaultParagraphFont"/>
    <w:link w:val="Footer"/>
    <w:uiPriority w:val="99"/>
    <w:rsid w:val="00256E09"/>
    <w:rPr>
      <w:rFonts w:ascii="Palatino Linotype" w:eastAsia="SimSun" w:hAnsi="Palatino Linotype" w:cs="Times New Roman"/>
      <w:noProof/>
      <w:color w:val="000000"/>
      <w:kern w:val="0"/>
      <w:sz w:val="20"/>
      <w:szCs w:val="18"/>
      <w:lang w:val="en-US" w:eastAsia="zh-CN"/>
      <w14:ligatures w14:val="none"/>
    </w:rPr>
  </w:style>
  <w:style w:type="paragraph" w:styleId="Header">
    <w:name w:val="header"/>
    <w:basedOn w:val="Normal"/>
    <w:link w:val="HeaderChar"/>
    <w:uiPriority w:val="99"/>
    <w:rsid w:val="00256E09"/>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val="en-US" w:eastAsia="zh-CN"/>
    </w:rPr>
  </w:style>
  <w:style w:type="character" w:customStyle="1" w:styleId="HeaderChar">
    <w:name w:val="Header Char"/>
    <w:basedOn w:val="DefaultParagraphFont"/>
    <w:link w:val="Header"/>
    <w:uiPriority w:val="99"/>
    <w:rsid w:val="00256E09"/>
    <w:rPr>
      <w:rFonts w:ascii="Palatino Linotype" w:eastAsia="SimSun" w:hAnsi="Palatino Linotype" w:cs="Times New Roman"/>
      <w:noProof/>
      <w:color w:val="000000"/>
      <w:kern w:val="0"/>
      <w:sz w:val="20"/>
      <w:szCs w:val="18"/>
      <w:lang w:val="en-US" w:eastAsia="zh-CN"/>
      <w14:ligatures w14:val="none"/>
    </w:rPr>
  </w:style>
  <w:style w:type="paragraph" w:customStyle="1" w:styleId="MDPIheaderjournallogo">
    <w:name w:val="MDPI_header_journal_logo"/>
    <w:qFormat/>
    <w:rsid w:val="00256E09"/>
    <w:pPr>
      <w:adjustRightInd w:val="0"/>
      <w:snapToGrid w:val="0"/>
      <w:spacing w:after="0" w:line="260" w:lineRule="atLeast"/>
      <w:jc w:val="both"/>
    </w:pPr>
    <w:rPr>
      <w:rFonts w:ascii="Palatino Linotype" w:eastAsia="Times New Roman" w:hAnsi="Palatino Linotype" w:cs="Times New Roman"/>
      <w:i/>
      <w:color w:val="000000"/>
      <w:kern w:val="0"/>
      <w:szCs w:val="22"/>
      <w:lang w:val="en-US" w:eastAsia="de-CH"/>
      <w14:ligatures w14:val="none"/>
    </w:rPr>
  </w:style>
  <w:style w:type="paragraph" w:customStyle="1" w:styleId="MDPI32textnoindent">
    <w:name w:val="MDPI_3.2_text_no_indent"/>
    <w:basedOn w:val="MDPI31text"/>
    <w:qFormat/>
    <w:rsid w:val="00256E09"/>
    <w:pPr>
      <w:ind w:firstLine="0"/>
    </w:pPr>
  </w:style>
  <w:style w:type="paragraph" w:customStyle="1" w:styleId="MDPI31text">
    <w:name w:val="MDPI_3.1_text"/>
    <w:qFormat/>
    <w:rsid w:val="00256E09"/>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3textspaceafter">
    <w:name w:val="MDPI_3.3_text_space_after"/>
    <w:qFormat/>
    <w:rsid w:val="00256E09"/>
    <w:pPr>
      <w:adjustRightInd w:val="0"/>
      <w:snapToGrid w:val="0"/>
      <w:spacing w:after="24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4textspacebefore">
    <w:name w:val="MDPI_3.4_text_space_before"/>
    <w:qFormat/>
    <w:rsid w:val="00256E09"/>
    <w:pPr>
      <w:adjustRightInd w:val="0"/>
      <w:snapToGrid w:val="0"/>
      <w:spacing w:before="240" w:after="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5textbeforelist">
    <w:name w:val="MDPI_3.5_text_before_list"/>
    <w:qFormat/>
    <w:rsid w:val="00256E09"/>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6textafterlist">
    <w:name w:val="MDPI_3.6_text_after_list"/>
    <w:qFormat/>
    <w:rsid w:val="00256E09"/>
    <w:pPr>
      <w:adjustRightInd w:val="0"/>
      <w:snapToGrid w:val="0"/>
      <w:spacing w:before="120" w:after="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7itemize">
    <w:name w:val="MDPI_3.7_itemize"/>
    <w:qFormat/>
    <w:rsid w:val="00256E09"/>
    <w:pPr>
      <w:numPr>
        <w:numId w:val="12"/>
      </w:numPr>
      <w:adjustRightInd w:val="0"/>
      <w:snapToGrid w:val="0"/>
      <w:spacing w:after="0" w:line="228" w:lineRule="auto"/>
      <w:jc w:val="both"/>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38bullet">
    <w:name w:val="MDPI_3.8_bullet"/>
    <w:qFormat/>
    <w:rsid w:val="00256E09"/>
    <w:pPr>
      <w:numPr>
        <w:numId w:val="9"/>
      </w:numPr>
      <w:adjustRightInd w:val="0"/>
      <w:snapToGrid w:val="0"/>
      <w:spacing w:after="0" w:line="228" w:lineRule="auto"/>
      <w:jc w:val="both"/>
    </w:pPr>
    <w:rPr>
      <w:rFonts w:ascii="Palatino Linotype" w:eastAsia="Times New Roman" w:hAnsi="Palatino Linotype" w:cs="Times New Roman"/>
      <w:color w:val="000000"/>
      <w:kern w:val="0"/>
      <w:sz w:val="20"/>
      <w:szCs w:val="22"/>
      <w:lang w:val="en-US" w:eastAsia="de-DE" w:bidi="en-US"/>
      <w14:ligatures w14:val="none"/>
    </w:rPr>
  </w:style>
  <w:style w:type="paragraph" w:customStyle="1" w:styleId="MDPI39equation">
    <w:name w:val="MDPI_3.9_equation"/>
    <w:qFormat/>
    <w:rsid w:val="00256E09"/>
    <w:pPr>
      <w:adjustRightInd w:val="0"/>
      <w:snapToGrid w:val="0"/>
      <w:spacing w:before="120" w:after="120" w:line="260" w:lineRule="atLeast"/>
      <w:ind w:left="709"/>
      <w:jc w:val="center"/>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3aequationnumber">
    <w:name w:val="MDPI_3.a_equation_number"/>
    <w:qFormat/>
    <w:rsid w:val="00256E09"/>
    <w:pPr>
      <w:spacing w:before="120" w:after="120" w:line="240" w:lineRule="auto"/>
      <w:jc w:val="right"/>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41tablecaption">
    <w:name w:val="MDPI_4.1_table_caption"/>
    <w:qFormat/>
    <w:rsid w:val="00256E09"/>
    <w:pPr>
      <w:adjustRightInd w:val="0"/>
      <w:snapToGrid w:val="0"/>
      <w:spacing w:before="240" w:after="120"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42tablebody">
    <w:name w:val="MDPI_4.2_table_body"/>
    <w:qFormat/>
    <w:rsid w:val="00256E09"/>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3tablefooter">
    <w:name w:val="MDPI_4.3_table_footer"/>
    <w:next w:val="MDPI31text"/>
    <w:qFormat/>
    <w:rsid w:val="00256E09"/>
    <w:pPr>
      <w:adjustRightInd w:val="0"/>
      <w:snapToGrid w:val="0"/>
      <w:spacing w:after="0"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51figurecaption">
    <w:name w:val="MDPI_5.1_figure_caption"/>
    <w:qFormat/>
    <w:rsid w:val="00256E09"/>
    <w:pPr>
      <w:adjustRightInd w:val="0"/>
      <w:snapToGrid w:val="0"/>
      <w:spacing w:before="120" w:after="240" w:line="228" w:lineRule="auto"/>
      <w:ind w:left="2608"/>
      <w:jc w:val="both"/>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56E09"/>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81theorem">
    <w:name w:val="MDPI_8.1_theorem"/>
    <w:qFormat/>
    <w:rsid w:val="00256E09"/>
    <w:pPr>
      <w:adjustRightInd w:val="0"/>
      <w:snapToGrid w:val="0"/>
      <w:spacing w:after="0" w:line="228" w:lineRule="auto"/>
      <w:ind w:left="2608"/>
      <w:jc w:val="both"/>
    </w:pPr>
    <w:rPr>
      <w:rFonts w:ascii="Palatino Linotype" w:eastAsia="Times New Roman" w:hAnsi="Palatino Linotype" w:cs="Times New Roman"/>
      <w:i/>
      <w:snapToGrid w:val="0"/>
      <w:color w:val="000000"/>
      <w:kern w:val="0"/>
      <w:sz w:val="20"/>
      <w:szCs w:val="22"/>
      <w:lang w:val="en-US" w:eastAsia="de-DE" w:bidi="en-US"/>
      <w14:ligatures w14:val="none"/>
    </w:rPr>
  </w:style>
  <w:style w:type="paragraph" w:customStyle="1" w:styleId="MDPI82proof">
    <w:name w:val="MDPI_8.2_proof"/>
    <w:qFormat/>
    <w:rsid w:val="00256E09"/>
    <w:pPr>
      <w:adjustRightInd w:val="0"/>
      <w:snapToGrid w:val="0"/>
      <w:spacing w:after="0" w:line="228" w:lineRule="auto"/>
      <w:ind w:left="2608"/>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footerfirstpage">
    <w:name w:val="MDPI_footer_firstpage"/>
    <w:qFormat/>
    <w:rsid w:val="00256E09"/>
    <w:pPr>
      <w:tabs>
        <w:tab w:val="right" w:pos="8845"/>
      </w:tabs>
      <w:spacing w:after="0" w:line="160" w:lineRule="exact"/>
    </w:pPr>
    <w:rPr>
      <w:rFonts w:ascii="Palatino Linotype" w:eastAsia="Times New Roman" w:hAnsi="Palatino Linotype" w:cs="Times New Roman"/>
      <w:color w:val="000000"/>
      <w:kern w:val="0"/>
      <w:sz w:val="16"/>
      <w:szCs w:val="20"/>
      <w:lang w:val="en-US" w:eastAsia="de-DE"/>
      <w14:ligatures w14:val="none"/>
    </w:rPr>
  </w:style>
  <w:style w:type="paragraph" w:customStyle="1" w:styleId="MDPI23heading3">
    <w:name w:val="MDPI_2.3_heading3"/>
    <w:qFormat/>
    <w:rsid w:val="00256E09"/>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21heading1">
    <w:name w:val="MDPI_2.1_heading1"/>
    <w:qFormat/>
    <w:rsid w:val="00256E0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szCs w:val="22"/>
      <w:lang w:val="en-US" w:eastAsia="de-DE" w:bidi="en-US"/>
      <w14:ligatures w14:val="none"/>
    </w:rPr>
  </w:style>
  <w:style w:type="paragraph" w:customStyle="1" w:styleId="MDPI22heading2">
    <w:name w:val="MDPI_2.2_heading2"/>
    <w:qFormat/>
    <w:rsid w:val="00256E09"/>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szCs w:val="22"/>
      <w:lang w:val="en-US" w:eastAsia="de-DE" w:bidi="en-US"/>
      <w14:ligatures w14:val="none"/>
    </w:rPr>
  </w:style>
  <w:style w:type="paragraph" w:customStyle="1" w:styleId="MDPI71References">
    <w:name w:val="MDPI_7.1_References"/>
    <w:qFormat/>
    <w:rsid w:val="00256E09"/>
    <w:pPr>
      <w:numPr>
        <w:numId w:val="13"/>
      </w:numPr>
      <w:adjustRightInd w:val="0"/>
      <w:snapToGrid w:val="0"/>
      <w:spacing w:after="0" w:line="228" w:lineRule="auto"/>
      <w:jc w:val="both"/>
    </w:pPr>
    <w:rPr>
      <w:rFonts w:ascii="Palatino Linotype" w:eastAsia="Times New Roman" w:hAnsi="Palatino Linotype" w:cs="Times New Roman"/>
      <w:color w:val="000000"/>
      <w:kern w:val="0"/>
      <w:sz w:val="18"/>
      <w:szCs w:val="20"/>
      <w:lang w:val="en-US" w:eastAsia="de-DE" w:bidi="en-US"/>
      <w14:ligatures w14:val="none"/>
    </w:rPr>
  </w:style>
  <w:style w:type="paragraph" w:styleId="BalloonText">
    <w:name w:val="Balloon Text"/>
    <w:basedOn w:val="Normal"/>
    <w:link w:val="BalloonTextChar"/>
    <w:uiPriority w:val="99"/>
    <w:rsid w:val="00256E09"/>
    <w:pPr>
      <w:spacing w:line="260" w:lineRule="atLeast"/>
      <w:jc w:val="both"/>
    </w:pPr>
    <w:rPr>
      <w:rFonts w:ascii="Palatino Linotype" w:eastAsia="SimSun" w:hAnsi="Palatino Linotype" w:cs="Tahoma"/>
      <w:noProof/>
      <w:color w:val="000000"/>
      <w:sz w:val="20"/>
      <w:szCs w:val="18"/>
      <w:lang w:val="en-US" w:eastAsia="zh-CN"/>
    </w:rPr>
  </w:style>
  <w:style w:type="character" w:customStyle="1" w:styleId="BalloonTextChar">
    <w:name w:val="Balloon Text Char"/>
    <w:basedOn w:val="DefaultParagraphFont"/>
    <w:link w:val="BalloonText"/>
    <w:uiPriority w:val="99"/>
    <w:rsid w:val="00256E09"/>
    <w:rPr>
      <w:rFonts w:ascii="Palatino Linotype" w:eastAsia="SimSun" w:hAnsi="Palatino Linotype" w:cs="Tahoma"/>
      <w:noProof/>
      <w:color w:val="000000"/>
      <w:kern w:val="0"/>
      <w:sz w:val="20"/>
      <w:szCs w:val="18"/>
      <w:lang w:val="en-US" w:eastAsia="zh-CN"/>
      <w14:ligatures w14:val="none"/>
    </w:rPr>
  </w:style>
  <w:style w:type="character" w:styleId="LineNumber">
    <w:name w:val="line number"/>
    <w:uiPriority w:val="99"/>
    <w:rsid w:val="00256E09"/>
    <w:rPr>
      <w:rFonts w:ascii="Palatino Linotype" w:hAnsi="Palatino Linotype"/>
      <w:sz w:val="16"/>
    </w:rPr>
  </w:style>
  <w:style w:type="table" w:customStyle="1" w:styleId="MDPI41threelinetable">
    <w:name w:val="MDPI_4.1_three_line_table"/>
    <w:basedOn w:val="TableNormal"/>
    <w:uiPriority w:val="99"/>
    <w:rsid w:val="00256E09"/>
    <w:pPr>
      <w:adjustRightInd w:val="0"/>
      <w:snapToGrid w:val="0"/>
      <w:spacing w:after="0" w:line="240" w:lineRule="auto"/>
      <w:jc w:val="center"/>
    </w:pPr>
    <w:rPr>
      <w:rFonts w:ascii="Palatino Linotype" w:eastAsia="SimSun" w:hAnsi="Palatino Linotype" w:cs="Times New Roman"/>
      <w:color w:val="000000"/>
      <w:kern w:val="0"/>
      <w:sz w:val="20"/>
      <w:szCs w:val="20"/>
      <w:lang w:val="en-US" w:eastAsia="zh-CN"/>
      <w14:ligatures w14:val="none"/>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256E09"/>
    <w:rPr>
      <w:color w:val="0000FF"/>
      <w:u w:val="single"/>
    </w:rPr>
  </w:style>
  <w:style w:type="character" w:customStyle="1" w:styleId="UnresolvedMention1">
    <w:name w:val="Unresolved Mention1"/>
    <w:uiPriority w:val="99"/>
    <w:semiHidden/>
    <w:unhideWhenUsed/>
    <w:rsid w:val="00256E09"/>
    <w:rPr>
      <w:color w:val="605E5C"/>
      <w:shd w:val="clear" w:color="auto" w:fill="E1DFDD"/>
    </w:rPr>
  </w:style>
  <w:style w:type="table" w:styleId="TableGrid">
    <w:name w:val="Table Grid"/>
    <w:basedOn w:val="TableNormal"/>
    <w:uiPriority w:val="59"/>
    <w:rsid w:val="00256E09"/>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256E09"/>
    <w:pPr>
      <w:spacing w:after="0" w:line="240" w:lineRule="auto"/>
    </w:pPr>
    <w:rPr>
      <w:rFonts w:ascii="Calibri" w:eastAsia="SimSun" w:hAnsi="Calibri" w:cs="Times New Roman"/>
      <w:kern w:val="0"/>
      <w:sz w:val="20"/>
      <w:szCs w:val="20"/>
      <w:lang w:val="en-US" w:eastAsia="zh-C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256E09"/>
    <w:pPr>
      <w:adjustRightInd w:val="0"/>
      <w:snapToGrid w:val="0"/>
      <w:spacing w:after="0" w:line="240" w:lineRule="atLeast"/>
      <w:ind w:right="113"/>
    </w:pPr>
    <w:rPr>
      <w:rFonts w:ascii="Palatino Linotype" w:eastAsia="SimSun" w:hAnsi="Palatino Linotype" w:cs="Cordia New"/>
      <w:kern w:val="0"/>
      <w:sz w:val="14"/>
      <w:szCs w:val="22"/>
      <w:lang w:val="en-US" w:eastAsia="zh-CN"/>
      <w14:ligatures w14:val="none"/>
    </w:rPr>
  </w:style>
  <w:style w:type="paragraph" w:customStyle="1" w:styleId="MDPI62BackMatter">
    <w:name w:val="MDPI_6.2_BackMatter"/>
    <w:qFormat/>
    <w:rsid w:val="00256E09"/>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val="en-US" w:bidi="en-US"/>
      <w14:ligatures w14:val="none"/>
    </w:rPr>
  </w:style>
  <w:style w:type="paragraph" w:customStyle="1" w:styleId="MDPI63Notes">
    <w:name w:val="MDPI_6.3_Notes"/>
    <w:qFormat/>
    <w:rsid w:val="00256E09"/>
    <w:pPr>
      <w:adjustRightInd w:val="0"/>
      <w:snapToGrid w:val="0"/>
      <w:spacing w:before="240" w:after="0" w:line="228" w:lineRule="auto"/>
      <w:jc w:val="both"/>
    </w:pPr>
    <w:rPr>
      <w:rFonts w:ascii="Palatino Linotype" w:eastAsia="SimSun" w:hAnsi="Palatino Linotype" w:cs="Times New Roman"/>
      <w:snapToGrid w:val="0"/>
      <w:color w:val="000000"/>
      <w:kern w:val="0"/>
      <w:sz w:val="18"/>
      <w:szCs w:val="20"/>
      <w:lang w:val="en-US" w:bidi="en-US"/>
      <w14:ligatures w14:val="none"/>
    </w:rPr>
  </w:style>
  <w:style w:type="paragraph" w:customStyle="1" w:styleId="MDPI15academiceditor">
    <w:name w:val="MDPI_1.5_academic_editor"/>
    <w:qFormat/>
    <w:rsid w:val="00256E09"/>
    <w:pPr>
      <w:adjustRightInd w:val="0"/>
      <w:snapToGrid w:val="0"/>
      <w:spacing w:before="120" w:after="0" w:line="240" w:lineRule="atLeast"/>
      <w:ind w:right="113"/>
    </w:pPr>
    <w:rPr>
      <w:rFonts w:ascii="Palatino Linotype" w:eastAsia="Times New Roman" w:hAnsi="Palatino Linotype" w:cs="Times New Roman"/>
      <w:color w:val="000000"/>
      <w:kern w:val="0"/>
      <w:sz w:val="14"/>
      <w:szCs w:val="22"/>
      <w:lang w:val="en-US" w:eastAsia="de-DE" w:bidi="en-US"/>
      <w14:ligatures w14:val="none"/>
    </w:rPr>
  </w:style>
  <w:style w:type="paragraph" w:customStyle="1" w:styleId="MDPI19classification">
    <w:name w:val="MDPI_1.9_classification"/>
    <w:qFormat/>
    <w:rsid w:val="00256E09"/>
    <w:pPr>
      <w:spacing w:before="240" w:after="0" w:line="260" w:lineRule="atLeast"/>
      <w:ind w:left="113"/>
      <w:jc w:val="both"/>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411onetablecaption">
    <w:name w:val="MDPI_4.1.1_one_table_caption"/>
    <w:qFormat/>
    <w:rsid w:val="00256E09"/>
    <w:pPr>
      <w:adjustRightInd w:val="0"/>
      <w:snapToGrid w:val="0"/>
      <w:spacing w:before="240" w:after="120" w:line="260" w:lineRule="atLeast"/>
      <w:jc w:val="center"/>
    </w:pPr>
    <w:rPr>
      <w:rFonts w:ascii="Palatino Linotype" w:eastAsia="SimSun" w:hAnsi="Palatino Linotype" w:cs="Cordia New"/>
      <w:noProof/>
      <w:color w:val="000000"/>
      <w:kern w:val="0"/>
      <w:sz w:val="18"/>
      <w:szCs w:val="22"/>
      <w:lang w:val="en-US" w:eastAsia="zh-CN" w:bidi="en-US"/>
      <w14:ligatures w14:val="none"/>
    </w:rPr>
  </w:style>
  <w:style w:type="paragraph" w:customStyle="1" w:styleId="MDPI511onefigurecaption">
    <w:name w:val="MDPI_5.1.1_one_figure_caption"/>
    <w:qFormat/>
    <w:rsid w:val="00256E09"/>
    <w:pPr>
      <w:adjustRightInd w:val="0"/>
      <w:snapToGrid w:val="0"/>
      <w:spacing w:before="240" w:after="120" w:line="260" w:lineRule="atLeast"/>
      <w:jc w:val="center"/>
    </w:pPr>
    <w:rPr>
      <w:rFonts w:ascii="Palatino Linotype" w:eastAsia="SimSun" w:hAnsi="Palatino Linotype" w:cs="Times New Roman"/>
      <w:noProof/>
      <w:color w:val="000000"/>
      <w:kern w:val="0"/>
      <w:sz w:val="18"/>
      <w:szCs w:val="20"/>
      <w:lang w:val="en-US" w:eastAsia="zh-CN" w:bidi="en-US"/>
      <w14:ligatures w14:val="none"/>
    </w:rPr>
  </w:style>
  <w:style w:type="paragraph" w:customStyle="1" w:styleId="MDPI72Copyright">
    <w:name w:val="MDPI_7.2_Copyright"/>
    <w:qFormat/>
    <w:rsid w:val="00256E09"/>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kern w:val="0"/>
      <w:sz w:val="14"/>
      <w:szCs w:val="20"/>
      <w:lang w:val="en-GB" w:eastAsia="en-GB"/>
      <w14:ligatures w14:val="none"/>
    </w:rPr>
  </w:style>
  <w:style w:type="paragraph" w:customStyle="1" w:styleId="MDPI73CopyrightImage">
    <w:name w:val="MDPI_7.3_CopyrightImage"/>
    <w:rsid w:val="00256E09"/>
    <w:pPr>
      <w:adjustRightInd w:val="0"/>
      <w:snapToGrid w:val="0"/>
      <w:spacing w:after="100" w:line="260" w:lineRule="atLeast"/>
      <w:jc w:val="right"/>
    </w:pPr>
    <w:rPr>
      <w:rFonts w:ascii="Palatino Linotype" w:eastAsia="Times New Roman" w:hAnsi="Palatino Linotype" w:cs="Times New Roman"/>
      <w:color w:val="000000"/>
      <w:kern w:val="0"/>
      <w:sz w:val="20"/>
      <w:szCs w:val="20"/>
      <w:lang w:val="en-US" w:eastAsia="de-CH"/>
      <w14:ligatures w14:val="none"/>
    </w:rPr>
  </w:style>
  <w:style w:type="paragraph" w:customStyle="1" w:styleId="MDPIequationFram">
    <w:name w:val="MDPI_equationFram"/>
    <w:qFormat/>
    <w:rsid w:val="00256E09"/>
    <w:pPr>
      <w:adjustRightInd w:val="0"/>
      <w:snapToGrid w:val="0"/>
      <w:spacing w:before="120" w:after="120" w:line="240" w:lineRule="auto"/>
      <w:jc w:val="center"/>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customStyle="1" w:styleId="MDPIfooter">
    <w:name w:val="MDPI_footer"/>
    <w:qFormat/>
    <w:rsid w:val="00256E09"/>
    <w:pPr>
      <w:adjustRightInd w:val="0"/>
      <w:snapToGrid w:val="0"/>
      <w:spacing w:before="120" w:after="0" w:line="260" w:lineRule="atLeast"/>
      <w:jc w:val="center"/>
    </w:pPr>
    <w:rPr>
      <w:rFonts w:ascii="Palatino Linotype" w:eastAsia="Times New Roman" w:hAnsi="Palatino Linotype" w:cs="Times New Roman"/>
      <w:color w:val="000000"/>
      <w:kern w:val="0"/>
      <w:sz w:val="20"/>
      <w:szCs w:val="20"/>
      <w:lang w:val="en-US" w:eastAsia="de-DE"/>
      <w14:ligatures w14:val="none"/>
    </w:rPr>
  </w:style>
  <w:style w:type="paragraph" w:customStyle="1" w:styleId="MDPIheader">
    <w:name w:val="MDPI_header"/>
    <w:qFormat/>
    <w:rsid w:val="00256E09"/>
    <w:pPr>
      <w:adjustRightInd w:val="0"/>
      <w:snapToGrid w:val="0"/>
      <w:spacing w:after="240" w:line="260" w:lineRule="atLeast"/>
      <w:jc w:val="both"/>
    </w:pPr>
    <w:rPr>
      <w:rFonts w:ascii="Palatino Linotype" w:eastAsia="Times New Roman" w:hAnsi="Palatino Linotype" w:cs="Times New Roman"/>
      <w:iCs/>
      <w:color w:val="000000"/>
      <w:kern w:val="0"/>
      <w:sz w:val="16"/>
      <w:szCs w:val="20"/>
      <w:lang w:val="en-US" w:eastAsia="de-DE"/>
      <w14:ligatures w14:val="none"/>
    </w:rPr>
  </w:style>
  <w:style w:type="paragraph" w:customStyle="1" w:styleId="MDPIheadercitation">
    <w:name w:val="MDPI_header_citation"/>
    <w:rsid w:val="00256E09"/>
    <w:pPr>
      <w:spacing w:after="240" w:line="240" w:lineRule="auto"/>
    </w:pPr>
    <w:rPr>
      <w:rFonts w:ascii="Palatino Linotype" w:eastAsia="Times New Roman" w:hAnsi="Palatino Linotype" w:cs="Times New Roman"/>
      <w:snapToGrid w:val="0"/>
      <w:color w:val="000000"/>
      <w:kern w:val="0"/>
      <w:sz w:val="18"/>
      <w:szCs w:val="20"/>
      <w:lang w:val="en-US" w:eastAsia="de-DE" w:bidi="en-US"/>
      <w14:ligatures w14:val="none"/>
    </w:rPr>
  </w:style>
  <w:style w:type="paragraph" w:customStyle="1" w:styleId="MDPIheadermdpilogo">
    <w:name w:val="MDPI_header_mdpi_logo"/>
    <w:qFormat/>
    <w:rsid w:val="00256E09"/>
    <w:pPr>
      <w:adjustRightInd w:val="0"/>
      <w:snapToGrid w:val="0"/>
      <w:spacing w:after="0" w:line="260" w:lineRule="atLeast"/>
      <w:jc w:val="right"/>
    </w:pPr>
    <w:rPr>
      <w:rFonts w:ascii="Palatino Linotype" w:eastAsia="Times New Roman" w:hAnsi="Palatino Linotype" w:cs="Times New Roman"/>
      <w:color w:val="000000"/>
      <w:kern w:val="0"/>
      <w:szCs w:val="22"/>
      <w:lang w:val="en-US" w:eastAsia="de-CH"/>
      <w14:ligatures w14:val="none"/>
    </w:rPr>
  </w:style>
  <w:style w:type="table" w:customStyle="1" w:styleId="MDPITable">
    <w:name w:val="MDPI_Table"/>
    <w:basedOn w:val="TableNormal"/>
    <w:uiPriority w:val="99"/>
    <w:rsid w:val="00256E09"/>
    <w:pPr>
      <w:spacing w:after="0" w:line="240" w:lineRule="auto"/>
    </w:pPr>
    <w:rPr>
      <w:rFonts w:ascii="Palatino Linotype" w:eastAsia="SimSun" w:hAnsi="Palatino Linotype" w:cs="Times New Roman"/>
      <w:color w:val="000000"/>
      <w:kern w:val="0"/>
      <w:sz w:val="20"/>
      <w:szCs w:val="20"/>
      <w:lang w:val="en-CA"/>
      <w14:ligatures w14:val="none"/>
    </w:rPr>
    <w:tblPr>
      <w:tblCellMar>
        <w:left w:w="0" w:type="dxa"/>
        <w:right w:w="0" w:type="dxa"/>
      </w:tblCellMar>
    </w:tblPr>
  </w:style>
  <w:style w:type="paragraph" w:customStyle="1" w:styleId="MDPItext">
    <w:name w:val="MDPI_text"/>
    <w:qFormat/>
    <w:rsid w:val="00256E09"/>
    <w:pPr>
      <w:spacing w:after="0" w:line="260" w:lineRule="atLeast"/>
      <w:ind w:left="425" w:right="425" w:firstLine="284"/>
      <w:jc w:val="both"/>
    </w:pPr>
    <w:rPr>
      <w:rFonts w:ascii="Times New Roman" w:eastAsia="Times New Roman" w:hAnsi="Times New Roman" w:cs="Times New Roman"/>
      <w:noProof/>
      <w:snapToGrid w:val="0"/>
      <w:color w:val="000000"/>
      <w:kern w:val="0"/>
      <w:sz w:val="22"/>
      <w:szCs w:val="22"/>
      <w:lang w:val="en-US" w:eastAsia="de-DE" w:bidi="en-US"/>
      <w14:ligatures w14:val="none"/>
    </w:rPr>
  </w:style>
  <w:style w:type="paragraph" w:customStyle="1" w:styleId="MDPItitle">
    <w:name w:val="MDPI_title"/>
    <w:qFormat/>
    <w:rsid w:val="00256E09"/>
    <w:pPr>
      <w:adjustRightInd w:val="0"/>
      <w:snapToGrid w:val="0"/>
      <w:spacing w:after="240" w:line="260" w:lineRule="atLeast"/>
      <w:jc w:val="both"/>
    </w:pPr>
    <w:rPr>
      <w:rFonts w:ascii="Palatino Linotype" w:eastAsia="Times New Roman" w:hAnsi="Palatino Linotype" w:cs="Times New Roman"/>
      <w:b/>
      <w:snapToGrid w:val="0"/>
      <w:color w:val="000000"/>
      <w:kern w:val="0"/>
      <w:sz w:val="36"/>
      <w:szCs w:val="20"/>
      <w:lang w:val="en-US" w:eastAsia="de-DE" w:bidi="en-US"/>
      <w14:ligatures w14:val="none"/>
    </w:rPr>
  </w:style>
  <w:style w:type="character" w:customStyle="1" w:styleId="apple-converted-space">
    <w:name w:val="apple-converted-space"/>
    <w:rsid w:val="00256E09"/>
  </w:style>
  <w:style w:type="paragraph" w:styleId="Bibliography">
    <w:name w:val="Bibliography"/>
    <w:basedOn w:val="Normal"/>
    <w:next w:val="Normal"/>
    <w:uiPriority w:val="37"/>
    <w:semiHidden/>
    <w:unhideWhenUsed/>
    <w:rsid w:val="00256E09"/>
    <w:pPr>
      <w:spacing w:line="260" w:lineRule="atLeast"/>
      <w:jc w:val="both"/>
    </w:pPr>
    <w:rPr>
      <w:rFonts w:ascii="Palatino Linotype" w:eastAsia="SimSun" w:hAnsi="Palatino Linotype"/>
      <w:noProof/>
      <w:color w:val="000000"/>
      <w:sz w:val="20"/>
      <w:szCs w:val="20"/>
      <w:lang w:val="en-US" w:eastAsia="zh-CN"/>
    </w:rPr>
  </w:style>
  <w:style w:type="paragraph" w:styleId="BodyText">
    <w:name w:val="Body Text"/>
    <w:link w:val="BodyTextChar"/>
    <w:rsid w:val="00256E09"/>
    <w:pPr>
      <w:spacing w:after="120" w:line="340" w:lineRule="atLeast"/>
      <w:jc w:val="both"/>
    </w:pPr>
    <w:rPr>
      <w:rFonts w:ascii="Palatino Linotype" w:eastAsia="SimSun" w:hAnsi="Palatino Linotype" w:cs="Times New Roman"/>
      <w:color w:val="000000"/>
      <w:kern w:val="0"/>
      <w:szCs w:val="20"/>
      <w:lang w:val="en-US" w:eastAsia="de-DE"/>
      <w14:ligatures w14:val="none"/>
    </w:rPr>
  </w:style>
  <w:style w:type="character" w:customStyle="1" w:styleId="BodyTextChar">
    <w:name w:val="Body Text Char"/>
    <w:basedOn w:val="DefaultParagraphFont"/>
    <w:link w:val="BodyText"/>
    <w:rsid w:val="00256E09"/>
    <w:rPr>
      <w:rFonts w:ascii="Palatino Linotype" w:eastAsia="SimSun" w:hAnsi="Palatino Linotype" w:cs="Times New Roman"/>
      <w:color w:val="000000"/>
      <w:kern w:val="0"/>
      <w:szCs w:val="20"/>
      <w:lang w:val="en-US" w:eastAsia="de-DE"/>
      <w14:ligatures w14:val="none"/>
    </w:rPr>
  </w:style>
  <w:style w:type="character" w:styleId="CommentReference">
    <w:name w:val="annotation reference"/>
    <w:rsid w:val="00256E09"/>
    <w:rPr>
      <w:sz w:val="21"/>
      <w:szCs w:val="21"/>
    </w:rPr>
  </w:style>
  <w:style w:type="paragraph" w:styleId="CommentText">
    <w:name w:val="annotation text"/>
    <w:basedOn w:val="Normal"/>
    <w:link w:val="CommentTextChar"/>
    <w:rsid w:val="00256E09"/>
    <w:pPr>
      <w:spacing w:line="260" w:lineRule="atLeast"/>
      <w:jc w:val="both"/>
    </w:pPr>
    <w:rPr>
      <w:rFonts w:ascii="Palatino Linotype" w:eastAsia="SimSun" w:hAnsi="Palatino Linotype"/>
      <w:noProof/>
      <w:color w:val="000000"/>
      <w:sz w:val="20"/>
      <w:szCs w:val="20"/>
      <w:lang w:val="en-US" w:eastAsia="zh-CN"/>
    </w:rPr>
  </w:style>
  <w:style w:type="character" w:customStyle="1" w:styleId="CommentTextChar">
    <w:name w:val="Comment Text Char"/>
    <w:basedOn w:val="DefaultParagraphFont"/>
    <w:link w:val="CommentText"/>
    <w:rsid w:val="00256E09"/>
    <w:rPr>
      <w:rFonts w:ascii="Palatino Linotype" w:eastAsia="SimSun" w:hAnsi="Palatino Linotype" w:cs="Times New Roman"/>
      <w:noProof/>
      <w:color w:val="000000"/>
      <w:kern w:val="0"/>
      <w:sz w:val="20"/>
      <w:szCs w:val="20"/>
      <w:lang w:val="en-US" w:eastAsia="zh-CN"/>
      <w14:ligatures w14:val="none"/>
    </w:rPr>
  </w:style>
  <w:style w:type="paragraph" w:styleId="CommentSubject">
    <w:name w:val="annotation subject"/>
    <w:basedOn w:val="CommentText"/>
    <w:next w:val="CommentText"/>
    <w:link w:val="CommentSubjectChar"/>
    <w:rsid w:val="00256E09"/>
    <w:rPr>
      <w:b/>
      <w:bCs/>
    </w:rPr>
  </w:style>
  <w:style w:type="character" w:customStyle="1" w:styleId="CommentSubjectChar">
    <w:name w:val="Comment Subject Char"/>
    <w:basedOn w:val="CommentTextChar"/>
    <w:link w:val="CommentSubject"/>
    <w:rsid w:val="00256E09"/>
    <w:rPr>
      <w:rFonts w:ascii="Palatino Linotype" w:eastAsia="SimSun" w:hAnsi="Palatino Linotype" w:cs="Times New Roman"/>
      <w:b/>
      <w:bCs/>
      <w:noProof/>
      <w:color w:val="000000"/>
      <w:kern w:val="0"/>
      <w:sz w:val="20"/>
      <w:szCs w:val="20"/>
      <w:lang w:val="en-US" w:eastAsia="zh-CN"/>
      <w14:ligatures w14:val="none"/>
    </w:rPr>
  </w:style>
  <w:style w:type="character" w:styleId="EndnoteReference">
    <w:name w:val="endnote reference"/>
    <w:rsid w:val="00256E09"/>
    <w:rPr>
      <w:vertAlign w:val="superscript"/>
    </w:rPr>
  </w:style>
  <w:style w:type="paragraph" w:styleId="EndnoteText">
    <w:name w:val="endnote text"/>
    <w:basedOn w:val="Normal"/>
    <w:link w:val="EndnoteTextChar"/>
    <w:semiHidden/>
    <w:unhideWhenUsed/>
    <w:rsid w:val="00256E09"/>
    <w:pPr>
      <w:jc w:val="both"/>
    </w:pPr>
    <w:rPr>
      <w:rFonts w:ascii="Palatino Linotype" w:eastAsia="SimSun" w:hAnsi="Palatino Linotype"/>
      <w:noProof/>
      <w:color w:val="000000"/>
      <w:sz w:val="20"/>
      <w:szCs w:val="20"/>
      <w:lang w:val="en-US" w:eastAsia="zh-CN"/>
    </w:rPr>
  </w:style>
  <w:style w:type="character" w:customStyle="1" w:styleId="EndnoteTextChar">
    <w:name w:val="Endnote Text Char"/>
    <w:basedOn w:val="DefaultParagraphFont"/>
    <w:link w:val="EndnoteText"/>
    <w:semiHidden/>
    <w:rsid w:val="00256E09"/>
    <w:rPr>
      <w:rFonts w:ascii="Palatino Linotype" w:eastAsia="SimSun" w:hAnsi="Palatino Linotype" w:cs="Times New Roman"/>
      <w:noProof/>
      <w:color w:val="000000"/>
      <w:kern w:val="0"/>
      <w:sz w:val="20"/>
      <w:szCs w:val="20"/>
      <w:lang w:val="en-US" w:eastAsia="zh-CN"/>
      <w14:ligatures w14:val="none"/>
    </w:rPr>
  </w:style>
  <w:style w:type="character" w:styleId="FollowedHyperlink">
    <w:name w:val="FollowedHyperlink"/>
    <w:rsid w:val="00256E09"/>
    <w:rPr>
      <w:color w:val="954F72"/>
      <w:u w:val="single"/>
    </w:rPr>
  </w:style>
  <w:style w:type="paragraph" w:styleId="FootnoteText">
    <w:name w:val="footnote text"/>
    <w:basedOn w:val="Normal"/>
    <w:link w:val="FootnoteTextChar"/>
    <w:semiHidden/>
    <w:unhideWhenUsed/>
    <w:rsid w:val="00256E09"/>
    <w:pPr>
      <w:jc w:val="both"/>
    </w:pPr>
    <w:rPr>
      <w:rFonts w:ascii="Palatino Linotype" w:eastAsia="SimSun" w:hAnsi="Palatino Linotype"/>
      <w:noProof/>
      <w:color w:val="000000"/>
      <w:sz w:val="20"/>
      <w:szCs w:val="20"/>
      <w:lang w:val="en-US" w:eastAsia="zh-CN"/>
    </w:rPr>
  </w:style>
  <w:style w:type="character" w:customStyle="1" w:styleId="FootnoteTextChar">
    <w:name w:val="Footnote Text Char"/>
    <w:basedOn w:val="DefaultParagraphFont"/>
    <w:link w:val="FootnoteText"/>
    <w:semiHidden/>
    <w:rsid w:val="00256E09"/>
    <w:rPr>
      <w:rFonts w:ascii="Palatino Linotype" w:eastAsia="SimSun" w:hAnsi="Palatino Linotype" w:cs="Times New Roman"/>
      <w:noProof/>
      <w:color w:val="000000"/>
      <w:kern w:val="0"/>
      <w:sz w:val="20"/>
      <w:szCs w:val="20"/>
      <w:lang w:val="en-US" w:eastAsia="zh-CN"/>
      <w14:ligatures w14:val="none"/>
    </w:rPr>
  </w:style>
  <w:style w:type="paragraph" w:styleId="NormalWeb">
    <w:name w:val="Normal (Web)"/>
    <w:basedOn w:val="Normal"/>
    <w:uiPriority w:val="99"/>
    <w:rsid w:val="00256E09"/>
    <w:pPr>
      <w:spacing w:line="260" w:lineRule="atLeast"/>
      <w:jc w:val="both"/>
    </w:pPr>
    <w:rPr>
      <w:rFonts w:ascii="Palatino Linotype" w:eastAsia="SimSun" w:hAnsi="Palatino Linotype"/>
      <w:noProof/>
      <w:color w:val="000000"/>
      <w:sz w:val="20"/>
      <w:lang w:val="en-US" w:eastAsia="zh-CN"/>
    </w:rPr>
  </w:style>
  <w:style w:type="paragraph" w:customStyle="1" w:styleId="MsoFootnoteText0">
    <w:name w:val="MsoFootnoteText"/>
    <w:basedOn w:val="NormalWeb"/>
    <w:qFormat/>
    <w:rsid w:val="00256E09"/>
    <w:rPr>
      <w:rFonts w:ascii="Times New Roman" w:hAnsi="Times New Roman"/>
    </w:rPr>
  </w:style>
  <w:style w:type="character" w:styleId="PageNumber">
    <w:name w:val="page number"/>
    <w:rsid w:val="00256E09"/>
  </w:style>
  <w:style w:type="character" w:styleId="PlaceholderText">
    <w:name w:val="Placeholder Text"/>
    <w:uiPriority w:val="99"/>
    <w:semiHidden/>
    <w:rsid w:val="00256E09"/>
    <w:rPr>
      <w:color w:val="808080"/>
    </w:rPr>
  </w:style>
  <w:style w:type="paragraph" w:customStyle="1" w:styleId="MDPI71FootNotes">
    <w:name w:val="MDPI_7.1_FootNotes"/>
    <w:qFormat/>
    <w:rsid w:val="00256E09"/>
    <w:pPr>
      <w:numPr>
        <w:numId w:val="11"/>
      </w:numPr>
      <w:adjustRightInd w:val="0"/>
      <w:snapToGrid w:val="0"/>
      <w:spacing w:after="0" w:line="228" w:lineRule="auto"/>
    </w:pPr>
    <w:rPr>
      <w:rFonts w:ascii="Palatino Linotype" w:eastAsiaTheme="minorEastAsia" w:hAnsi="Palatino Linotype" w:cs="Times New Roman"/>
      <w:noProof/>
      <w:color w:val="000000"/>
      <w:kern w:val="0"/>
      <w:sz w:val="18"/>
      <w:szCs w:val="20"/>
      <w:lang w:val="en-US" w:eastAsia="zh-CN"/>
      <w14:ligatures w14:val="none"/>
    </w:rPr>
  </w:style>
  <w:style w:type="character" w:styleId="Strong">
    <w:name w:val="Strong"/>
    <w:basedOn w:val="DefaultParagraphFont"/>
    <w:uiPriority w:val="22"/>
    <w:qFormat/>
    <w:rsid w:val="00256E09"/>
    <w:rPr>
      <w:rFonts w:cs="Times New Roman"/>
      <w:b/>
      <w:bCs/>
    </w:rPr>
  </w:style>
  <w:style w:type="character" w:styleId="Emphasis">
    <w:name w:val="Emphasis"/>
    <w:basedOn w:val="DefaultParagraphFont"/>
    <w:uiPriority w:val="20"/>
    <w:qFormat/>
    <w:rsid w:val="00256E09"/>
    <w:rPr>
      <w:i/>
      <w:iCs/>
    </w:rPr>
  </w:style>
  <w:style w:type="paragraph" w:customStyle="1" w:styleId="IEEEParagraph">
    <w:name w:val="IEEE Paragraph"/>
    <w:basedOn w:val="Normal"/>
    <w:link w:val="IEEEParagraphChar"/>
    <w:uiPriority w:val="99"/>
    <w:rsid w:val="00256E09"/>
    <w:pPr>
      <w:adjustRightInd w:val="0"/>
      <w:snapToGrid w:val="0"/>
      <w:ind w:firstLine="216"/>
      <w:jc w:val="both"/>
    </w:pPr>
    <w:rPr>
      <w:rFonts w:eastAsia="SimSun"/>
      <w:sz w:val="20"/>
      <w:lang w:val="en-AU" w:eastAsia="zh-CN"/>
    </w:rPr>
  </w:style>
  <w:style w:type="character" w:customStyle="1" w:styleId="IEEEParagraphChar">
    <w:name w:val="IEEE Paragraph Char"/>
    <w:basedOn w:val="DefaultParagraphFont"/>
    <w:link w:val="IEEEParagraph"/>
    <w:uiPriority w:val="99"/>
    <w:locked/>
    <w:rsid w:val="00256E09"/>
    <w:rPr>
      <w:rFonts w:ascii="Times New Roman" w:eastAsia="SimSun" w:hAnsi="Times New Roman" w:cs="Times New Roman"/>
      <w:kern w:val="0"/>
      <w:sz w:val="20"/>
      <w:lang w:val="en-AU" w:eastAsia="zh-CN"/>
      <w14:ligatures w14:val="none"/>
    </w:rPr>
  </w:style>
  <w:style w:type="character" w:customStyle="1" w:styleId="ListParagraphChar">
    <w:name w:val="List Paragraph Char"/>
    <w:basedOn w:val="DefaultParagraphFont"/>
    <w:link w:val="ListParagraph"/>
    <w:uiPriority w:val="34"/>
    <w:rsid w:val="00256E09"/>
  </w:style>
  <w:style w:type="table" w:styleId="PlainTable2">
    <w:name w:val="Plain Table 2"/>
    <w:basedOn w:val="TableNormal"/>
    <w:uiPriority w:val="42"/>
    <w:rsid w:val="00256E09"/>
    <w:pPr>
      <w:spacing w:after="0" w:line="240" w:lineRule="auto"/>
    </w:pPr>
    <w:rPr>
      <w:rFonts w:ascii="Calibri" w:eastAsia="SimSun" w:hAnsi="Calibri" w:cs="Times New Roman"/>
      <w:kern w:val="0"/>
      <w:sz w:val="20"/>
      <w:szCs w:val="20"/>
      <w:lang w:val="en-US" w:eastAsia="zh-CN"/>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256E09"/>
    <w:rPr>
      <w:color w:val="605E5C"/>
      <w:shd w:val="clear" w:color="auto" w:fill="E1DFDD"/>
    </w:rPr>
  </w:style>
  <w:style w:type="table" w:styleId="ListTable6Colorful">
    <w:name w:val="List Table 6 Colorful"/>
    <w:basedOn w:val="TableNormal"/>
    <w:uiPriority w:val="51"/>
    <w:rsid w:val="004F22F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8589401">
      <w:bodyDiv w:val="1"/>
      <w:marLeft w:val="0"/>
      <w:marRight w:val="0"/>
      <w:marTop w:val="0"/>
      <w:marBottom w:val="0"/>
      <w:divBdr>
        <w:top w:val="none" w:sz="0" w:space="0" w:color="auto"/>
        <w:left w:val="none" w:sz="0" w:space="0" w:color="auto"/>
        <w:bottom w:val="none" w:sz="0" w:space="0" w:color="auto"/>
        <w:right w:val="none" w:sz="0" w:space="0" w:color="auto"/>
      </w:divBdr>
    </w:div>
    <w:div w:id="1745949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38/s41598-025-24505-7" TargetMode="External"/><Relationship Id="rId26" Type="http://schemas.openxmlformats.org/officeDocument/2006/relationships/hyperlink" Target="https://doi.org/10.1016/j.rser.2024.114363" TargetMode="External"/><Relationship Id="rId39" Type="http://schemas.openxmlformats.org/officeDocument/2006/relationships/theme" Target="theme/theme1.xml"/><Relationship Id="rId21" Type="http://schemas.openxmlformats.org/officeDocument/2006/relationships/hyperlink" Target="https://dx.doi.org/10.1021/acs.energyfuels.0c00960" TargetMode="External"/><Relationship Id="rId34" Type="http://schemas.openxmlformats.org/officeDocument/2006/relationships/hyperlink" Target="https://doi.org/10.3390/app132111847" TargetMode="Externa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hyperlink" Target="https://doi.org/10.1016/J.FUEL.2022.126055" TargetMode="External"/><Relationship Id="rId25" Type="http://schemas.openxmlformats.org/officeDocument/2006/relationships/hyperlink" Target="https://doi.org/10.1016/j.combustflame.2019.05.003" TargetMode="External"/><Relationship Id="rId33" Type="http://schemas.openxmlformats.org/officeDocument/2006/relationships/hyperlink" Target="https://doi.org/10.1016/j.ijhydene.2025.150349"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3390/fermentation11090490" TargetMode="External"/><Relationship Id="rId20" Type="http://schemas.openxmlformats.org/officeDocument/2006/relationships/hyperlink" Target="https://doi.org/10.1021/acs.energyfuels.5c02343" TargetMode="External"/><Relationship Id="rId29" Type="http://schemas.openxmlformats.org/officeDocument/2006/relationships/hyperlink" Target="https://doi.org/10.1016/j.proci.2022.07.265"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5.xml"/><Relationship Id="rId24" Type="http://schemas.openxmlformats.org/officeDocument/2006/relationships/hyperlink" Target="https://doi.org/10.1016/j.ijhydene.2022.09.096" TargetMode="External"/><Relationship Id="rId32" Type="http://schemas.openxmlformats.org/officeDocument/2006/relationships/hyperlink" Target="https://doi.org/10.1016/j.ijhydene.2022.09.096" TargetMode="External"/><Relationship Id="rId37" Type="http://schemas.openxmlformats.org/officeDocument/2006/relationships/hyperlink" Target="https://doi.org/10.1115/1.4069340" TargetMode="External"/><Relationship Id="rId5" Type="http://schemas.openxmlformats.org/officeDocument/2006/relationships/image" Target="media/image1.png"/><Relationship Id="rId15" Type="http://schemas.openxmlformats.org/officeDocument/2006/relationships/hyperlink" Target="https://doi.org/10.3390/encyclopedia4040101" TargetMode="External"/><Relationship Id="rId23" Type="http://schemas.openxmlformats.org/officeDocument/2006/relationships/hyperlink" Target="https://doi.org/10.1016/j.rser.2024.114995" TargetMode="External"/><Relationship Id="rId28" Type="http://schemas.openxmlformats.org/officeDocument/2006/relationships/hyperlink" Target="https://doi.org/10.1016/j.proci.2020.06.197" TargetMode="External"/><Relationship Id="rId36" Type="http://schemas.openxmlformats.org/officeDocument/2006/relationships/hyperlink" Target="https://doi.org/10.3390/en18051248" TargetMode="External"/><Relationship Id="rId10" Type="http://schemas.openxmlformats.org/officeDocument/2006/relationships/chart" Target="charts/chart4.xml"/><Relationship Id="rId19" Type="http://schemas.openxmlformats.org/officeDocument/2006/relationships/hyperlink" Target="https://doi.org/10.1021/acs.energyfuels.4c05653" TargetMode="External"/><Relationship Id="rId31" Type="http://schemas.openxmlformats.org/officeDocument/2006/relationships/hyperlink" Target="https://doi.org/10.1115/1.4055721" TargetMode="Externa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yperlink" Target="https://doi.org/10.1038/S43247-024-01924-4" TargetMode="External"/><Relationship Id="rId22" Type="http://schemas.openxmlformats.org/officeDocument/2006/relationships/hyperlink" Target="https://doi.org/10.1016/j.proci.2018.09.029" TargetMode="External"/><Relationship Id="rId27" Type="http://schemas.openxmlformats.org/officeDocument/2006/relationships/hyperlink" Target="https://doi.org/10.1016/j.combustflame.2019.03.008" TargetMode="External"/><Relationship Id="rId30" Type="http://schemas.openxmlformats.org/officeDocument/2006/relationships/hyperlink" Target="https://doi.org/10.1016/j.proci.2022.07.264" TargetMode="External"/><Relationship Id="rId35" Type="http://schemas.openxmlformats.org/officeDocument/2006/relationships/hyperlink" Target="https://doi.org/10.1016/j.combustflame.2022.112071" TargetMode="External"/><Relationship Id="rId8" Type="http://schemas.openxmlformats.org/officeDocument/2006/relationships/chart" Target="charts/chart2.xml"/><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C:/Users/USER/Desktop/HP/Desktop/Project/C/redo/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162724095689819E-2"/>
          <c:y val="8.9138553921544086E-2"/>
          <c:w val="0.75245312077925752"/>
          <c:h val="0.73673093253049238"/>
        </c:manualLayout>
      </c:layout>
      <c:scatterChart>
        <c:scatterStyle val="lineMarker"/>
        <c:varyColors val="0"/>
        <c:ser>
          <c:idx val="0"/>
          <c:order val="0"/>
          <c:tx>
            <c:strRef>
              <c:f>Sheet1!$B$1</c:f>
              <c:strCache>
                <c:ptCount val="1"/>
                <c:pt idx="0">
                  <c:v>Actual LBV (cm/s)</c:v>
                </c:pt>
              </c:strCache>
            </c:strRef>
          </c:tx>
          <c:spPr>
            <a:ln w="38100">
              <a:noFill/>
            </a:ln>
            <a:effectLst/>
          </c:spPr>
          <c:marker>
            <c:symbol val="diamond"/>
            <c:size val="6"/>
            <c:spPr>
              <a:solidFill>
                <a:schemeClr val="accent1"/>
              </a:solidFill>
              <a:ln w="9525">
                <a:solidFill>
                  <a:schemeClr val="accent1"/>
                </a:solidFill>
                <a:round/>
              </a:ln>
              <a:effectLst/>
            </c:spPr>
          </c:marker>
          <c:xVal>
            <c:numRef>
              <c:f>Sheet1!$A$2:$A$24</c:f>
              <c:numCache>
                <c:formatCode>General</c:formatCode>
                <c:ptCount val="6"/>
                <c:pt idx="0">
                  <c:v>0.5</c:v>
                </c:pt>
                <c:pt idx="1">
                  <c:v>0.73</c:v>
                </c:pt>
                <c:pt idx="2">
                  <c:v>0.83</c:v>
                </c:pt>
                <c:pt idx="3">
                  <c:v>1.02</c:v>
                </c:pt>
                <c:pt idx="4">
                  <c:v>1.1200000000000001</c:v>
                </c:pt>
                <c:pt idx="5">
                  <c:v>1.24</c:v>
                </c:pt>
              </c:numCache>
            </c:numRef>
          </c:xVal>
          <c:yVal>
            <c:numRef>
              <c:f>Sheet1!$B$2:$B$24</c:f>
              <c:numCache>
                <c:formatCode>General</c:formatCode>
                <c:ptCount val="6"/>
                <c:pt idx="0">
                  <c:v>22.46</c:v>
                </c:pt>
                <c:pt idx="1">
                  <c:v>34.42</c:v>
                </c:pt>
                <c:pt idx="2">
                  <c:v>40.19</c:v>
                </c:pt>
                <c:pt idx="3">
                  <c:v>48.75</c:v>
                </c:pt>
                <c:pt idx="4">
                  <c:v>49.33</c:v>
                </c:pt>
                <c:pt idx="5">
                  <c:v>45.86</c:v>
                </c:pt>
              </c:numCache>
            </c:numRef>
          </c:yVal>
          <c:smooth val="0"/>
          <c:extLst>
            <c:ext xmlns:c16="http://schemas.microsoft.com/office/drawing/2014/chart" uri="{C3380CC4-5D6E-409C-BE32-E72D297353CC}">
              <c16:uniqueId val="{00000000-212B-47B2-BE5E-55650D4C2E57}"/>
            </c:ext>
          </c:extLst>
        </c:ser>
        <c:ser>
          <c:idx val="1"/>
          <c:order val="1"/>
          <c:tx>
            <c:strRef>
              <c:f>Sheet1!$C$1</c:f>
              <c:strCache>
                <c:ptCount val="1"/>
                <c:pt idx="0">
                  <c:v>Pridicted LBV (cm/s) ANN</c:v>
                </c:pt>
              </c:strCache>
            </c:strRef>
          </c:tx>
          <c:spPr>
            <a:ln w="38100">
              <a:noFill/>
            </a:ln>
            <a:effectLst/>
          </c:spPr>
          <c:marker>
            <c:symbol val="square"/>
            <c:size val="6"/>
            <c:spPr>
              <a:solidFill>
                <a:schemeClr val="accent2"/>
              </a:solidFill>
              <a:ln w="9525">
                <a:solidFill>
                  <a:schemeClr val="accent2"/>
                </a:solidFill>
                <a:round/>
              </a:ln>
              <a:effectLst/>
            </c:spPr>
          </c:marker>
          <c:xVal>
            <c:numRef>
              <c:f>Sheet1!$A$2:$A$24</c:f>
              <c:numCache>
                <c:formatCode>General</c:formatCode>
                <c:ptCount val="6"/>
                <c:pt idx="0">
                  <c:v>0.5</c:v>
                </c:pt>
                <c:pt idx="1">
                  <c:v>0.73</c:v>
                </c:pt>
                <c:pt idx="2">
                  <c:v>0.83</c:v>
                </c:pt>
                <c:pt idx="3">
                  <c:v>1.02</c:v>
                </c:pt>
                <c:pt idx="4">
                  <c:v>1.1200000000000001</c:v>
                </c:pt>
                <c:pt idx="5">
                  <c:v>1.24</c:v>
                </c:pt>
              </c:numCache>
            </c:numRef>
          </c:xVal>
          <c:yVal>
            <c:numRef>
              <c:f>Sheet1!$C$2:$C$24</c:f>
              <c:numCache>
                <c:formatCode>General</c:formatCode>
                <c:ptCount val="6"/>
                <c:pt idx="0">
                  <c:v>21.96</c:v>
                </c:pt>
                <c:pt idx="1">
                  <c:v>33.92</c:v>
                </c:pt>
                <c:pt idx="2">
                  <c:v>39.69</c:v>
                </c:pt>
                <c:pt idx="3">
                  <c:v>48.25</c:v>
                </c:pt>
                <c:pt idx="4">
                  <c:v>48.83</c:v>
                </c:pt>
                <c:pt idx="5">
                  <c:v>45.36</c:v>
                </c:pt>
              </c:numCache>
            </c:numRef>
          </c:yVal>
          <c:smooth val="0"/>
          <c:extLst>
            <c:ext xmlns:c16="http://schemas.microsoft.com/office/drawing/2014/chart" uri="{C3380CC4-5D6E-409C-BE32-E72D297353CC}">
              <c16:uniqueId val="{00000001-212B-47B2-BE5E-55650D4C2E57}"/>
            </c:ext>
          </c:extLst>
        </c:ser>
        <c:ser>
          <c:idx val="2"/>
          <c:order val="2"/>
          <c:tx>
            <c:strRef>
              <c:f>Sheet1!$D$1</c:f>
              <c:strCache>
                <c:ptCount val="1"/>
                <c:pt idx="0">
                  <c:v>Predicted LBV (cm/s) SVM</c:v>
                </c:pt>
              </c:strCache>
            </c:strRef>
          </c:tx>
          <c:spPr>
            <a:ln w="38100">
              <a:noFill/>
            </a:ln>
            <a:effectLst/>
          </c:spPr>
          <c:marker>
            <c:symbol val="triangle"/>
            <c:size val="6"/>
            <c:spPr>
              <a:solidFill>
                <a:schemeClr val="accent3"/>
              </a:solidFill>
              <a:ln w="9525">
                <a:solidFill>
                  <a:schemeClr val="accent3"/>
                </a:solidFill>
                <a:round/>
              </a:ln>
              <a:effectLst/>
            </c:spPr>
          </c:marker>
          <c:xVal>
            <c:numRef>
              <c:f>Sheet1!$A$2:$A$24</c:f>
              <c:numCache>
                <c:formatCode>General</c:formatCode>
                <c:ptCount val="6"/>
                <c:pt idx="0">
                  <c:v>0.5</c:v>
                </c:pt>
                <c:pt idx="1">
                  <c:v>0.73</c:v>
                </c:pt>
                <c:pt idx="2">
                  <c:v>0.83</c:v>
                </c:pt>
                <c:pt idx="3">
                  <c:v>1.02</c:v>
                </c:pt>
                <c:pt idx="4">
                  <c:v>1.1200000000000001</c:v>
                </c:pt>
                <c:pt idx="5">
                  <c:v>1.24</c:v>
                </c:pt>
              </c:numCache>
            </c:numRef>
          </c:xVal>
          <c:yVal>
            <c:numRef>
              <c:f>Sheet1!$D$2:$D$24</c:f>
              <c:numCache>
                <c:formatCode>General</c:formatCode>
                <c:ptCount val="6"/>
                <c:pt idx="0">
                  <c:v>20.46</c:v>
                </c:pt>
                <c:pt idx="1">
                  <c:v>32.42</c:v>
                </c:pt>
                <c:pt idx="2">
                  <c:v>38.19</c:v>
                </c:pt>
                <c:pt idx="3">
                  <c:v>46.75</c:v>
                </c:pt>
                <c:pt idx="4">
                  <c:v>47.33</c:v>
                </c:pt>
                <c:pt idx="5">
                  <c:v>43.86</c:v>
                </c:pt>
              </c:numCache>
            </c:numRef>
          </c:yVal>
          <c:smooth val="0"/>
          <c:extLst>
            <c:ext xmlns:c16="http://schemas.microsoft.com/office/drawing/2014/chart" uri="{C3380CC4-5D6E-409C-BE32-E72D297353CC}">
              <c16:uniqueId val="{00000002-212B-47B2-BE5E-55650D4C2E57}"/>
            </c:ext>
          </c:extLst>
        </c:ser>
        <c:dLbls>
          <c:showLegendKey val="0"/>
          <c:showVal val="0"/>
          <c:showCatName val="0"/>
          <c:showSerName val="0"/>
          <c:showPercent val="0"/>
          <c:showBubbleSize val="0"/>
        </c:dLbls>
        <c:axId val="253827712"/>
        <c:axId val="253830272"/>
      </c:scatterChart>
      <c:valAx>
        <c:axId val="25382771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53830272"/>
        <c:crosses val="autoZero"/>
        <c:crossBetween val="midCat"/>
      </c:valAx>
      <c:valAx>
        <c:axId val="2538302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Laminar burning velocity</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827712"/>
        <c:crosses val="autoZero"/>
        <c:crossBetween val="midCat"/>
      </c:valAx>
      <c:spPr>
        <a:noFill/>
        <a:ln>
          <a:noFill/>
        </a:ln>
        <a:effectLst/>
      </c:spPr>
    </c:plotArea>
    <c:legend>
      <c:legendPos val="r"/>
      <c:layout>
        <c:manualLayout>
          <c:xMode val="edge"/>
          <c:yMode val="edge"/>
          <c:x val="0.6858370526264862"/>
          <c:y val="0.44293702717307393"/>
          <c:w val="0.29880196427059519"/>
          <c:h val="0.310204377026401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2!$B$1</c:f>
              <c:strCache>
                <c:ptCount val="1"/>
                <c:pt idx="0">
                  <c:v>Actual LBV (cm/s)</c:v>
                </c:pt>
              </c:strCache>
            </c:strRef>
          </c:tx>
          <c:spPr>
            <a:ln w="25400">
              <a:noFill/>
            </a:ln>
            <a:effectLst/>
          </c:spPr>
          <c:marker>
            <c:symbol val="circle"/>
            <c:size val="5"/>
            <c:spPr>
              <a:solidFill>
                <a:schemeClr val="accent2"/>
              </a:solidFill>
              <a:ln w="9525">
                <a:solidFill>
                  <a:schemeClr val="accent2"/>
                </a:solidFill>
              </a:ln>
              <a:effectLst/>
            </c:spPr>
          </c:marker>
          <c:xVal>
            <c:numRef>
              <c:f>Sheet2!$A$2:$A$70</c:f>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xVal>
          <c:yVal>
            <c:numRef>
              <c:f>Sheet2!$B$2:$B$70</c:f>
              <c:numCache>
                <c:formatCode>General</c:formatCode>
                <c:ptCount val="18"/>
                <c:pt idx="0">
                  <c:v>10.38</c:v>
                </c:pt>
                <c:pt idx="1">
                  <c:v>14.01</c:v>
                </c:pt>
                <c:pt idx="2">
                  <c:v>18.45</c:v>
                </c:pt>
                <c:pt idx="3">
                  <c:v>22.79</c:v>
                </c:pt>
                <c:pt idx="4">
                  <c:v>27.36</c:v>
                </c:pt>
                <c:pt idx="5">
                  <c:v>31.88</c:v>
                </c:pt>
                <c:pt idx="6">
                  <c:v>36.270000000000003</c:v>
                </c:pt>
                <c:pt idx="7">
                  <c:v>41.23</c:v>
                </c:pt>
                <c:pt idx="8">
                  <c:v>44.42</c:v>
                </c:pt>
                <c:pt idx="9">
                  <c:v>46.42</c:v>
                </c:pt>
                <c:pt idx="10">
                  <c:v>46.87</c:v>
                </c:pt>
                <c:pt idx="11">
                  <c:v>45.35</c:v>
                </c:pt>
                <c:pt idx="12">
                  <c:v>42.32</c:v>
                </c:pt>
                <c:pt idx="13">
                  <c:v>37.6</c:v>
                </c:pt>
                <c:pt idx="14">
                  <c:v>32.76</c:v>
                </c:pt>
                <c:pt idx="15">
                  <c:v>27.69</c:v>
                </c:pt>
                <c:pt idx="16">
                  <c:v>22.77</c:v>
                </c:pt>
                <c:pt idx="17">
                  <c:v>18.46</c:v>
                </c:pt>
              </c:numCache>
            </c:numRef>
          </c:yVal>
          <c:smooth val="0"/>
          <c:extLst>
            <c:ext xmlns:c16="http://schemas.microsoft.com/office/drawing/2014/chart" uri="{C3380CC4-5D6E-409C-BE32-E72D297353CC}">
              <c16:uniqueId val="{00000000-F9F1-4986-AF73-0597DB454AE4}"/>
            </c:ext>
          </c:extLst>
        </c:ser>
        <c:ser>
          <c:idx val="2"/>
          <c:order val="2"/>
          <c:tx>
            <c:strRef>
              <c:f>Sheet2!$C$1</c:f>
              <c:strCache>
                <c:ptCount val="1"/>
                <c:pt idx="0">
                  <c:v>Pridicted LBV (cm/s) ANN</c:v>
                </c:pt>
              </c:strCache>
            </c:strRef>
          </c:tx>
          <c:spPr>
            <a:ln w="25400">
              <a:noFill/>
            </a:ln>
            <a:effectLst/>
          </c:spPr>
          <c:marker>
            <c:symbol val="circle"/>
            <c:size val="5"/>
            <c:spPr>
              <a:solidFill>
                <a:schemeClr val="accent3"/>
              </a:solidFill>
              <a:ln w="9525">
                <a:solidFill>
                  <a:schemeClr val="accent3"/>
                </a:solidFill>
              </a:ln>
              <a:effectLst/>
            </c:spPr>
          </c:marker>
          <c:xVal>
            <c:numRef>
              <c:f>Sheet2!$A$2:$A$70</c:f>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xVal>
          <c:yVal>
            <c:numRef>
              <c:f>Sheet2!$C$2:$C$70</c:f>
              <c:numCache>
                <c:formatCode>General</c:formatCode>
                <c:ptCount val="18"/>
                <c:pt idx="0">
                  <c:v>9.3800000000000008</c:v>
                </c:pt>
                <c:pt idx="1">
                  <c:v>13.01</c:v>
                </c:pt>
                <c:pt idx="2">
                  <c:v>17.45</c:v>
                </c:pt>
                <c:pt idx="3">
                  <c:v>21.79</c:v>
                </c:pt>
                <c:pt idx="4">
                  <c:v>26.36</c:v>
                </c:pt>
                <c:pt idx="5">
                  <c:v>30.88</c:v>
                </c:pt>
                <c:pt idx="6">
                  <c:v>35.270000000000003</c:v>
                </c:pt>
                <c:pt idx="7">
                  <c:v>40.229999999999997</c:v>
                </c:pt>
                <c:pt idx="8">
                  <c:v>43.42</c:v>
                </c:pt>
                <c:pt idx="9">
                  <c:v>45.42</c:v>
                </c:pt>
                <c:pt idx="10">
                  <c:v>45.87</c:v>
                </c:pt>
                <c:pt idx="11">
                  <c:v>44.35</c:v>
                </c:pt>
                <c:pt idx="12">
                  <c:v>41.32</c:v>
                </c:pt>
                <c:pt idx="13">
                  <c:v>36.6</c:v>
                </c:pt>
                <c:pt idx="14">
                  <c:v>31.76</c:v>
                </c:pt>
                <c:pt idx="15">
                  <c:v>26.69</c:v>
                </c:pt>
                <c:pt idx="16">
                  <c:v>21.77</c:v>
                </c:pt>
                <c:pt idx="17">
                  <c:v>17.46</c:v>
                </c:pt>
              </c:numCache>
            </c:numRef>
          </c:yVal>
          <c:smooth val="0"/>
          <c:extLst>
            <c:ext xmlns:c16="http://schemas.microsoft.com/office/drawing/2014/chart" uri="{C3380CC4-5D6E-409C-BE32-E72D297353CC}">
              <c16:uniqueId val="{00000001-F9F1-4986-AF73-0597DB454AE4}"/>
            </c:ext>
          </c:extLst>
        </c:ser>
        <c:ser>
          <c:idx val="3"/>
          <c:order val="3"/>
          <c:tx>
            <c:strRef>
              <c:f>Sheet2!$D$1</c:f>
              <c:strCache>
                <c:ptCount val="1"/>
                <c:pt idx="0">
                  <c:v>Predicted LBV (cm/s) SVM</c:v>
                </c:pt>
              </c:strCache>
            </c:strRef>
          </c:tx>
          <c:spPr>
            <a:ln w="25400">
              <a:noFill/>
            </a:ln>
            <a:effectLst/>
          </c:spPr>
          <c:marker>
            <c:symbol val="circle"/>
            <c:size val="5"/>
            <c:spPr>
              <a:solidFill>
                <a:schemeClr val="accent4"/>
              </a:solidFill>
              <a:ln w="9525">
                <a:solidFill>
                  <a:schemeClr val="accent4"/>
                </a:solidFill>
              </a:ln>
              <a:effectLst/>
            </c:spPr>
          </c:marker>
          <c:xVal>
            <c:numRef>
              <c:f>Sheet2!$A$2:$A$70</c:f>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xVal>
          <c:yVal>
            <c:numRef>
              <c:f>Sheet2!$D$2:$D$70</c:f>
              <c:numCache>
                <c:formatCode>General</c:formatCode>
                <c:ptCount val="18"/>
                <c:pt idx="0">
                  <c:v>7.88</c:v>
                </c:pt>
                <c:pt idx="1">
                  <c:v>11.51</c:v>
                </c:pt>
                <c:pt idx="2">
                  <c:v>15.95</c:v>
                </c:pt>
                <c:pt idx="3">
                  <c:v>20.29</c:v>
                </c:pt>
                <c:pt idx="4">
                  <c:v>24.86</c:v>
                </c:pt>
                <c:pt idx="5">
                  <c:v>29.38</c:v>
                </c:pt>
                <c:pt idx="6">
                  <c:v>33.770000000000003</c:v>
                </c:pt>
                <c:pt idx="7">
                  <c:v>38.729999999999997</c:v>
                </c:pt>
                <c:pt idx="8">
                  <c:v>41.92</c:v>
                </c:pt>
                <c:pt idx="9">
                  <c:v>43.92</c:v>
                </c:pt>
                <c:pt idx="10">
                  <c:v>44.37</c:v>
                </c:pt>
                <c:pt idx="11">
                  <c:v>42.85</c:v>
                </c:pt>
                <c:pt idx="12">
                  <c:v>39.82</c:v>
                </c:pt>
                <c:pt idx="13">
                  <c:v>35.1</c:v>
                </c:pt>
                <c:pt idx="14">
                  <c:v>30.26</c:v>
                </c:pt>
                <c:pt idx="15">
                  <c:v>25.19</c:v>
                </c:pt>
                <c:pt idx="16">
                  <c:v>20.27</c:v>
                </c:pt>
                <c:pt idx="17">
                  <c:v>15.96</c:v>
                </c:pt>
              </c:numCache>
            </c:numRef>
          </c:yVal>
          <c:smooth val="0"/>
          <c:extLst>
            <c:ext xmlns:c16="http://schemas.microsoft.com/office/drawing/2014/chart" uri="{C3380CC4-5D6E-409C-BE32-E72D297353CC}">
              <c16:uniqueId val="{00000002-F9F1-4986-AF73-0597DB454AE4}"/>
            </c:ext>
          </c:extLst>
        </c:ser>
        <c:dLbls>
          <c:showLegendKey val="0"/>
          <c:showVal val="0"/>
          <c:showCatName val="0"/>
          <c:showSerName val="0"/>
          <c:showPercent val="0"/>
          <c:showBubbleSize val="0"/>
        </c:dLbls>
        <c:axId val="253856384"/>
        <c:axId val="253858944"/>
        <c:extLst>
          <c:ext xmlns:c15="http://schemas.microsoft.com/office/drawing/2012/chart" uri="{02D57815-91ED-43cb-92C2-25804820EDAC}">
            <c15:filteredScatterSeries>
              <c15:ser>
                <c:idx val="0"/>
                <c:order val="0"/>
                <c:tx>
                  <c:strRef>
                    <c:extLst>
                      <c:ext uri="{02D57815-91ED-43cb-92C2-25804820EDAC}">
                        <c15:formulaRef>
                          <c15:sqref>Sheet2!$A$1</c15:sqref>
                        </c15:formulaRef>
                      </c:ext>
                    </c:extLst>
                    <c:strCache>
                      <c:ptCount val="1"/>
                      <c:pt idx="0">
                        <c:v>Equivalence ratio</c:v>
                      </c:pt>
                    </c:strCache>
                  </c:strRef>
                </c:tx>
                <c:spPr>
                  <a:ln w="25400">
                    <a:noFill/>
                  </a:ln>
                  <a:effectLst/>
                </c:spPr>
                <c:xVal>
                  <c:numRef>
                    <c:extLst>
                      <c:ext uri="{02D57815-91ED-43cb-92C2-25804820EDAC}">
                        <c15:formulaRef>
                          <c15:sqref>Sheet2!$A$2:$A$70</c15:sqref>
                        </c15:formulaRef>
                      </c:ext>
                    </c:extLst>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xVal>
                <c:yVal>
                  <c:numRef>
                    <c:extLst>
                      <c:ext uri="{02D57815-91ED-43cb-92C2-25804820EDAC}">
                        <c15:formulaRef>
                          <c15:sqref>Sheet2!$A$2:$A$70</c15:sqref>
                        </c15:formulaRef>
                      </c:ext>
                    </c:extLst>
                    <c:numCache>
                      <c:formatCode>General</c:formatCode>
                      <c:ptCount val="18"/>
                      <c:pt idx="0">
                        <c:v>0.6</c:v>
                      </c:pt>
                      <c:pt idx="1">
                        <c:v>0.65</c:v>
                      </c:pt>
                      <c:pt idx="2">
                        <c:v>0.7</c:v>
                      </c:pt>
                      <c:pt idx="3">
                        <c:v>0.75</c:v>
                      </c:pt>
                      <c:pt idx="4">
                        <c:v>0.8</c:v>
                      </c:pt>
                      <c:pt idx="5">
                        <c:v>0.85</c:v>
                      </c:pt>
                      <c:pt idx="6">
                        <c:v>0.91</c:v>
                      </c:pt>
                      <c:pt idx="7">
                        <c:v>0.97</c:v>
                      </c:pt>
                      <c:pt idx="8">
                        <c:v>1.04</c:v>
                      </c:pt>
                      <c:pt idx="9">
                        <c:v>1.1000000000000001</c:v>
                      </c:pt>
                      <c:pt idx="10">
                        <c:v>1.19</c:v>
                      </c:pt>
                      <c:pt idx="11">
                        <c:v>1.25</c:v>
                      </c:pt>
                      <c:pt idx="12">
                        <c:v>1.31</c:v>
                      </c:pt>
                      <c:pt idx="13">
                        <c:v>1.38</c:v>
                      </c:pt>
                      <c:pt idx="14">
                        <c:v>1.43</c:v>
                      </c:pt>
                      <c:pt idx="15">
                        <c:v>1.49</c:v>
                      </c:pt>
                      <c:pt idx="16">
                        <c:v>1.54</c:v>
                      </c:pt>
                      <c:pt idx="17">
                        <c:v>1.6</c:v>
                      </c:pt>
                    </c:numCache>
                  </c:numRef>
                </c:yVal>
                <c:smooth val="0"/>
                <c:extLst>
                  <c:ext xmlns:c16="http://schemas.microsoft.com/office/drawing/2014/chart" uri="{C3380CC4-5D6E-409C-BE32-E72D297353CC}">
                    <c16:uniqueId val="{00000003-F9F1-4986-AF73-0597DB454AE4}"/>
                  </c:ext>
                </c:extLst>
              </c15:ser>
            </c15:filteredScatterSeries>
          </c:ext>
        </c:extLst>
      </c:scatterChart>
      <c:valAx>
        <c:axId val="253856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858944"/>
        <c:crosses val="autoZero"/>
        <c:crossBetween val="midCat"/>
      </c:valAx>
      <c:valAx>
        <c:axId val="2538589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8563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89631296087989"/>
          <c:y val="5.4120541205412057E-2"/>
          <c:w val="0.86275775528058996"/>
          <c:h val="0.6152599006305024"/>
        </c:manualLayout>
      </c:layout>
      <c:scatterChart>
        <c:scatterStyle val="lineMarker"/>
        <c:varyColors val="0"/>
        <c:ser>
          <c:idx val="1"/>
          <c:order val="1"/>
          <c:tx>
            <c:strRef>
              <c:f>Sheet3!$B$1</c:f>
              <c:strCache>
                <c:ptCount val="1"/>
                <c:pt idx="0">
                  <c:v>Actual LBV (cm/s)</c:v>
                </c:pt>
              </c:strCache>
            </c:strRef>
          </c:tx>
          <c:spPr>
            <a:ln w="38100">
              <a:noFill/>
            </a:ln>
            <a:effectLst/>
          </c:spPr>
          <c:marker>
            <c:symbol val="circle"/>
            <c:size val="5"/>
            <c:spPr>
              <a:solidFill>
                <a:schemeClr val="accent2"/>
              </a:solidFill>
              <a:ln w="9525">
                <a:solidFill>
                  <a:schemeClr val="accent2"/>
                </a:solidFill>
              </a:ln>
              <a:effectLst/>
            </c:spPr>
          </c:marker>
          <c:xVal>
            <c:numRef>
              <c:f>Sheet3!$A$2:$A$61</c:f>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xVal>
          <c:yVal>
            <c:numRef>
              <c:f>Sheet3!$B$2:$B$61</c:f>
              <c:numCache>
                <c:formatCode>General</c:formatCode>
                <c:ptCount val="23"/>
                <c:pt idx="0">
                  <c:v>10.7</c:v>
                </c:pt>
                <c:pt idx="1">
                  <c:v>15.15</c:v>
                </c:pt>
                <c:pt idx="2">
                  <c:v>19.690000000000001</c:v>
                </c:pt>
                <c:pt idx="3">
                  <c:v>24.2</c:v>
                </c:pt>
                <c:pt idx="4">
                  <c:v>28.6</c:v>
                </c:pt>
                <c:pt idx="5">
                  <c:v>32.96</c:v>
                </c:pt>
                <c:pt idx="6">
                  <c:v>37.51</c:v>
                </c:pt>
                <c:pt idx="7">
                  <c:v>41.84</c:v>
                </c:pt>
                <c:pt idx="8">
                  <c:v>44.28</c:v>
                </c:pt>
                <c:pt idx="9">
                  <c:v>44.61</c:v>
                </c:pt>
                <c:pt idx="10">
                  <c:v>42.35</c:v>
                </c:pt>
                <c:pt idx="11">
                  <c:v>38.17</c:v>
                </c:pt>
                <c:pt idx="12">
                  <c:v>33.54</c:v>
                </c:pt>
                <c:pt idx="13">
                  <c:v>31.04</c:v>
                </c:pt>
                <c:pt idx="14">
                  <c:v>29.79</c:v>
                </c:pt>
                <c:pt idx="15">
                  <c:v>28.82</c:v>
                </c:pt>
                <c:pt idx="16">
                  <c:v>27.48</c:v>
                </c:pt>
                <c:pt idx="17">
                  <c:v>26.24</c:v>
                </c:pt>
                <c:pt idx="18">
                  <c:v>24.98</c:v>
                </c:pt>
                <c:pt idx="19">
                  <c:v>23.98</c:v>
                </c:pt>
                <c:pt idx="20">
                  <c:v>22.77</c:v>
                </c:pt>
                <c:pt idx="21">
                  <c:v>21.59</c:v>
                </c:pt>
                <c:pt idx="22">
                  <c:v>20.43</c:v>
                </c:pt>
              </c:numCache>
            </c:numRef>
          </c:yVal>
          <c:smooth val="0"/>
          <c:extLst>
            <c:ext xmlns:c16="http://schemas.microsoft.com/office/drawing/2014/chart" uri="{C3380CC4-5D6E-409C-BE32-E72D297353CC}">
              <c16:uniqueId val="{00000000-FF25-4B5B-8152-68146CDA4A55}"/>
            </c:ext>
          </c:extLst>
        </c:ser>
        <c:ser>
          <c:idx val="2"/>
          <c:order val="2"/>
          <c:tx>
            <c:strRef>
              <c:f>Sheet3!$C$1</c:f>
              <c:strCache>
                <c:ptCount val="1"/>
                <c:pt idx="0">
                  <c:v>Pridicted LBV (cm/s) ANN</c:v>
                </c:pt>
              </c:strCache>
            </c:strRef>
          </c:tx>
          <c:spPr>
            <a:ln w="38100">
              <a:noFill/>
            </a:ln>
            <a:effectLst/>
          </c:spPr>
          <c:marker>
            <c:symbol val="circle"/>
            <c:size val="5"/>
            <c:spPr>
              <a:solidFill>
                <a:schemeClr val="accent3"/>
              </a:solidFill>
              <a:ln w="9525">
                <a:solidFill>
                  <a:schemeClr val="accent3"/>
                </a:solidFill>
              </a:ln>
              <a:effectLst/>
            </c:spPr>
          </c:marker>
          <c:xVal>
            <c:numRef>
              <c:f>Sheet3!$A$2:$A$61</c:f>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xVal>
          <c:yVal>
            <c:numRef>
              <c:f>Sheet3!$C$2:$C$61</c:f>
              <c:numCache>
                <c:formatCode>General</c:formatCode>
                <c:ptCount val="23"/>
                <c:pt idx="0">
                  <c:v>9.6999999999999993</c:v>
                </c:pt>
                <c:pt idx="1">
                  <c:v>14.15</c:v>
                </c:pt>
                <c:pt idx="2">
                  <c:v>18.690000000000001</c:v>
                </c:pt>
                <c:pt idx="3">
                  <c:v>23.2</c:v>
                </c:pt>
                <c:pt idx="4">
                  <c:v>27.6</c:v>
                </c:pt>
                <c:pt idx="5">
                  <c:v>31.96</c:v>
                </c:pt>
                <c:pt idx="6">
                  <c:v>36.51</c:v>
                </c:pt>
                <c:pt idx="7">
                  <c:v>40.840000000000003</c:v>
                </c:pt>
                <c:pt idx="8">
                  <c:v>43.28</c:v>
                </c:pt>
                <c:pt idx="9">
                  <c:v>43.61</c:v>
                </c:pt>
                <c:pt idx="10">
                  <c:v>41.35</c:v>
                </c:pt>
                <c:pt idx="11">
                  <c:v>37.17</c:v>
                </c:pt>
                <c:pt idx="12">
                  <c:v>32.54</c:v>
                </c:pt>
                <c:pt idx="13">
                  <c:v>30.04</c:v>
                </c:pt>
                <c:pt idx="14">
                  <c:v>28.79</c:v>
                </c:pt>
                <c:pt idx="15">
                  <c:v>27.82</c:v>
                </c:pt>
                <c:pt idx="16">
                  <c:v>26.48</c:v>
                </c:pt>
                <c:pt idx="17">
                  <c:v>25.24</c:v>
                </c:pt>
                <c:pt idx="18">
                  <c:v>23.98</c:v>
                </c:pt>
                <c:pt idx="19">
                  <c:v>22.98</c:v>
                </c:pt>
                <c:pt idx="20">
                  <c:v>21.77</c:v>
                </c:pt>
                <c:pt idx="21">
                  <c:v>20.59</c:v>
                </c:pt>
                <c:pt idx="22">
                  <c:v>19.43</c:v>
                </c:pt>
              </c:numCache>
            </c:numRef>
          </c:yVal>
          <c:smooth val="0"/>
          <c:extLst>
            <c:ext xmlns:c16="http://schemas.microsoft.com/office/drawing/2014/chart" uri="{C3380CC4-5D6E-409C-BE32-E72D297353CC}">
              <c16:uniqueId val="{00000001-FF25-4B5B-8152-68146CDA4A55}"/>
            </c:ext>
          </c:extLst>
        </c:ser>
        <c:ser>
          <c:idx val="3"/>
          <c:order val="3"/>
          <c:tx>
            <c:strRef>
              <c:f>Sheet3!$D$1</c:f>
              <c:strCache>
                <c:ptCount val="1"/>
                <c:pt idx="0">
                  <c:v>Predicted LBV (cm/s) SVM</c:v>
                </c:pt>
              </c:strCache>
            </c:strRef>
          </c:tx>
          <c:spPr>
            <a:ln w="38100">
              <a:noFill/>
            </a:ln>
            <a:effectLst/>
          </c:spPr>
          <c:marker>
            <c:symbol val="circle"/>
            <c:size val="5"/>
            <c:spPr>
              <a:solidFill>
                <a:schemeClr val="accent4"/>
              </a:solidFill>
              <a:ln w="9525">
                <a:solidFill>
                  <a:schemeClr val="accent4"/>
                </a:solidFill>
              </a:ln>
              <a:effectLst/>
            </c:spPr>
          </c:marker>
          <c:xVal>
            <c:numRef>
              <c:f>Sheet3!$A$2:$A$61</c:f>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xVal>
          <c:yVal>
            <c:numRef>
              <c:f>Sheet3!$D$2:$D$61</c:f>
              <c:numCache>
                <c:formatCode>General</c:formatCode>
                <c:ptCount val="23"/>
                <c:pt idx="0">
                  <c:v>8.1999999999999993</c:v>
                </c:pt>
                <c:pt idx="1">
                  <c:v>12.65</c:v>
                </c:pt>
                <c:pt idx="2">
                  <c:v>17.190000000000001</c:v>
                </c:pt>
                <c:pt idx="3">
                  <c:v>21.7</c:v>
                </c:pt>
                <c:pt idx="4">
                  <c:v>26.1</c:v>
                </c:pt>
                <c:pt idx="5">
                  <c:v>30.46</c:v>
                </c:pt>
                <c:pt idx="6">
                  <c:v>35.01</c:v>
                </c:pt>
                <c:pt idx="7">
                  <c:v>39.340000000000003</c:v>
                </c:pt>
                <c:pt idx="8">
                  <c:v>41.78</c:v>
                </c:pt>
                <c:pt idx="9">
                  <c:v>42.11</c:v>
                </c:pt>
                <c:pt idx="10">
                  <c:v>39.85</c:v>
                </c:pt>
                <c:pt idx="11">
                  <c:v>35.67</c:v>
                </c:pt>
                <c:pt idx="12">
                  <c:v>31.04</c:v>
                </c:pt>
                <c:pt idx="13">
                  <c:v>28.54</c:v>
                </c:pt>
                <c:pt idx="14">
                  <c:v>27.29</c:v>
                </c:pt>
                <c:pt idx="15">
                  <c:v>26.32</c:v>
                </c:pt>
                <c:pt idx="16">
                  <c:v>24.98</c:v>
                </c:pt>
                <c:pt idx="17">
                  <c:v>23.74</c:v>
                </c:pt>
                <c:pt idx="18">
                  <c:v>22.48</c:v>
                </c:pt>
                <c:pt idx="19">
                  <c:v>21.48</c:v>
                </c:pt>
                <c:pt idx="20">
                  <c:v>20.27</c:v>
                </c:pt>
                <c:pt idx="21">
                  <c:v>19.09</c:v>
                </c:pt>
                <c:pt idx="22">
                  <c:v>17.93</c:v>
                </c:pt>
              </c:numCache>
            </c:numRef>
          </c:yVal>
          <c:smooth val="0"/>
          <c:extLst>
            <c:ext xmlns:c16="http://schemas.microsoft.com/office/drawing/2014/chart" uri="{C3380CC4-5D6E-409C-BE32-E72D297353CC}">
              <c16:uniqueId val="{00000002-FF25-4B5B-8152-68146CDA4A55}"/>
            </c:ext>
          </c:extLst>
        </c:ser>
        <c:dLbls>
          <c:showLegendKey val="0"/>
          <c:showVal val="0"/>
          <c:showCatName val="0"/>
          <c:showSerName val="0"/>
          <c:showPercent val="0"/>
          <c:showBubbleSize val="0"/>
        </c:dLbls>
        <c:axId val="254030976"/>
        <c:axId val="254033280"/>
        <c:extLst>
          <c:ext xmlns:c15="http://schemas.microsoft.com/office/drawing/2012/chart" uri="{02D57815-91ED-43cb-92C2-25804820EDAC}">
            <c15:filteredScatterSeries>
              <c15:ser>
                <c:idx val="0"/>
                <c:order val="0"/>
                <c:tx>
                  <c:strRef>
                    <c:extLst>
                      <c:ext uri="{02D57815-91ED-43cb-92C2-25804820EDAC}">
                        <c15:formulaRef>
                          <c15:sqref>Sheet3!$A$1</c15:sqref>
                        </c15:formulaRef>
                      </c:ext>
                    </c:extLst>
                    <c:strCache>
                      <c:ptCount val="1"/>
                      <c:pt idx="0">
                        <c:v>Equivalence ratio</c:v>
                      </c:pt>
                    </c:strCache>
                  </c:strRef>
                </c:tx>
                <c:spPr>
                  <a:ln w="38100">
                    <a:noFill/>
                  </a:ln>
                  <a:effectLst/>
                </c:spPr>
                <c:xVal>
                  <c:numRef>
                    <c:extLst>
                      <c:ext uri="{02D57815-91ED-43cb-92C2-25804820EDAC}">
                        <c15:formulaRef>
                          <c15:sqref>Sheet3!$A$2:$A$61</c15:sqref>
                        </c15:formulaRef>
                      </c:ext>
                    </c:extLst>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xVal>
                <c:yVal>
                  <c:numRef>
                    <c:extLst>
                      <c:ext uri="{02D57815-91ED-43cb-92C2-25804820EDAC}">
                        <c15:formulaRef>
                          <c15:sqref>Sheet3!$A$2:$A$61</c15:sqref>
                        </c15:formulaRef>
                      </c:ext>
                    </c:extLst>
                    <c:numCache>
                      <c:formatCode>General</c:formatCode>
                      <c:ptCount val="23"/>
                      <c:pt idx="0">
                        <c:v>0.61</c:v>
                      </c:pt>
                      <c:pt idx="1">
                        <c:v>0.66</c:v>
                      </c:pt>
                      <c:pt idx="2">
                        <c:v>0.72</c:v>
                      </c:pt>
                      <c:pt idx="3">
                        <c:v>0.77</c:v>
                      </c:pt>
                      <c:pt idx="4">
                        <c:v>0.82</c:v>
                      </c:pt>
                      <c:pt idx="5">
                        <c:v>0.88</c:v>
                      </c:pt>
                      <c:pt idx="6">
                        <c:v>0.95</c:v>
                      </c:pt>
                      <c:pt idx="7">
                        <c:v>1.04</c:v>
                      </c:pt>
                      <c:pt idx="8">
                        <c:v>1.1200000000000001</c:v>
                      </c:pt>
                      <c:pt idx="9">
                        <c:v>1.21</c:v>
                      </c:pt>
                      <c:pt idx="10">
                        <c:v>1.29</c:v>
                      </c:pt>
                      <c:pt idx="11">
                        <c:v>1.37</c:v>
                      </c:pt>
                      <c:pt idx="12">
                        <c:v>1.44</c:v>
                      </c:pt>
                      <c:pt idx="13">
                        <c:v>1.47</c:v>
                      </c:pt>
                      <c:pt idx="14">
                        <c:v>1.48</c:v>
                      </c:pt>
                      <c:pt idx="15">
                        <c:v>1.5</c:v>
                      </c:pt>
                      <c:pt idx="16">
                        <c:v>1.51</c:v>
                      </c:pt>
                      <c:pt idx="17">
                        <c:v>1.53</c:v>
                      </c:pt>
                      <c:pt idx="18">
                        <c:v>1.54</c:v>
                      </c:pt>
                      <c:pt idx="19">
                        <c:v>1.55</c:v>
                      </c:pt>
                      <c:pt idx="20">
                        <c:v>1.57</c:v>
                      </c:pt>
                      <c:pt idx="21">
                        <c:v>1.58</c:v>
                      </c:pt>
                      <c:pt idx="22">
                        <c:v>1.6</c:v>
                      </c:pt>
                    </c:numCache>
                  </c:numRef>
                </c:yVal>
                <c:smooth val="0"/>
                <c:extLst>
                  <c:ext xmlns:c16="http://schemas.microsoft.com/office/drawing/2014/chart" uri="{C3380CC4-5D6E-409C-BE32-E72D297353CC}">
                    <c16:uniqueId val="{00000003-FF25-4B5B-8152-68146CDA4A55}"/>
                  </c:ext>
                </c:extLst>
              </c15:ser>
            </c15:filteredScatterSeries>
          </c:ext>
        </c:extLst>
      </c:scatterChart>
      <c:valAx>
        <c:axId val="254030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033280"/>
        <c:crosses val="autoZero"/>
        <c:crossBetween val="midCat"/>
        <c:majorUnit val="1"/>
      </c:valAx>
      <c:valAx>
        <c:axId val="254033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0309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5!$B$1</c:f>
              <c:strCache>
                <c:ptCount val="1"/>
                <c:pt idx="0">
                  <c:v>Actual LBV (cm/s)</c:v>
                </c:pt>
              </c:strCache>
            </c:strRef>
          </c:tx>
          <c:spPr>
            <a:ln w="25400">
              <a:noFill/>
            </a:ln>
            <a:effectLst/>
          </c:spPr>
          <c:marker>
            <c:symbol val="circle"/>
            <c:size val="5"/>
            <c:spPr>
              <a:solidFill>
                <a:schemeClr val="accent2"/>
              </a:solidFill>
              <a:ln w="9525">
                <a:solidFill>
                  <a:schemeClr val="accent2"/>
                </a:solidFill>
              </a:ln>
              <a:effectLst/>
            </c:spPr>
          </c:marker>
          <c:xVal>
            <c:numRef>
              <c:f>Sheet5!$A$2:$A$76</c:f>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xVal>
          <c:yVal>
            <c:numRef>
              <c:f>Sheet5!$B$2:$B$76</c:f>
              <c:numCache>
                <c:formatCode>General</c:formatCode>
                <c:ptCount val="16"/>
                <c:pt idx="0">
                  <c:v>7.88</c:v>
                </c:pt>
                <c:pt idx="1">
                  <c:v>12.83</c:v>
                </c:pt>
                <c:pt idx="2">
                  <c:v>19.68</c:v>
                </c:pt>
                <c:pt idx="3">
                  <c:v>20</c:v>
                </c:pt>
                <c:pt idx="4">
                  <c:v>15.53</c:v>
                </c:pt>
                <c:pt idx="5">
                  <c:v>10.61</c:v>
                </c:pt>
                <c:pt idx="6">
                  <c:v>7.29</c:v>
                </c:pt>
                <c:pt idx="7">
                  <c:v>9.0399999999999991</c:v>
                </c:pt>
                <c:pt idx="8">
                  <c:v>14.06</c:v>
                </c:pt>
                <c:pt idx="9">
                  <c:v>18.27</c:v>
                </c:pt>
                <c:pt idx="10">
                  <c:v>19.079999999999998</c:v>
                </c:pt>
                <c:pt idx="11">
                  <c:v>7.78</c:v>
                </c:pt>
                <c:pt idx="12">
                  <c:v>10.65</c:v>
                </c:pt>
                <c:pt idx="13">
                  <c:v>17.47</c:v>
                </c:pt>
                <c:pt idx="14">
                  <c:v>14.33</c:v>
                </c:pt>
                <c:pt idx="15">
                  <c:v>11.1</c:v>
                </c:pt>
              </c:numCache>
            </c:numRef>
          </c:yVal>
          <c:smooth val="0"/>
          <c:extLst>
            <c:ext xmlns:c16="http://schemas.microsoft.com/office/drawing/2014/chart" uri="{C3380CC4-5D6E-409C-BE32-E72D297353CC}">
              <c16:uniqueId val="{00000000-68B4-4E1C-A05F-4D42B2A1380F}"/>
            </c:ext>
          </c:extLst>
        </c:ser>
        <c:ser>
          <c:idx val="2"/>
          <c:order val="2"/>
          <c:tx>
            <c:strRef>
              <c:f>Sheet5!$C$1</c:f>
              <c:strCache>
                <c:ptCount val="1"/>
                <c:pt idx="0">
                  <c:v>Pridicted LBV (cm/s) ANN</c:v>
                </c:pt>
              </c:strCache>
            </c:strRef>
          </c:tx>
          <c:spPr>
            <a:ln w="25400">
              <a:noFill/>
            </a:ln>
            <a:effectLst/>
          </c:spPr>
          <c:marker>
            <c:symbol val="circle"/>
            <c:size val="5"/>
            <c:spPr>
              <a:solidFill>
                <a:schemeClr val="accent3"/>
              </a:solidFill>
              <a:ln w="9525">
                <a:solidFill>
                  <a:schemeClr val="accent3"/>
                </a:solidFill>
              </a:ln>
              <a:effectLst/>
            </c:spPr>
          </c:marker>
          <c:xVal>
            <c:numRef>
              <c:f>Sheet5!$A$2:$A$76</c:f>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xVal>
          <c:yVal>
            <c:numRef>
              <c:f>Sheet5!$C$2:$C$76</c:f>
              <c:numCache>
                <c:formatCode>General</c:formatCode>
                <c:ptCount val="16"/>
                <c:pt idx="0">
                  <c:v>6.88</c:v>
                </c:pt>
                <c:pt idx="1">
                  <c:v>11.83</c:v>
                </c:pt>
                <c:pt idx="2">
                  <c:v>18.68</c:v>
                </c:pt>
                <c:pt idx="3">
                  <c:v>19</c:v>
                </c:pt>
                <c:pt idx="4">
                  <c:v>14.53</c:v>
                </c:pt>
                <c:pt idx="5">
                  <c:v>9.61</c:v>
                </c:pt>
                <c:pt idx="6">
                  <c:v>6.29</c:v>
                </c:pt>
                <c:pt idx="7">
                  <c:v>8.0399999999999991</c:v>
                </c:pt>
                <c:pt idx="8">
                  <c:v>13.06</c:v>
                </c:pt>
                <c:pt idx="9">
                  <c:v>17.27</c:v>
                </c:pt>
                <c:pt idx="10">
                  <c:v>18.079999999999998</c:v>
                </c:pt>
                <c:pt idx="11">
                  <c:v>6.78</c:v>
                </c:pt>
                <c:pt idx="12">
                  <c:v>9.65</c:v>
                </c:pt>
                <c:pt idx="13">
                  <c:v>16.47</c:v>
                </c:pt>
                <c:pt idx="14">
                  <c:v>13.33</c:v>
                </c:pt>
                <c:pt idx="15">
                  <c:v>10.1</c:v>
                </c:pt>
              </c:numCache>
            </c:numRef>
          </c:yVal>
          <c:smooth val="0"/>
          <c:extLst>
            <c:ext xmlns:c16="http://schemas.microsoft.com/office/drawing/2014/chart" uri="{C3380CC4-5D6E-409C-BE32-E72D297353CC}">
              <c16:uniqueId val="{00000001-68B4-4E1C-A05F-4D42B2A1380F}"/>
            </c:ext>
          </c:extLst>
        </c:ser>
        <c:ser>
          <c:idx val="3"/>
          <c:order val="3"/>
          <c:tx>
            <c:strRef>
              <c:f>Sheet5!$D$1</c:f>
              <c:strCache>
                <c:ptCount val="1"/>
                <c:pt idx="0">
                  <c:v>Predicted LBV (cm/s) SVM</c:v>
                </c:pt>
              </c:strCache>
            </c:strRef>
          </c:tx>
          <c:spPr>
            <a:ln w="25400">
              <a:noFill/>
            </a:ln>
            <a:effectLst/>
          </c:spPr>
          <c:marker>
            <c:symbol val="circle"/>
            <c:size val="5"/>
            <c:spPr>
              <a:solidFill>
                <a:schemeClr val="accent4"/>
              </a:solidFill>
              <a:ln w="9525">
                <a:solidFill>
                  <a:schemeClr val="accent4"/>
                </a:solidFill>
              </a:ln>
              <a:effectLst/>
            </c:spPr>
          </c:marker>
          <c:xVal>
            <c:numRef>
              <c:f>Sheet5!$A$2:$A$76</c:f>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xVal>
          <c:yVal>
            <c:numRef>
              <c:f>Sheet5!$D$2:$D$76</c:f>
              <c:numCache>
                <c:formatCode>General</c:formatCode>
                <c:ptCount val="16"/>
                <c:pt idx="0">
                  <c:v>5.38</c:v>
                </c:pt>
                <c:pt idx="1">
                  <c:v>10.33</c:v>
                </c:pt>
                <c:pt idx="2">
                  <c:v>17.18</c:v>
                </c:pt>
                <c:pt idx="3">
                  <c:v>17.5</c:v>
                </c:pt>
                <c:pt idx="4">
                  <c:v>13.03</c:v>
                </c:pt>
                <c:pt idx="5">
                  <c:v>8.11</c:v>
                </c:pt>
                <c:pt idx="6">
                  <c:v>4.79</c:v>
                </c:pt>
                <c:pt idx="7">
                  <c:v>6.54</c:v>
                </c:pt>
                <c:pt idx="8">
                  <c:v>11.56</c:v>
                </c:pt>
                <c:pt idx="9">
                  <c:v>15.77</c:v>
                </c:pt>
                <c:pt idx="10">
                  <c:v>16.579999999999998</c:v>
                </c:pt>
                <c:pt idx="11">
                  <c:v>5.28</c:v>
                </c:pt>
                <c:pt idx="12">
                  <c:v>8.15</c:v>
                </c:pt>
                <c:pt idx="13">
                  <c:v>14.97</c:v>
                </c:pt>
                <c:pt idx="14">
                  <c:v>11.83</c:v>
                </c:pt>
                <c:pt idx="15">
                  <c:v>8.6</c:v>
                </c:pt>
              </c:numCache>
            </c:numRef>
          </c:yVal>
          <c:smooth val="0"/>
          <c:extLst>
            <c:ext xmlns:c16="http://schemas.microsoft.com/office/drawing/2014/chart" uri="{C3380CC4-5D6E-409C-BE32-E72D297353CC}">
              <c16:uniqueId val="{00000002-68B4-4E1C-A05F-4D42B2A1380F}"/>
            </c:ext>
          </c:extLst>
        </c:ser>
        <c:dLbls>
          <c:showLegendKey val="0"/>
          <c:showVal val="0"/>
          <c:showCatName val="0"/>
          <c:showSerName val="0"/>
          <c:showPercent val="0"/>
          <c:showBubbleSize val="0"/>
        </c:dLbls>
        <c:axId val="254056704"/>
        <c:axId val="254071552"/>
        <c:extLst>
          <c:ext xmlns:c15="http://schemas.microsoft.com/office/drawing/2012/chart" uri="{02D57815-91ED-43cb-92C2-25804820EDAC}">
            <c15:filteredScatterSeries>
              <c15:ser>
                <c:idx val="0"/>
                <c:order val="0"/>
                <c:tx>
                  <c:strRef>
                    <c:extLst>
                      <c:ext uri="{02D57815-91ED-43cb-92C2-25804820EDAC}">
                        <c15:formulaRef>
                          <c15:sqref>Sheet5!$A$1</c15:sqref>
                        </c15:formulaRef>
                      </c:ext>
                    </c:extLst>
                    <c:strCache>
                      <c:ptCount val="1"/>
                      <c:pt idx="0">
                        <c:v>Equivalence ratio</c:v>
                      </c:pt>
                    </c:strCache>
                  </c:strRef>
                </c:tx>
                <c:spPr>
                  <a:ln w="25400">
                    <a:noFill/>
                  </a:ln>
                  <a:effectLst/>
                </c:spPr>
                <c:xVal>
                  <c:numRef>
                    <c:extLst>
                      <c:ext uri="{02D57815-91ED-43cb-92C2-25804820EDAC}">
                        <c15:formulaRef>
                          <c15:sqref>Sheet5!$A$2:$A$76</c15:sqref>
                        </c15:formulaRef>
                      </c:ext>
                    </c:extLst>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xVal>
                <c:yVal>
                  <c:numRef>
                    <c:extLst>
                      <c:ext uri="{02D57815-91ED-43cb-92C2-25804820EDAC}">
                        <c15:formulaRef>
                          <c15:sqref>Sheet5!$A$2:$A$76</c15:sqref>
                        </c15:formulaRef>
                      </c:ext>
                    </c:extLst>
                    <c:numCache>
                      <c:formatCode>General</c:formatCode>
                      <c:ptCount val="16"/>
                      <c:pt idx="0">
                        <c:v>0.69</c:v>
                      </c:pt>
                      <c:pt idx="1">
                        <c:v>0.81</c:v>
                      </c:pt>
                      <c:pt idx="2">
                        <c:v>0.99</c:v>
                      </c:pt>
                      <c:pt idx="3">
                        <c:v>1.1100000000000001</c:v>
                      </c:pt>
                      <c:pt idx="4">
                        <c:v>1.3</c:v>
                      </c:pt>
                      <c:pt idx="5">
                        <c:v>1.5</c:v>
                      </c:pt>
                      <c:pt idx="6">
                        <c:v>1.7</c:v>
                      </c:pt>
                      <c:pt idx="7">
                        <c:v>0.73</c:v>
                      </c:pt>
                      <c:pt idx="8">
                        <c:v>0.83</c:v>
                      </c:pt>
                      <c:pt idx="9">
                        <c:v>0.95</c:v>
                      </c:pt>
                      <c:pt idx="10">
                        <c:v>1.1599999999999999</c:v>
                      </c:pt>
                      <c:pt idx="11">
                        <c:v>1.73</c:v>
                      </c:pt>
                      <c:pt idx="12">
                        <c:v>1.53</c:v>
                      </c:pt>
                      <c:pt idx="13">
                        <c:v>1.23</c:v>
                      </c:pt>
                      <c:pt idx="14">
                        <c:v>1.36</c:v>
                      </c:pt>
                      <c:pt idx="15">
                        <c:v>1.47</c:v>
                      </c:pt>
                    </c:numCache>
                  </c:numRef>
                </c:yVal>
                <c:smooth val="0"/>
                <c:extLst>
                  <c:ext xmlns:c16="http://schemas.microsoft.com/office/drawing/2014/chart" uri="{C3380CC4-5D6E-409C-BE32-E72D297353CC}">
                    <c16:uniqueId val="{00000003-68B4-4E1C-A05F-4D42B2A1380F}"/>
                  </c:ext>
                </c:extLst>
              </c15:ser>
            </c15:filteredScatterSeries>
          </c:ext>
        </c:extLst>
      </c:scatterChart>
      <c:valAx>
        <c:axId val="254056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071552"/>
        <c:crosses val="autoZero"/>
        <c:crossBetween val="midCat"/>
      </c:valAx>
      <c:valAx>
        <c:axId val="2540715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layout>
            <c:manualLayout>
              <c:xMode val="edge"/>
              <c:yMode val="edge"/>
              <c:x val="1.7094017094017096E-2"/>
              <c:y val="0.2139302048795897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0567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6!$B$1</c:f>
              <c:strCache>
                <c:ptCount val="1"/>
                <c:pt idx="0">
                  <c:v>Actual LBV (cm/s)</c:v>
                </c:pt>
              </c:strCache>
            </c:strRef>
          </c:tx>
          <c:spPr>
            <a:ln w="25400">
              <a:noFill/>
            </a:ln>
            <a:effectLst/>
          </c:spPr>
          <c:marker>
            <c:symbol val="circle"/>
            <c:size val="5"/>
            <c:spPr>
              <a:solidFill>
                <a:schemeClr val="accent2"/>
              </a:solidFill>
              <a:ln w="9525">
                <a:solidFill>
                  <a:schemeClr val="accent2"/>
                </a:solidFill>
              </a:ln>
              <a:effectLst/>
            </c:spPr>
          </c:marker>
          <c:xVal>
            <c:numRef>
              <c:f>Sheet6!$A$2:$A$57</c:f>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xVal>
          <c:yVal>
            <c:numRef>
              <c:f>Sheet6!$B$2:$B$57</c:f>
              <c:numCache>
                <c:formatCode>General</c:formatCode>
                <c:ptCount val="12"/>
                <c:pt idx="0">
                  <c:v>12.49</c:v>
                </c:pt>
                <c:pt idx="1">
                  <c:v>21.8</c:v>
                </c:pt>
                <c:pt idx="2">
                  <c:v>23.74</c:v>
                </c:pt>
                <c:pt idx="3">
                  <c:v>17.18</c:v>
                </c:pt>
                <c:pt idx="4">
                  <c:v>7.65</c:v>
                </c:pt>
                <c:pt idx="5">
                  <c:v>15.76</c:v>
                </c:pt>
                <c:pt idx="6">
                  <c:v>20.87</c:v>
                </c:pt>
                <c:pt idx="7">
                  <c:v>23.03</c:v>
                </c:pt>
                <c:pt idx="8">
                  <c:v>18.54</c:v>
                </c:pt>
                <c:pt idx="9">
                  <c:v>14.69</c:v>
                </c:pt>
                <c:pt idx="10">
                  <c:v>11.19</c:v>
                </c:pt>
                <c:pt idx="11">
                  <c:v>8.32</c:v>
                </c:pt>
              </c:numCache>
            </c:numRef>
          </c:yVal>
          <c:smooth val="0"/>
          <c:extLst>
            <c:ext xmlns:c16="http://schemas.microsoft.com/office/drawing/2014/chart" uri="{C3380CC4-5D6E-409C-BE32-E72D297353CC}">
              <c16:uniqueId val="{00000000-32F8-4FDB-8FAE-0175E677C7D3}"/>
            </c:ext>
          </c:extLst>
        </c:ser>
        <c:ser>
          <c:idx val="2"/>
          <c:order val="2"/>
          <c:tx>
            <c:strRef>
              <c:f>Sheet6!$C$1</c:f>
              <c:strCache>
                <c:ptCount val="1"/>
                <c:pt idx="0">
                  <c:v>Pridicted LBV (cm/s) ANN</c:v>
                </c:pt>
              </c:strCache>
            </c:strRef>
          </c:tx>
          <c:spPr>
            <a:ln w="25400">
              <a:noFill/>
            </a:ln>
            <a:effectLst/>
          </c:spPr>
          <c:marker>
            <c:symbol val="circle"/>
            <c:size val="5"/>
            <c:spPr>
              <a:solidFill>
                <a:schemeClr val="accent3"/>
              </a:solidFill>
              <a:ln w="9525">
                <a:solidFill>
                  <a:schemeClr val="accent3"/>
                </a:solidFill>
              </a:ln>
              <a:effectLst/>
            </c:spPr>
          </c:marker>
          <c:xVal>
            <c:numRef>
              <c:f>Sheet6!$A$2:$A$57</c:f>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xVal>
          <c:yVal>
            <c:numRef>
              <c:f>Sheet6!$C$2:$C$57</c:f>
              <c:numCache>
                <c:formatCode>General</c:formatCode>
                <c:ptCount val="12"/>
                <c:pt idx="0">
                  <c:v>11.49</c:v>
                </c:pt>
                <c:pt idx="1">
                  <c:v>20.8</c:v>
                </c:pt>
                <c:pt idx="2">
                  <c:v>22.74</c:v>
                </c:pt>
                <c:pt idx="3">
                  <c:v>16.18</c:v>
                </c:pt>
                <c:pt idx="4">
                  <c:v>6.65</c:v>
                </c:pt>
                <c:pt idx="5">
                  <c:v>14.76</c:v>
                </c:pt>
                <c:pt idx="6">
                  <c:v>19.87</c:v>
                </c:pt>
                <c:pt idx="7">
                  <c:v>22.03</c:v>
                </c:pt>
                <c:pt idx="8">
                  <c:v>17.54</c:v>
                </c:pt>
                <c:pt idx="9">
                  <c:v>13.69</c:v>
                </c:pt>
                <c:pt idx="10">
                  <c:v>10.19</c:v>
                </c:pt>
                <c:pt idx="11">
                  <c:v>7.32</c:v>
                </c:pt>
              </c:numCache>
            </c:numRef>
          </c:yVal>
          <c:smooth val="0"/>
          <c:extLst>
            <c:ext xmlns:c16="http://schemas.microsoft.com/office/drawing/2014/chart" uri="{C3380CC4-5D6E-409C-BE32-E72D297353CC}">
              <c16:uniqueId val="{00000001-32F8-4FDB-8FAE-0175E677C7D3}"/>
            </c:ext>
          </c:extLst>
        </c:ser>
        <c:ser>
          <c:idx val="3"/>
          <c:order val="3"/>
          <c:tx>
            <c:strRef>
              <c:f>Sheet6!$D$1</c:f>
              <c:strCache>
                <c:ptCount val="1"/>
                <c:pt idx="0">
                  <c:v>Predicted LBV (cm/s) SVM</c:v>
                </c:pt>
              </c:strCache>
            </c:strRef>
          </c:tx>
          <c:spPr>
            <a:ln w="25400">
              <a:noFill/>
            </a:ln>
            <a:effectLst/>
          </c:spPr>
          <c:marker>
            <c:symbol val="circle"/>
            <c:size val="5"/>
            <c:spPr>
              <a:solidFill>
                <a:schemeClr val="accent4"/>
              </a:solidFill>
              <a:ln w="9525">
                <a:solidFill>
                  <a:schemeClr val="accent4"/>
                </a:solidFill>
              </a:ln>
              <a:effectLst/>
            </c:spPr>
          </c:marker>
          <c:xVal>
            <c:numRef>
              <c:f>Sheet6!$A$2:$A$57</c:f>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xVal>
          <c:yVal>
            <c:numRef>
              <c:f>Sheet6!$D$2:$D$57</c:f>
              <c:numCache>
                <c:formatCode>General</c:formatCode>
                <c:ptCount val="12"/>
                <c:pt idx="0">
                  <c:v>9.99</c:v>
                </c:pt>
                <c:pt idx="1">
                  <c:v>19.3</c:v>
                </c:pt>
                <c:pt idx="2">
                  <c:v>21.24</c:v>
                </c:pt>
                <c:pt idx="3">
                  <c:v>14.68</c:v>
                </c:pt>
                <c:pt idx="4">
                  <c:v>5.15</c:v>
                </c:pt>
                <c:pt idx="5">
                  <c:v>13.26</c:v>
                </c:pt>
                <c:pt idx="6">
                  <c:v>18.37</c:v>
                </c:pt>
                <c:pt idx="7">
                  <c:v>20.53</c:v>
                </c:pt>
                <c:pt idx="8">
                  <c:v>16.04</c:v>
                </c:pt>
                <c:pt idx="9">
                  <c:v>12.19</c:v>
                </c:pt>
                <c:pt idx="10">
                  <c:v>8.69</c:v>
                </c:pt>
                <c:pt idx="11">
                  <c:v>5.82</c:v>
                </c:pt>
              </c:numCache>
            </c:numRef>
          </c:yVal>
          <c:smooth val="0"/>
          <c:extLst>
            <c:ext xmlns:c16="http://schemas.microsoft.com/office/drawing/2014/chart" uri="{C3380CC4-5D6E-409C-BE32-E72D297353CC}">
              <c16:uniqueId val="{00000002-32F8-4FDB-8FAE-0175E677C7D3}"/>
            </c:ext>
          </c:extLst>
        </c:ser>
        <c:dLbls>
          <c:showLegendKey val="0"/>
          <c:showVal val="0"/>
          <c:showCatName val="0"/>
          <c:showSerName val="0"/>
          <c:showPercent val="0"/>
          <c:showBubbleSize val="0"/>
        </c:dLbls>
        <c:axId val="254228736"/>
        <c:axId val="254243584"/>
        <c:extLst>
          <c:ext xmlns:c15="http://schemas.microsoft.com/office/drawing/2012/chart" uri="{02D57815-91ED-43cb-92C2-25804820EDAC}">
            <c15:filteredScatterSeries>
              <c15:ser>
                <c:idx val="0"/>
                <c:order val="0"/>
                <c:tx>
                  <c:strRef>
                    <c:extLst>
                      <c:ext uri="{02D57815-91ED-43cb-92C2-25804820EDAC}">
                        <c15:formulaRef>
                          <c15:sqref>Sheet6!$A$1</c15:sqref>
                        </c15:formulaRef>
                      </c:ext>
                    </c:extLst>
                    <c:strCache>
                      <c:ptCount val="1"/>
                      <c:pt idx="0">
                        <c:v>Equivalence ratio</c:v>
                      </c:pt>
                    </c:strCache>
                  </c:strRef>
                </c:tx>
                <c:spPr>
                  <a:ln w="25400">
                    <a:noFill/>
                  </a:ln>
                  <a:effectLst/>
                </c:spPr>
                <c:xVal>
                  <c:numRef>
                    <c:extLst>
                      <c:ext uri="{02D57815-91ED-43cb-92C2-25804820EDAC}">
                        <c15:formulaRef>
                          <c15:sqref>Sheet6!$A$2:$A$57</c15:sqref>
                        </c15:formulaRef>
                      </c:ext>
                    </c:extLst>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xVal>
                <c:yVal>
                  <c:numRef>
                    <c:extLst>
                      <c:ext uri="{02D57815-91ED-43cb-92C2-25804820EDAC}">
                        <c15:formulaRef>
                          <c15:sqref>Sheet6!$A$2:$A$57</c15:sqref>
                        </c15:formulaRef>
                      </c:ext>
                    </c:extLst>
                    <c:numCache>
                      <c:formatCode>General</c:formatCode>
                      <c:ptCount val="12"/>
                      <c:pt idx="0">
                        <c:v>0.69</c:v>
                      </c:pt>
                      <c:pt idx="1">
                        <c:v>0.91</c:v>
                      </c:pt>
                      <c:pt idx="2">
                        <c:v>1.1000000000000001</c:v>
                      </c:pt>
                      <c:pt idx="3">
                        <c:v>1.31</c:v>
                      </c:pt>
                      <c:pt idx="4">
                        <c:v>1.59</c:v>
                      </c:pt>
                      <c:pt idx="5">
                        <c:v>0.76</c:v>
                      </c:pt>
                      <c:pt idx="6">
                        <c:v>0.87</c:v>
                      </c:pt>
                      <c:pt idx="7">
                        <c:v>1.1499999999999999</c:v>
                      </c:pt>
                      <c:pt idx="8">
                        <c:v>1.26</c:v>
                      </c:pt>
                      <c:pt idx="9">
                        <c:v>1.37</c:v>
                      </c:pt>
                      <c:pt idx="10">
                        <c:v>1.46</c:v>
                      </c:pt>
                      <c:pt idx="11">
                        <c:v>1.57</c:v>
                      </c:pt>
                    </c:numCache>
                  </c:numRef>
                </c:yVal>
                <c:smooth val="0"/>
                <c:extLst>
                  <c:ext xmlns:c16="http://schemas.microsoft.com/office/drawing/2014/chart" uri="{C3380CC4-5D6E-409C-BE32-E72D297353CC}">
                    <c16:uniqueId val="{00000003-32F8-4FDB-8FAE-0175E677C7D3}"/>
                  </c:ext>
                </c:extLst>
              </c15:ser>
            </c15:filteredScatterSeries>
          </c:ext>
        </c:extLst>
      </c:scatterChart>
      <c:valAx>
        <c:axId val="254228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243584"/>
        <c:crosses val="autoZero"/>
        <c:crossBetween val="midCat"/>
      </c:valAx>
      <c:valAx>
        <c:axId val="2542435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2287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14640738990344"/>
          <c:y val="4.2114694259981211E-2"/>
          <c:w val="0.65294670262505505"/>
          <c:h val="0.76896909740100783"/>
        </c:manualLayout>
      </c:layout>
      <c:lineChart>
        <c:grouping val="standard"/>
        <c:varyColors val="0"/>
        <c:ser>
          <c:idx val="0"/>
          <c:order val="0"/>
          <c:tx>
            <c:strRef>
              <c:f>Sheet7!$B$1</c:f>
              <c:strCache>
                <c:ptCount val="1"/>
                <c:pt idx="0">
                  <c:v>Actual LBV (c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7!$A$2:$A$106</c:f>
              <c:numCache>
                <c:formatCode>General</c:formatCode>
                <c:ptCount val="21"/>
                <c:pt idx="0">
                  <c:v>0.8</c:v>
                </c:pt>
                <c:pt idx="1">
                  <c:v>1.18</c:v>
                </c:pt>
                <c:pt idx="2">
                  <c:v>0.87</c:v>
                </c:pt>
                <c:pt idx="3">
                  <c:v>0.92</c:v>
                </c:pt>
                <c:pt idx="4">
                  <c:v>1.0900000000000001</c:v>
                </c:pt>
                <c:pt idx="5">
                  <c:v>1.04</c:v>
                </c:pt>
                <c:pt idx="6">
                  <c:v>1.1000000000000001</c:v>
                </c:pt>
                <c:pt idx="7">
                  <c:v>1.2</c:v>
                </c:pt>
                <c:pt idx="8">
                  <c:v>0.88</c:v>
                </c:pt>
                <c:pt idx="9">
                  <c:v>0.97</c:v>
                </c:pt>
                <c:pt idx="10">
                  <c:v>1.1200000000000001</c:v>
                </c:pt>
                <c:pt idx="11">
                  <c:v>0.95</c:v>
                </c:pt>
                <c:pt idx="12">
                  <c:v>0.81</c:v>
                </c:pt>
                <c:pt idx="13">
                  <c:v>0.91</c:v>
                </c:pt>
                <c:pt idx="14">
                  <c:v>1.04</c:v>
                </c:pt>
                <c:pt idx="15">
                  <c:v>1.1599999999999999</c:v>
                </c:pt>
                <c:pt idx="16">
                  <c:v>1.1200000000000001</c:v>
                </c:pt>
                <c:pt idx="17">
                  <c:v>0.34</c:v>
                </c:pt>
                <c:pt idx="18">
                  <c:v>0.44</c:v>
                </c:pt>
                <c:pt idx="19">
                  <c:v>0.54</c:v>
                </c:pt>
                <c:pt idx="20">
                  <c:v>0.64</c:v>
                </c:pt>
              </c:numCache>
            </c:numRef>
          </c:cat>
          <c:val>
            <c:numRef>
              <c:f>Sheet7!$B$2:$B$106</c:f>
              <c:numCache>
                <c:formatCode>General</c:formatCode>
                <c:ptCount val="21"/>
                <c:pt idx="0">
                  <c:v>11.7</c:v>
                </c:pt>
                <c:pt idx="1">
                  <c:v>12.56</c:v>
                </c:pt>
                <c:pt idx="2">
                  <c:v>14.63</c:v>
                </c:pt>
                <c:pt idx="3">
                  <c:v>15.22</c:v>
                </c:pt>
                <c:pt idx="4">
                  <c:v>16.12</c:v>
                </c:pt>
                <c:pt idx="5">
                  <c:v>16.39</c:v>
                </c:pt>
                <c:pt idx="6">
                  <c:v>10.41</c:v>
                </c:pt>
                <c:pt idx="7">
                  <c:v>8.44</c:v>
                </c:pt>
                <c:pt idx="8">
                  <c:v>9.7799999999999994</c:v>
                </c:pt>
                <c:pt idx="9">
                  <c:v>11.3</c:v>
                </c:pt>
                <c:pt idx="10">
                  <c:v>10.220000000000001</c:v>
                </c:pt>
                <c:pt idx="11">
                  <c:v>86.06</c:v>
                </c:pt>
                <c:pt idx="12">
                  <c:v>82.39</c:v>
                </c:pt>
                <c:pt idx="13">
                  <c:v>85.65</c:v>
                </c:pt>
                <c:pt idx="14">
                  <c:v>88.48</c:v>
                </c:pt>
                <c:pt idx="15">
                  <c:v>86.09</c:v>
                </c:pt>
                <c:pt idx="16">
                  <c:v>87.17</c:v>
                </c:pt>
                <c:pt idx="17">
                  <c:v>88</c:v>
                </c:pt>
                <c:pt idx="18">
                  <c:v>91.9</c:v>
                </c:pt>
                <c:pt idx="19">
                  <c:v>93.55</c:v>
                </c:pt>
                <c:pt idx="20">
                  <c:v>91.63</c:v>
                </c:pt>
              </c:numCache>
            </c:numRef>
          </c:val>
          <c:smooth val="0"/>
          <c:extLst>
            <c:ext xmlns:c16="http://schemas.microsoft.com/office/drawing/2014/chart" uri="{C3380CC4-5D6E-409C-BE32-E72D297353CC}">
              <c16:uniqueId val="{00000000-CD3C-4CA7-AED0-30F623720DBB}"/>
            </c:ext>
          </c:extLst>
        </c:ser>
        <c:ser>
          <c:idx val="1"/>
          <c:order val="1"/>
          <c:tx>
            <c:strRef>
              <c:f>Sheet7!$C$1:$C$2</c:f>
              <c:strCache>
                <c:ptCount val="2"/>
                <c:pt idx="0">
                  <c:v>Pridicted LBV (cm/s) ANN</c:v>
                </c:pt>
                <c:pt idx="1">
                  <c:v>10.7</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7!$A$2:$A$106</c:f>
              <c:numCache>
                <c:formatCode>General</c:formatCode>
                <c:ptCount val="21"/>
                <c:pt idx="0">
                  <c:v>0.8</c:v>
                </c:pt>
                <c:pt idx="1">
                  <c:v>1.18</c:v>
                </c:pt>
                <c:pt idx="2">
                  <c:v>0.87</c:v>
                </c:pt>
                <c:pt idx="3">
                  <c:v>0.92</c:v>
                </c:pt>
                <c:pt idx="4">
                  <c:v>1.0900000000000001</c:v>
                </c:pt>
                <c:pt idx="5">
                  <c:v>1.04</c:v>
                </c:pt>
                <c:pt idx="6">
                  <c:v>1.1000000000000001</c:v>
                </c:pt>
                <c:pt idx="7">
                  <c:v>1.2</c:v>
                </c:pt>
                <c:pt idx="8">
                  <c:v>0.88</c:v>
                </c:pt>
                <c:pt idx="9">
                  <c:v>0.97</c:v>
                </c:pt>
                <c:pt idx="10">
                  <c:v>1.1200000000000001</c:v>
                </c:pt>
                <c:pt idx="11">
                  <c:v>0.95</c:v>
                </c:pt>
                <c:pt idx="12">
                  <c:v>0.81</c:v>
                </c:pt>
                <c:pt idx="13">
                  <c:v>0.91</c:v>
                </c:pt>
                <c:pt idx="14">
                  <c:v>1.04</c:v>
                </c:pt>
                <c:pt idx="15">
                  <c:v>1.1599999999999999</c:v>
                </c:pt>
                <c:pt idx="16">
                  <c:v>1.1200000000000001</c:v>
                </c:pt>
                <c:pt idx="17">
                  <c:v>0.34</c:v>
                </c:pt>
                <c:pt idx="18">
                  <c:v>0.44</c:v>
                </c:pt>
                <c:pt idx="19">
                  <c:v>0.54</c:v>
                </c:pt>
                <c:pt idx="20">
                  <c:v>0.64</c:v>
                </c:pt>
              </c:numCache>
            </c:numRef>
          </c:cat>
          <c:val>
            <c:numRef>
              <c:f>Sheet7!$C$2:$C$106</c:f>
              <c:numCache>
                <c:formatCode>General</c:formatCode>
                <c:ptCount val="21"/>
                <c:pt idx="0">
                  <c:v>10.7</c:v>
                </c:pt>
                <c:pt idx="1">
                  <c:v>11.56</c:v>
                </c:pt>
                <c:pt idx="2">
                  <c:v>13.63</c:v>
                </c:pt>
                <c:pt idx="3">
                  <c:v>14.22</c:v>
                </c:pt>
                <c:pt idx="4">
                  <c:v>15.12</c:v>
                </c:pt>
                <c:pt idx="5">
                  <c:v>15.39</c:v>
                </c:pt>
                <c:pt idx="6">
                  <c:v>9.41</c:v>
                </c:pt>
                <c:pt idx="7">
                  <c:v>7.44</c:v>
                </c:pt>
                <c:pt idx="8">
                  <c:v>8.7799999999999994</c:v>
                </c:pt>
                <c:pt idx="9">
                  <c:v>10.3</c:v>
                </c:pt>
                <c:pt idx="10">
                  <c:v>9.2200000000000006</c:v>
                </c:pt>
                <c:pt idx="11">
                  <c:v>85.06</c:v>
                </c:pt>
                <c:pt idx="12">
                  <c:v>81.39</c:v>
                </c:pt>
                <c:pt idx="13">
                  <c:v>84.65</c:v>
                </c:pt>
                <c:pt idx="14">
                  <c:v>87.48</c:v>
                </c:pt>
                <c:pt idx="15">
                  <c:v>85.09</c:v>
                </c:pt>
                <c:pt idx="16">
                  <c:v>86.17</c:v>
                </c:pt>
                <c:pt idx="17">
                  <c:v>87</c:v>
                </c:pt>
                <c:pt idx="18">
                  <c:v>90.9</c:v>
                </c:pt>
                <c:pt idx="19">
                  <c:v>92.55</c:v>
                </c:pt>
                <c:pt idx="20">
                  <c:v>90.63</c:v>
                </c:pt>
              </c:numCache>
            </c:numRef>
          </c:val>
          <c:smooth val="0"/>
          <c:extLst>
            <c:ext xmlns:c16="http://schemas.microsoft.com/office/drawing/2014/chart" uri="{C3380CC4-5D6E-409C-BE32-E72D297353CC}">
              <c16:uniqueId val="{00000001-CD3C-4CA7-AED0-30F623720DBB}"/>
            </c:ext>
          </c:extLst>
        </c:ser>
        <c:ser>
          <c:idx val="2"/>
          <c:order val="2"/>
          <c:tx>
            <c:strRef>
              <c:f>Sheet7!$D$1:$D$2</c:f>
              <c:strCache>
                <c:ptCount val="2"/>
                <c:pt idx="0">
                  <c:v>Predicted LBV (cm/s) SVM</c:v>
                </c:pt>
                <c:pt idx="1">
                  <c:v>9.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7!$A$2:$A$106</c:f>
              <c:numCache>
                <c:formatCode>General</c:formatCode>
                <c:ptCount val="21"/>
                <c:pt idx="0">
                  <c:v>0.8</c:v>
                </c:pt>
                <c:pt idx="1">
                  <c:v>1.18</c:v>
                </c:pt>
                <c:pt idx="2">
                  <c:v>0.87</c:v>
                </c:pt>
                <c:pt idx="3">
                  <c:v>0.92</c:v>
                </c:pt>
                <c:pt idx="4">
                  <c:v>1.0900000000000001</c:v>
                </c:pt>
                <c:pt idx="5">
                  <c:v>1.04</c:v>
                </c:pt>
                <c:pt idx="6">
                  <c:v>1.1000000000000001</c:v>
                </c:pt>
                <c:pt idx="7">
                  <c:v>1.2</c:v>
                </c:pt>
                <c:pt idx="8">
                  <c:v>0.88</c:v>
                </c:pt>
                <c:pt idx="9">
                  <c:v>0.97</c:v>
                </c:pt>
                <c:pt idx="10">
                  <c:v>1.1200000000000001</c:v>
                </c:pt>
                <c:pt idx="11">
                  <c:v>0.95</c:v>
                </c:pt>
                <c:pt idx="12">
                  <c:v>0.81</c:v>
                </c:pt>
                <c:pt idx="13">
                  <c:v>0.91</c:v>
                </c:pt>
                <c:pt idx="14">
                  <c:v>1.04</c:v>
                </c:pt>
                <c:pt idx="15">
                  <c:v>1.1599999999999999</c:v>
                </c:pt>
                <c:pt idx="16">
                  <c:v>1.1200000000000001</c:v>
                </c:pt>
                <c:pt idx="17">
                  <c:v>0.34</c:v>
                </c:pt>
                <c:pt idx="18">
                  <c:v>0.44</c:v>
                </c:pt>
                <c:pt idx="19">
                  <c:v>0.54</c:v>
                </c:pt>
                <c:pt idx="20">
                  <c:v>0.64</c:v>
                </c:pt>
              </c:numCache>
            </c:numRef>
          </c:cat>
          <c:val>
            <c:numRef>
              <c:f>Sheet7!$D$2:$D$106</c:f>
              <c:numCache>
                <c:formatCode>General</c:formatCode>
                <c:ptCount val="21"/>
                <c:pt idx="0">
                  <c:v>9.1999999999999993</c:v>
                </c:pt>
                <c:pt idx="1">
                  <c:v>10.06</c:v>
                </c:pt>
                <c:pt idx="2">
                  <c:v>12.13</c:v>
                </c:pt>
                <c:pt idx="3">
                  <c:v>12.72</c:v>
                </c:pt>
                <c:pt idx="4">
                  <c:v>13.62</c:v>
                </c:pt>
                <c:pt idx="5">
                  <c:v>13.89</c:v>
                </c:pt>
                <c:pt idx="6">
                  <c:v>7.91</c:v>
                </c:pt>
                <c:pt idx="7">
                  <c:v>5.94</c:v>
                </c:pt>
                <c:pt idx="8">
                  <c:v>7.28</c:v>
                </c:pt>
                <c:pt idx="9">
                  <c:v>8.8000000000000007</c:v>
                </c:pt>
                <c:pt idx="10">
                  <c:v>7.72</c:v>
                </c:pt>
                <c:pt idx="11">
                  <c:v>83.56</c:v>
                </c:pt>
                <c:pt idx="12">
                  <c:v>79.89</c:v>
                </c:pt>
                <c:pt idx="13">
                  <c:v>83.15</c:v>
                </c:pt>
                <c:pt idx="14">
                  <c:v>85.98</c:v>
                </c:pt>
                <c:pt idx="15">
                  <c:v>83.59</c:v>
                </c:pt>
                <c:pt idx="16">
                  <c:v>84.67</c:v>
                </c:pt>
                <c:pt idx="17">
                  <c:v>85.5</c:v>
                </c:pt>
                <c:pt idx="18">
                  <c:v>89.4</c:v>
                </c:pt>
                <c:pt idx="19">
                  <c:v>91.05</c:v>
                </c:pt>
                <c:pt idx="20">
                  <c:v>89.13</c:v>
                </c:pt>
              </c:numCache>
            </c:numRef>
          </c:val>
          <c:smooth val="0"/>
          <c:extLst>
            <c:ext xmlns:c16="http://schemas.microsoft.com/office/drawing/2014/chart" uri="{C3380CC4-5D6E-409C-BE32-E72D297353CC}">
              <c16:uniqueId val="{00000002-CD3C-4CA7-AED0-30F623720DBB}"/>
            </c:ext>
          </c:extLst>
        </c:ser>
        <c:dLbls>
          <c:showLegendKey val="0"/>
          <c:showVal val="0"/>
          <c:showCatName val="0"/>
          <c:showSerName val="0"/>
          <c:showPercent val="0"/>
          <c:showBubbleSize val="0"/>
        </c:dLbls>
        <c:marker val="1"/>
        <c:smooth val="0"/>
        <c:axId val="254411520"/>
        <c:axId val="254413824"/>
      </c:lineChart>
      <c:catAx>
        <c:axId val="254411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ce ratio</a:t>
                </a:r>
              </a:p>
            </c:rich>
          </c:tx>
          <c:layout>
            <c:manualLayout>
              <c:xMode val="edge"/>
              <c:yMode val="edge"/>
              <c:x val="0.37201206725335972"/>
              <c:y val="0.922789418697734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413824"/>
        <c:crosses val="autoZero"/>
        <c:auto val="1"/>
        <c:lblAlgn val="ctr"/>
        <c:lblOffset val="100"/>
        <c:noMultiLvlLbl val="0"/>
      </c:catAx>
      <c:valAx>
        <c:axId val="2544138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minar burning velocity</a:t>
                </a:r>
              </a:p>
            </c:rich>
          </c:tx>
          <c:layout>
            <c:manualLayout>
              <c:xMode val="edge"/>
              <c:yMode val="edge"/>
              <c:x val="1.2926291976097556E-2"/>
              <c:y val="0.2193245804067713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411520"/>
        <c:crosses val="autoZero"/>
        <c:crossBetween val="between"/>
      </c:valAx>
      <c:spPr>
        <a:noFill/>
        <a:ln>
          <a:noFill/>
        </a:ln>
        <a:effectLst/>
      </c:spPr>
    </c:plotArea>
    <c:legend>
      <c:legendPos val="r"/>
      <c:layout>
        <c:manualLayout>
          <c:xMode val="edge"/>
          <c:yMode val="edge"/>
          <c:x val="0.69977456711353703"/>
          <c:y val="0.45660670153457089"/>
          <c:w val="0.2748546288271343"/>
          <c:h val="0.153970055750330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049</TotalTime>
  <Pages>33</Pages>
  <Words>10950</Words>
  <Characters>62416</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uka, Luke Onyekwere</dc:creator>
  <cp:keywords/>
  <dc:description/>
  <cp:lastModifiedBy>SDI 1022</cp:lastModifiedBy>
  <cp:revision>119</cp:revision>
  <dcterms:created xsi:type="dcterms:W3CDTF">2026-03-06T10:36:00Z</dcterms:created>
  <dcterms:modified xsi:type="dcterms:W3CDTF">2026-03-21T09:51:00Z</dcterms:modified>
</cp:coreProperties>
</file>